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799A284D" w14:textId="5B6968BD" w:rsidR="00242E7D"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72795297" w:history="1">
            <w:r w:rsidR="00242E7D" w:rsidRPr="00576FD9">
              <w:rPr>
                <w:rStyle w:val="Hyperlink"/>
                <w:noProof/>
              </w:rPr>
              <w:t>Artificial Curiosity: An ML Aided Search for Reactivity and Chemical Understanding.</w:t>
            </w:r>
            <w:r w:rsidR="00242E7D">
              <w:rPr>
                <w:noProof/>
                <w:webHidden/>
              </w:rPr>
              <w:tab/>
            </w:r>
            <w:r w:rsidR="00242E7D">
              <w:rPr>
                <w:noProof/>
                <w:webHidden/>
              </w:rPr>
              <w:fldChar w:fldCharType="begin"/>
            </w:r>
            <w:r w:rsidR="00242E7D">
              <w:rPr>
                <w:noProof/>
                <w:webHidden/>
              </w:rPr>
              <w:instrText xml:space="preserve"> PAGEREF _Toc172795297 \h </w:instrText>
            </w:r>
            <w:r w:rsidR="00242E7D">
              <w:rPr>
                <w:noProof/>
                <w:webHidden/>
              </w:rPr>
            </w:r>
            <w:r w:rsidR="00242E7D">
              <w:rPr>
                <w:noProof/>
                <w:webHidden/>
              </w:rPr>
              <w:fldChar w:fldCharType="separate"/>
            </w:r>
            <w:r w:rsidR="00242E7D">
              <w:rPr>
                <w:noProof/>
                <w:webHidden/>
              </w:rPr>
              <w:t>1</w:t>
            </w:r>
            <w:r w:rsidR="00242E7D">
              <w:rPr>
                <w:noProof/>
                <w:webHidden/>
              </w:rPr>
              <w:fldChar w:fldCharType="end"/>
            </w:r>
          </w:hyperlink>
        </w:p>
        <w:p w14:paraId="2A090EBB" w14:textId="709DBE63" w:rsidR="00242E7D" w:rsidRDefault="00DC2FE2">
          <w:pPr>
            <w:pStyle w:val="TOC2"/>
            <w:tabs>
              <w:tab w:val="left" w:pos="880"/>
              <w:tab w:val="right" w:leader="dot" w:pos="10456"/>
            </w:tabs>
            <w:rPr>
              <w:rFonts w:eastAsiaTheme="minorEastAsia"/>
              <w:noProof/>
              <w:lang w:eastAsia="en-GB"/>
            </w:rPr>
          </w:pPr>
          <w:hyperlink w:anchor="_Toc172795298" w:history="1">
            <w:r w:rsidR="00242E7D" w:rsidRPr="00576FD9">
              <w:rPr>
                <w:rStyle w:val="Hyperlink"/>
                <w:noProof/>
              </w:rPr>
              <w:t>1.0</w:t>
            </w:r>
            <w:r w:rsidR="00242E7D">
              <w:rPr>
                <w:rFonts w:eastAsiaTheme="minorEastAsia"/>
                <w:noProof/>
                <w:lang w:eastAsia="en-GB"/>
              </w:rPr>
              <w:tab/>
            </w:r>
            <w:r w:rsidR="00242E7D" w:rsidRPr="00576FD9">
              <w:rPr>
                <w:rStyle w:val="Hyperlink"/>
                <w:noProof/>
              </w:rPr>
              <w:t>Introduction</w:t>
            </w:r>
            <w:r w:rsidR="00242E7D">
              <w:rPr>
                <w:noProof/>
                <w:webHidden/>
              </w:rPr>
              <w:tab/>
            </w:r>
            <w:r w:rsidR="00242E7D">
              <w:rPr>
                <w:noProof/>
                <w:webHidden/>
              </w:rPr>
              <w:fldChar w:fldCharType="begin"/>
            </w:r>
            <w:r w:rsidR="00242E7D">
              <w:rPr>
                <w:noProof/>
                <w:webHidden/>
              </w:rPr>
              <w:instrText xml:space="preserve"> PAGEREF _Toc172795298 \h </w:instrText>
            </w:r>
            <w:r w:rsidR="00242E7D">
              <w:rPr>
                <w:noProof/>
                <w:webHidden/>
              </w:rPr>
            </w:r>
            <w:r w:rsidR="00242E7D">
              <w:rPr>
                <w:noProof/>
                <w:webHidden/>
              </w:rPr>
              <w:fldChar w:fldCharType="separate"/>
            </w:r>
            <w:r w:rsidR="00242E7D">
              <w:rPr>
                <w:noProof/>
                <w:webHidden/>
              </w:rPr>
              <w:t>1</w:t>
            </w:r>
            <w:r w:rsidR="00242E7D">
              <w:rPr>
                <w:noProof/>
                <w:webHidden/>
              </w:rPr>
              <w:fldChar w:fldCharType="end"/>
            </w:r>
          </w:hyperlink>
        </w:p>
        <w:p w14:paraId="3886E00B" w14:textId="49C475F1" w:rsidR="00242E7D" w:rsidRDefault="00DC2FE2">
          <w:pPr>
            <w:pStyle w:val="TOC3"/>
            <w:tabs>
              <w:tab w:val="right" w:leader="dot" w:pos="10456"/>
            </w:tabs>
            <w:rPr>
              <w:rFonts w:eastAsiaTheme="minorEastAsia"/>
              <w:noProof/>
              <w:lang w:eastAsia="en-GB"/>
            </w:rPr>
          </w:pPr>
          <w:hyperlink w:anchor="_Toc172795299" w:history="1">
            <w:r w:rsidR="00242E7D" w:rsidRPr="00576FD9">
              <w:rPr>
                <w:rStyle w:val="Hyperlink"/>
                <w:noProof/>
              </w:rPr>
              <w:t>1.1 Problem Introduction</w:t>
            </w:r>
            <w:r w:rsidR="00242E7D">
              <w:rPr>
                <w:noProof/>
                <w:webHidden/>
              </w:rPr>
              <w:tab/>
            </w:r>
            <w:r w:rsidR="00242E7D">
              <w:rPr>
                <w:noProof/>
                <w:webHidden/>
              </w:rPr>
              <w:fldChar w:fldCharType="begin"/>
            </w:r>
            <w:r w:rsidR="00242E7D">
              <w:rPr>
                <w:noProof/>
                <w:webHidden/>
              </w:rPr>
              <w:instrText xml:space="preserve"> PAGEREF _Toc172795299 \h </w:instrText>
            </w:r>
            <w:r w:rsidR="00242E7D">
              <w:rPr>
                <w:noProof/>
                <w:webHidden/>
              </w:rPr>
            </w:r>
            <w:r w:rsidR="00242E7D">
              <w:rPr>
                <w:noProof/>
                <w:webHidden/>
              </w:rPr>
              <w:fldChar w:fldCharType="separate"/>
            </w:r>
            <w:r w:rsidR="00242E7D">
              <w:rPr>
                <w:noProof/>
                <w:webHidden/>
              </w:rPr>
              <w:t>2</w:t>
            </w:r>
            <w:r w:rsidR="00242E7D">
              <w:rPr>
                <w:noProof/>
                <w:webHidden/>
              </w:rPr>
              <w:fldChar w:fldCharType="end"/>
            </w:r>
          </w:hyperlink>
        </w:p>
        <w:p w14:paraId="294DE41C" w14:textId="0BF09878" w:rsidR="00242E7D" w:rsidRDefault="00DC2FE2">
          <w:pPr>
            <w:pStyle w:val="TOC3"/>
            <w:tabs>
              <w:tab w:val="right" w:leader="dot" w:pos="10456"/>
            </w:tabs>
            <w:rPr>
              <w:rFonts w:eastAsiaTheme="minorEastAsia"/>
              <w:noProof/>
              <w:lang w:eastAsia="en-GB"/>
            </w:rPr>
          </w:pPr>
          <w:hyperlink w:anchor="_Toc172795300" w:history="1">
            <w:r w:rsidR="00242E7D" w:rsidRPr="00576FD9">
              <w:rPr>
                <w:rStyle w:val="Hyperlink"/>
                <w:noProof/>
              </w:rPr>
              <w:t>1.2 Current Solutions</w:t>
            </w:r>
            <w:r w:rsidR="00242E7D">
              <w:rPr>
                <w:noProof/>
                <w:webHidden/>
              </w:rPr>
              <w:tab/>
            </w:r>
            <w:r w:rsidR="00242E7D">
              <w:rPr>
                <w:noProof/>
                <w:webHidden/>
              </w:rPr>
              <w:fldChar w:fldCharType="begin"/>
            </w:r>
            <w:r w:rsidR="00242E7D">
              <w:rPr>
                <w:noProof/>
                <w:webHidden/>
              </w:rPr>
              <w:instrText xml:space="preserve"> PAGEREF _Toc172795300 \h </w:instrText>
            </w:r>
            <w:r w:rsidR="00242E7D">
              <w:rPr>
                <w:noProof/>
                <w:webHidden/>
              </w:rPr>
            </w:r>
            <w:r w:rsidR="00242E7D">
              <w:rPr>
                <w:noProof/>
                <w:webHidden/>
              </w:rPr>
              <w:fldChar w:fldCharType="separate"/>
            </w:r>
            <w:r w:rsidR="00242E7D">
              <w:rPr>
                <w:noProof/>
                <w:webHidden/>
              </w:rPr>
              <w:t>3</w:t>
            </w:r>
            <w:r w:rsidR="00242E7D">
              <w:rPr>
                <w:noProof/>
                <w:webHidden/>
              </w:rPr>
              <w:fldChar w:fldCharType="end"/>
            </w:r>
          </w:hyperlink>
        </w:p>
        <w:p w14:paraId="2C34BF0B" w14:textId="57FE564B" w:rsidR="00242E7D" w:rsidRDefault="00DC2FE2">
          <w:pPr>
            <w:pStyle w:val="TOC3"/>
            <w:tabs>
              <w:tab w:val="right" w:leader="dot" w:pos="10456"/>
            </w:tabs>
            <w:rPr>
              <w:rFonts w:eastAsiaTheme="minorEastAsia"/>
              <w:noProof/>
              <w:lang w:eastAsia="en-GB"/>
            </w:rPr>
          </w:pPr>
          <w:hyperlink w:anchor="_Toc172795301" w:history="1">
            <w:r w:rsidR="00242E7D" w:rsidRPr="00576FD9">
              <w:rPr>
                <w:rStyle w:val="Hyperlink"/>
                <w:noProof/>
              </w:rPr>
              <w:t>1.3 Project Solutions</w:t>
            </w:r>
            <w:r w:rsidR="00242E7D">
              <w:rPr>
                <w:noProof/>
                <w:webHidden/>
              </w:rPr>
              <w:tab/>
            </w:r>
            <w:r w:rsidR="00242E7D">
              <w:rPr>
                <w:noProof/>
                <w:webHidden/>
              </w:rPr>
              <w:fldChar w:fldCharType="begin"/>
            </w:r>
            <w:r w:rsidR="00242E7D">
              <w:rPr>
                <w:noProof/>
                <w:webHidden/>
              </w:rPr>
              <w:instrText xml:space="preserve"> PAGEREF _Toc172795301 \h </w:instrText>
            </w:r>
            <w:r w:rsidR="00242E7D">
              <w:rPr>
                <w:noProof/>
                <w:webHidden/>
              </w:rPr>
            </w:r>
            <w:r w:rsidR="00242E7D">
              <w:rPr>
                <w:noProof/>
                <w:webHidden/>
              </w:rPr>
              <w:fldChar w:fldCharType="separate"/>
            </w:r>
            <w:r w:rsidR="00242E7D">
              <w:rPr>
                <w:noProof/>
                <w:webHidden/>
              </w:rPr>
              <w:t>4</w:t>
            </w:r>
            <w:r w:rsidR="00242E7D">
              <w:rPr>
                <w:noProof/>
                <w:webHidden/>
              </w:rPr>
              <w:fldChar w:fldCharType="end"/>
            </w:r>
          </w:hyperlink>
        </w:p>
        <w:p w14:paraId="7E91DDA9" w14:textId="0B77432C" w:rsidR="00242E7D" w:rsidRDefault="00DC2FE2">
          <w:pPr>
            <w:pStyle w:val="TOC3"/>
            <w:tabs>
              <w:tab w:val="right" w:leader="dot" w:pos="10456"/>
            </w:tabs>
            <w:rPr>
              <w:rFonts w:eastAsiaTheme="minorEastAsia"/>
              <w:noProof/>
              <w:lang w:eastAsia="en-GB"/>
            </w:rPr>
          </w:pPr>
          <w:hyperlink w:anchor="_Toc172795302" w:history="1">
            <w:r w:rsidR="00242E7D" w:rsidRPr="00576FD9">
              <w:rPr>
                <w:rStyle w:val="Hyperlink"/>
                <w:noProof/>
              </w:rPr>
              <w:t>1.4 Workflow Choice</w:t>
            </w:r>
            <w:r w:rsidR="00242E7D">
              <w:rPr>
                <w:noProof/>
                <w:webHidden/>
              </w:rPr>
              <w:tab/>
            </w:r>
            <w:r w:rsidR="00242E7D">
              <w:rPr>
                <w:noProof/>
                <w:webHidden/>
              </w:rPr>
              <w:fldChar w:fldCharType="begin"/>
            </w:r>
            <w:r w:rsidR="00242E7D">
              <w:rPr>
                <w:noProof/>
                <w:webHidden/>
              </w:rPr>
              <w:instrText xml:space="preserve"> PAGEREF _Toc172795302 \h </w:instrText>
            </w:r>
            <w:r w:rsidR="00242E7D">
              <w:rPr>
                <w:noProof/>
                <w:webHidden/>
              </w:rPr>
            </w:r>
            <w:r w:rsidR="00242E7D">
              <w:rPr>
                <w:noProof/>
                <w:webHidden/>
              </w:rPr>
              <w:fldChar w:fldCharType="separate"/>
            </w:r>
            <w:r w:rsidR="00242E7D">
              <w:rPr>
                <w:noProof/>
                <w:webHidden/>
              </w:rPr>
              <w:t>4</w:t>
            </w:r>
            <w:r w:rsidR="00242E7D">
              <w:rPr>
                <w:noProof/>
                <w:webHidden/>
              </w:rPr>
              <w:fldChar w:fldCharType="end"/>
            </w:r>
          </w:hyperlink>
        </w:p>
        <w:p w14:paraId="3CF1A657" w14:textId="29307036" w:rsidR="00242E7D" w:rsidRDefault="00DC2FE2">
          <w:pPr>
            <w:pStyle w:val="TOC3"/>
            <w:tabs>
              <w:tab w:val="right" w:leader="dot" w:pos="10456"/>
            </w:tabs>
            <w:rPr>
              <w:rFonts w:eastAsiaTheme="minorEastAsia"/>
              <w:noProof/>
              <w:lang w:eastAsia="en-GB"/>
            </w:rPr>
          </w:pPr>
          <w:hyperlink w:anchor="_Toc172795303" w:history="1">
            <w:r w:rsidR="00242E7D" w:rsidRPr="00576FD9">
              <w:rPr>
                <w:rStyle w:val="Hyperlink"/>
                <w:noProof/>
              </w:rPr>
              <w:t>1.4 Chemistry Choice</w:t>
            </w:r>
            <w:r w:rsidR="00242E7D">
              <w:rPr>
                <w:noProof/>
                <w:webHidden/>
              </w:rPr>
              <w:tab/>
            </w:r>
            <w:r w:rsidR="00242E7D">
              <w:rPr>
                <w:noProof/>
                <w:webHidden/>
              </w:rPr>
              <w:fldChar w:fldCharType="begin"/>
            </w:r>
            <w:r w:rsidR="00242E7D">
              <w:rPr>
                <w:noProof/>
                <w:webHidden/>
              </w:rPr>
              <w:instrText xml:space="preserve"> PAGEREF _Toc172795303 \h </w:instrText>
            </w:r>
            <w:r w:rsidR="00242E7D">
              <w:rPr>
                <w:noProof/>
                <w:webHidden/>
              </w:rPr>
            </w:r>
            <w:r w:rsidR="00242E7D">
              <w:rPr>
                <w:noProof/>
                <w:webHidden/>
              </w:rPr>
              <w:fldChar w:fldCharType="separate"/>
            </w:r>
            <w:r w:rsidR="00242E7D">
              <w:rPr>
                <w:noProof/>
                <w:webHidden/>
              </w:rPr>
              <w:t>5</w:t>
            </w:r>
            <w:r w:rsidR="00242E7D">
              <w:rPr>
                <w:noProof/>
                <w:webHidden/>
              </w:rPr>
              <w:fldChar w:fldCharType="end"/>
            </w:r>
          </w:hyperlink>
        </w:p>
        <w:p w14:paraId="1D871A85" w14:textId="2FF4834F" w:rsidR="00242E7D" w:rsidRDefault="00DC2FE2">
          <w:pPr>
            <w:pStyle w:val="TOC2"/>
            <w:tabs>
              <w:tab w:val="right" w:leader="dot" w:pos="10456"/>
            </w:tabs>
            <w:rPr>
              <w:rFonts w:eastAsiaTheme="minorEastAsia"/>
              <w:noProof/>
              <w:lang w:eastAsia="en-GB"/>
            </w:rPr>
          </w:pPr>
          <w:hyperlink w:anchor="_Toc172795304" w:history="1">
            <w:r w:rsidR="00242E7D" w:rsidRPr="00576FD9">
              <w:rPr>
                <w:rStyle w:val="Hyperlink"/>
                <w:noProof/>
              </w:rPr>
              <w:t>2.0 Workflow Overview</w:t>
            </w:r>
            <w:r w:rsidR="00242E7D">
              <w:rPr>
                <w:noProof/>
                <w:webHidden/>
              </w:rPr>
              <w:tab/>
            </w:r>
            <w:r w:rsidR="00242E7D">
              <w:rPr>
                <w:noProof/>
                <w:webHidden/>
              </w:rPr>
              <w:fldChar w:fldCharType="begin"/>
            </w:r>
            <w:r w:rsidR="00242E7D">
              <w:rPr>
                <w:noProof/>
                <w:webHidden/>
              </w:rPr>
              <w:instrText xml:space="preserve"> PAGEREF _Toc172795304 \h </w:instrText>
            </w:r>
            <w:r w:rsidR="00242E7D">
              <w:rPr>
                <w:noProof/>
                <w:webHidden/>
              </w:rPr>
            </w:r>
            <w:r w:rsidR="00242E7D">
              <w:rPr>
                <w:noProof/>
                <w:webHidden/>
              </w:rPr>
              <w:fldChar w:fldCharType="separate"/>
            </w:r>
            <w:r w:rsidR="00242E7D">
              <w:rPr>
                <w:noProof/>
                <w:webHidden/>
              </w:rPr>
              <w:t>8</w:t>
            </w:r>
            <w:r w:rsidR="00242E7D">
              <w:rPr>
                <w:noProof/>
                <w:webHidden/>
              </w:rPr>
              <w:fldChar w:fldCharType="end"/>
            </w:r>
          </w:hyperlink>
        </w:p>
        <w:p w14:paraId="63111BA8" w14:textId="59A746E1" w:rsidR="00242E7D" w:rsidRDefault="00DC2FE2">
          <w:pPr>
            <w:pStyle w:val="TOC2"/>
            <w:tabs>
              <w:tab w:val="right" w:leader="dot" w:pos="10456"/>
            </w:tabs>
            <w:rPr>
              <w:rFonts w:eastAsiaTheme="minorEastAsia"/>
              <w:noProof/>
              <w:lang w:eastAsia="en-GB"/>
            </w:rPr>
          </w:pPr>
          <w:hyperlink w:anchor="_Toc172795305" w:history="1">
            <w:r w:rsidR="00242E7D" w:rsidRPr="00576FD9">
              <w:rPr>
                <w:rStyle w:val="Hyperlink"/>
                <w:noProof/>
              </w:rPr>
              <w:t>3.0 Defining Chemistry</w:t>
            </w:r>
            <w:r w:rsidR="00242E7D">
              <w:rPr>
                <w:noProof/>
                <w:webHidden/>
              </w:rPr>
              <w:tab/>
            </w:r>
            <w:r w:rsidR="00242E7D">
              <w:rPr>
                <w:noProof/>
                <w:webHidden/>
              </w:rPr>
              <w:fldChar w:fldCharType="begin"/>
            </w:r>
            <w:r w:rsidR="00242E7D">
              <w:rPr>
                <w:noProof/>
                <w:webHidden/>
              </w:rPr>
              <w:instrText xml:space="preserve"> PAGEREF _Toc172795305 \h </w:instrText>
            </w:r>
            <w:r w:rsidR="00242E7D">
              <w:rPr>
                <w:noProof/>
                <w:webHidden/>
              </w:rPr>
            </w:r>
            <w:r w:rsidR="00242E7D">
              <w:rPr>
                <w:noProof/>
                <w:webHidden/>
              </w:rPr>
              <w:fldChar w:fldCharType="separate"/>
            </w:r>
            <w:r w:rsidR="00242E7D">
              <w:rPr>
                <w:noProof/>
                <w:webHidden/>
              </w:rPr>
              <w:t>8</w:t>
            </w:r>
            <w:r w:rsidR="00242E7D">
              <w:rPr>
                <w:noProof/>
                <w:webHidden/>
              </w:rPr>
              <w:fldChar w:fldCharType="end"/>
            </w:r>
          </w:hyperlink>
        </w:p>
        <w:p w14:paraId="225EF6D7" w14:textId="27638B8A" w:rsidR="00242E7D" w:rsidRDefault="00DC2FE2">
          <w:pPr>
            <w:pStyle w:val="TOC3"/>
            <w:tabs>
              <w:tab w:val="right" w:leader="dot" w:pos="10456"/>
            </w:tabs>
            <w:rPr>
              <w:rFonts w:eastAsiaTheme="minorEastAsia"/>
              <w:noProof/>
              <w:lang w:eastAsia="en-GB"/>
            </w:rPr>
          </w:pPr>
          <w:hyperlink w:anchor="_Toc172795306" w:history="1">
            <w:r w:rsidR="00242E7D" w:rsidRPr="00576FD9">
              <w:rPr>
                <w:rStyle w:val="Hyperlink"/>
                <w:noProof/>
              </w:rPr>
              <w:t>3.1 Reagent Selection</w:t>
            </w:r>
            <w:r w:rsidR="00242E7D">
              <w:rPr>
                <w:noProof/>
                <w:webHidden/>
              </w:rPr>
              <w:tab/>
            </w:r>
            <w:r w:rsidR="00242E7D">
              <w:rPr>
                <w:noProof/>
                <w:webHidden/>
              </w:rPr>
              <w:fldChar w:fldCharType="begin"/>
            </w:r>
            <w:r w:rsidR="00242E7D">
              <w:rPr>
                <w:noProof/>
                <w:webHidden/>
              </w:rPr>
              <w:instrText xml:space="preserve"> PAGEREF _Toc172795306 \h </w:instrText>
            </w:r>
            <w:r w:rsidR="00242E7D">
              <w:rPr>
                <w:noProof/>
                <w:webHidden/>
              </w:rPr>
            </w:r>
            <w:r w:rsidR="00242E7D">
              <w:rPr>
                <w:noProof/>
                <w:webHidden/>
              </w:rPr>
              <w:fldChar w:fldCharType="separate"/>
            </w:r>
            <w:r w:rsidR="00242E7D">
              <w:rPr>
                <w:noProof/>
                <w:webHidden/>
              </w:rPr>
              <w:t>9</w:t>
            </w:r>
            <w:r w:rsidR="00242E7D">
              <w:rPr>
                <w:noProof/>
                <w:webHidden/>
              </w:rPr>
              <w:fldChar w:fldCharType="end"/>
            </w:r>
          </w:hyperlink>
        </w:p>
        <w:p w14:paraId="303064C8" w14:textId="0851061C" w:rsidR="00242E7D" w:rsidRDefault="00DC2FE2">
          <w:pPr>
            <w:pStyle w:val="TOC3"/>
            <w:tabs>
              <w:tab w:val="right" w:leader="dot" w:pos="10456"/>
            </w:tabs>
            <w:rPr>
              <w:rFonts w:eastAsiaTheme="minorEastAsia"/>
              <w:noProof/>
              <w:lang w:eastAsia="en-GB"/>
            </w:rPr>
          </w:pPr>
          <w:hyperlink w:anchor="_Toc172795307" w:history="1">
            <w:r w:rsidR="00242E7D" w:rsidRPr="00576FD9">
              <w:rPr>
                <w:rStyle w:val="Hyperlink"/>
                <w:noProof/>
              </w:rPr>
              <w:t>3.2 Combination Space Generation</w:t>
            </w:r>
            <w:r w:rsidR="00242E7D">
              <w:rPr>
                <w:noProof/>
                <w:webHidden/>
              </w:rPr>
              <w:tab/>
            </w:r>
            <w:r w:rsidR="00242E7D">
              <w:rPr>
                <w:noProof/>
                <w:webHidden/>
              </w:rPr>
              <w:fldChar w:fldCharType="begin"/>
            </w:r>
            <w:r w:rsidR="00242E7D">
              <w:rPr>
                <w:noProof/>
                <w:webHidden/>
              </w:rPr>
              <w:instrText xml:space="preserve"> PAGEREF _Toc172795307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B971BDB" w14:textId="17360EC9" w:rsidR="00242E7D" w:rsidRDefault="00DC2FE2">
          <w:pPr>
            <w:pStyle w:val="TOC3"/>
            <w:tabs>
              <w:tab w:val="right" w:leader="dot" w:pos="10456"/>
            </w:tabs>
            <w:rPr>
              <w:rFonts w:eastAsiaTheme="minorEastAsia"/>
              <w:noProof/>
              <w:lang w:eastAsia="en-GB"/>
            </w:rPr>
          </w:pPr>
          <w:hyperlink w:anchor="_Toc172795308" w:history="1">
            <w:r w:rsidR="00242E7D" w:rsidRPr="00576FD9">
              <w:rPr>
                <w:rStyle w:val="Hyperlink"/>
                <w:noProof/>
              </w:rPr>
              <w:t>3.3 Chemical Space Generation</w:t>
            </w:r>
            <w:r w:rsidR="00242E7D">
              <w:rPr>
                <w:noProof/>
                <w:webHidden/>
              </w:rPr>
              <w:tab/>
            </w:r>
            <w:r w:rsidR="00242E7D">
              <w:rPr>
                <w:noProof/>
                <w:webHidden/>
              </w:rPr>
              <w:fldChar w:fldCharType="begin"/>
            </w:r>
            <w:r w:rsidR="00242E7D">
              <w:rPr>
                <w:noProof/>
                <w:webHidden/>
              </w:rPr>
              <w:instrText xml:space="preserve"> PAGEREF _Toc172795308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7F147A2B" w14:textId="08AAB9FF" w:rsidR="00242E7D" w:rsidRDefault="00DC2FE2">
          <w:pPr>
            <w:pStyle w:val="TOC2"/>
            <w:tabs>
              <w:tab w:val="right" w:leader="dot" w:pos="10456"/>
            </w:tabs>
            <w:rPr>
              <w:rFonts w:eastAsiaTheme="minorEastAsia"/>
              <w:noProof/>
              <w:lang w:eastAsia="en-GB"/>
            </w:rPr>
          </w:pPr>
          <w:hyperlink w:anchor="_Toc172795309" w:history="1">
            <w:r w:rsidR="00242E7D" w:rsidRPr="00576FD9">
              <w:rPr>
                <w:rStyle w:val="Hyperlink"/>
                <w:noProof/>
              </w:rPr>
              <w:t>4.0 Dataset Generation</w:t>
            </w:r>
            <w:r w:rsidR="00242E7D">
              <w:rPr>
                <w:noProof/>
                <w:webHidden/>
              </w:rPr>
              <w:tab/>
            </w:r>
            <w:r w:rsidR="00242E7D">
              <w:rPr>
                <w:noProof/>
                <w:webHidden/>
              </w:rPr>
              <w:fldChar w:fldCharType="begin"/>
            </w:r>
            <w:r w:rsidR="00242E7D">
              <w:rPr>
                <w:noProof/>
                <w:webHidden/>
              </w:rPr>
              <w:instrText xml:space="preserve"> PAGEREF _Toc172795309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F9FCD1D" w14:textId="703F790C" w:rsidR="00242E7D" w:rsidRDefault="00DC2FE2">
          <w:pPr>
            <w:pStyle w:val="TOC3"/>
            <w:tabs>
              <w:tab w:val="right" w:leader="dot" w:pos="10456"/>
            </w:tabs>
            <w:rPr>
              <w:rFonts w:eastAsiaTheme="minorEastAsia"/>
              <w:noProof/>
              <w:lang w:eastAsia="en-GB"/>
            </w:rPr>
          </w:pPr>
          <w:hyperlink w:anchor="_Toc172795310" w:history="1">
            <w:r w:rsidR="00242E7D" w:rsidRPr="00576FD9">
              <w:rPr>
                <w:rStyle w:val="Hyperlink"/>
                <w:noProof/>
              </w:rPr>
              <w:t>4.1.1 Feature Selection</w:t>
            </w:r>
            <w:r w:rsidR="00242E7D">
              <w:rPr>
                <w:noProof/>
                <w:webHidden/>
              </w:rPr>
              <w:tab/>
            </w:r>
            <w:r w:rsidR="00242E7D">
              <w:rPr>
                <w:noProof/>
                <w:webHidden/>
              </w:rPr>
              <w:fldChar w:fldCharType="begin"/>
            </w:r>
            <w:r w:rsidR="00242E7D">
              <w:rPr>
                <w:noProof/>
                <w:webHidden/>
              </w:rPr>
              <w:instrText xml:space="preserve"> PAGEREF _Toc172795310 \h </w:instrText>
            </w:r>
            <w:r w:rsidR="00242E7D">
              <w:rPr>
                <w:noProof/>
                <w:webHidden/>
              </w:rPr>
            </w:r>
            <w:r w:rsidR="00242E7D">
              <w:rPr>
                <w:noProof/>
                <w:webHidden/>
              </w:rPr>
              <w:fldChar w:fldCharType="separate"/>
            </w:r>
            <w:r w:rsidR="00242E7D">
              <w:rPr>
                <w:noProof/>
                <w:webHidden/>
              </w:rPr>
              <w:t>10</w:t>
            </w:r>
            <w:r w:rsidR="00242E7D">
              <w:rPr>
                <w:noProof/>
                <w:webHidden/>
              </w:rPr>
              <w:fldChar w:fldCharType="end"/>
            </w:r>
          </w:hyperlink>
        </w:p>
        <w:p w14:paraId="408CB75D" w14:textId="434CF5B2" w:rsidR="00242E7D" w:rsidRDefault="00DC2FE2">
          <w:pPr>
            <w:pStyle w:val="TOC3"/>
            <w:tabs>
              <w:tab w:val="right" w:leader="dot" w:pos="10456"/>
            </w:tabs>
            <w:rPr>
              <w:rFonts w:eastAsiaTheme="minorEastAsia"/>
              <w:noProof/>
              <w:lang w:eastAsia="en-GB"/>
            </w:rPr>
          </w:pPr>
          <w:hyperlink w:anchor="_Toc172795311" w:history="1">
            <w:r w:rsidR="00242E7D" w:rsidRPr="00576FD9">
              <w:rPr>
                <w:rStyle w:val="Hyperlink"/>
                <w:noProof/>
              </w:rPr>
              <w:t>4.1.2 Feature Generation</w:t>
            </w:r>
            <w:r w:rsidR="00242E7D">
              <w:rPr>
                <w:noProof/>
                <w:webHidden/>
              </w:rPr>
              <w:tab/>
            </w:r>
            <w:r w:rsidR="00242E7D">
              <w:rPr>
                <w:noProof/>
                <w:webHidden/>
              </w:rPr>
              <w:fldChar w:fldCharType="begin"/>
            </w:r>
            <w:r w:rsidR="00242E7D">
              <w:rPr>
                <w:noProof/>
                <w:webHidden/>
              </w:rPr>
              <w:instrText xml:space="preserve"> PAGEREF _Toc172795311 \h </w:instrText>
            </w:r>
            <w:r w:rsidR="00242E7D">
              <w:rPr>
                <w:noProof/>
                <w:webHidden/>
              </w:rPr>
            </w:r>
            <w:r w:rsidR="00242E7D">
              <w:rPr>
                <w:noProof/>
                <w:webHidden/>
              </w:rPr>
              <w:fldChar w:fldCharType="separate"/>
            </w:r>
            <w:r w:rsidR="00242E7D">
              <w:rPr>
                <w:noProof/>
                <w:webHidden/>
              </w:rPr>
              <w:t>13</w:t>
            </w:r>
            <w:r w:rsidR="00242E7D">
              <w:rPr>
                <w:noProof/>
                <w:webHidden/>
              </w:rPr>
              <w:fldChar w:fldCharType="end"/>
            </w:r>
          </w:hyperlink>
        </w:p>
        <w:p w14:paraId="71633EDA" w14:textId="74E8A90C" w:rsidR="00242E7D" w:rsidRDefault="00DC2FE2">
          <w:pPr>
            <w:pStyle w:val="TOC3"/>
            <w:tabs>
              <w:tab w:val="right" w:leader="dot" w:pos="10456"/>
            </w:tabs>
            <w:rPr>
              <w:rFonts w:eastAsiaTheme="minorEastAsia"/>
              <w:noProof/>
              <w:lang w:eastAsia="en-GB"/>
            </w:rPr>
          </w:pPr>
          <w:hyperlink w:anchor="_Toc172795312" w:history="1">
            <w:r w:rsidR="00242E7D" w:rsidRPr="00576FD9">
              <w:rPr>
                <w:rStyle w:val="Hyperlink"/>
                <w:noProof/>
              </w:rPr>
              <w:t>4.2.1.1 Set Up Robotic Workflow</w:t>
            </w:r>
            <w:r w:rsidR="00242E7D">
              <w:rPr>
                <w:noProof/>
                <w:webHidden/>
              </w:rPr>
              <w:tab/>
            </w:r>
            <w:r w:rsidR="00242E7D">
              <w:rPr>
                <w:noProof/>
                <w:webHidden/>
              </w:rPr>
              <w:fldChar w:fldCharType="begin"/>
            </w:r>
            <w:r w:rsidR="00242E7D">
              <w:rPr>
                <w:noProof/>
                <w:webHidden/>
              </w:rPr>
              <w:instrText xml:space="preserve"> PAGEREF _Toc172795312 \h </w:instrText>
            </w:r>
            <w:r w:rsidR="00242E7D">
              <w:rPr>
                <w:noProof/>
                <w:webHidden/>
              </w:rPr>
            </w:r>
            <w:r w:rsidR="00242E7D">
              <w:rPr>
                <w:noProof/>
                <w:webHidden/>
              </w:rPr>
              <w:fldChar w:fldCharType="separate"/>
            </w:r>
            <w:r w:rsidR="00242E7D">
              <w:rPr>
                <w:noProof/>
                <w:webHidden/>
              </w:rPr>
              <w:t>15</w:t>
            </w:r>
            <w:r w:rsidR="00242E7D">
              <w:rPr>
                <w:noProof/>
                <w:webHidden/>
              </w:rPr>
              <w:fldChar w:fldCharType="end"/>
            </w:r>
          </w:hyperlink>
        </w:p>
        <w:p w14:paraId="076F29C2" w14:textId="2714927E" w:rsidR="00242E7D" w:rsidRDefault="00DC2FE2">
          <w:pPr>
            <w:pStyle w:val="TOC3"/>
            <w:tabs>
              <w:tab w:val="right" w:leader="dot" w:pos="10456"/>
            </w:tabs>
            <w:rPr>
              <w:rFonts w:eastAsiaTheme="minorEastAsia"/>
              <w:noProof/>
              <w:lang w:eastAsia="en-GB"/>
            </w:rPr>
          </w:pPr>
          <w:hyperlink w:anchor="_Toc172795313" w:history="1">
            <w:r w:rsidR="00242E7D" w:rsidRPr="00576FD9">
              <w:rPr>
                <w:rStyle w:val="Hyperlink"/>
                <w:noProof/>
              </w:rPr>
              <w:t>4.2.1.2 Synthesis and Analysis of the Selected Space</w:t>
            </w:r>
            <w:r w:rsidR="00242E7D">
              <w:rPr>
                <w:noProof/>
                <w:webHidden/>
              </w:rPr>
              <w:tab/>
            </w:r>
            <w:r w:rsidR="00242E7D">
              <w:rPr>
                <w:noProof/>
                <w:webHidden/>
              </w:rPr>
              <w:fldChar w:fldCharType="begin"/>
            </w:r>
            <w:r w:rsidR="00242E7D">
              <w:rPr>
                <w:noProof/>
                <w:webHidden/>
              </w:rPr>
              <w:instrText xml:space="preserve"> PAGEREF _Toc172795313 \h </w:instrText>
            </w:r>
            <w:r w:rsidR="00242E7D">
              <w:rPr>
                <w:noProof/>
                <w:webHidden/>
              </w:rPr>
            </w:r>
            <w:r w:rsidR="00242E7D">
              <w:rPr>
                <w:noProof/>
                <w:webHidden/>
              </w:rPr>
              <w:fldChar w:fldCharType="separate"/>
            </w:r>
            <w:r w:rsidR="00242E7D">
              <w:rPr>
                <w:noProof/>
                <w:webHidden/>
              </w:rPr>
              <w:t>22</w:t>
            </w:r>
            <w:r w:rsidR="00242E7D">
              <w:rPr>
                <w:noProof/>
                <w:webHidden/>
              </w:rPr>
              <w:fldChar w:fldCharType="end"/>
            </w:r>
          </w:hyperlink>
        </w:p>
        <w:p w14:paraId="4EA1B4FE" w14:textId="293D57C5" w:rsidR="00242E7D" w:rsidRDefault="00DC2FE2">
          <w:pPr>
            <w:pStyle w:val="TOC3"/>
            <w:tabs>
              <w:tab w:val="right" w:leader="dot" w:pos="10456"/>
            </w:tabs>
            <w:rPr>
              <w:rFonts w:eastAsiaTheme="minorEastAsia"/>
              <w:noProof/>
              <w:lang w:eastAsia="en-GB"/>
            </w:rPr>
          </w:pPr>
          <w:hyperlink w:anchor="_Toc172795314" w:history="1">
            <w:r w:rsidR="00242E7D" w:rsidRPr="00576FD9">
              <w:rPr>
                <w:rStyle w:val="Hyperlink"/>
                <w:noProof/>
              </w:rPr>
              <w:t>4.2.2.0 Set Up Decision Maker</w:t>
            </w:r>
            <w:r w:rsidR="00242E7D">
              <w:rPr>
                <w:noProof/>
                <w:webHidden/>
              </w:rPr>
              <w:tab/>
            </w:r>
            <w:r w:rsidR="00242E7D">
              <w:rPr>
                <w:noProof/>
                <w:webHidden/>
              </w:rPr>
              <w:fldChar w:fldCharType="begin"/>
            </w:r>
            <w:r w:rsidR="00242E7D">
              <w:rPr>
                <w:noProof/>
                <w:webHidden/>
              </w:rPr>
              <w:instrText xml:space="preserve"> PAGEREF _Toc172795314 \h </w:instrText>
            </w:r>
            <w:r w:rsidR="00242E7D">
              <w:rPr>
                <w:noProof/>
                <w:webHidden/>
              </w:rPr>
            </w:r>
            <w:r w:rsidR="00242E7D">
              <w:rPr>
                <w:noProof/>
                <w:webHidden/>
              </w:rPr>
              <w:fldChar w:fldCharType="separate"/>
            </w:r>
            <w:r w:rsidR="00242E7D">
              <w:rPr>
                <w:noProof/>
                <w:webHidden/>
              </w:rPr>
              <w:t>24</w:t>
            </w:r>
            <w:r w:rsidR="00242E7D">
              <w:rPr>
                <w:noProof/>
                <w:webHidden/>
              </w:rPr>
              <w:fldChar w:fldCharType="end"/>
            </w:r>
          </w:hyperlink>
        </w:p>
        <w:p w14:paraId="2CA952FC" w14:textId="630052D1" w:rsidR="00242E7D" w:rsidRDefault="00DC2FE2">
          <w:pPr>
            <w:pStyle w:val="TOC3"/>
            <w:tabs>
              <w:tab w:val="right" w:leader="dot" w:pos="10456"/>
            </w:tabs>
            <w:rPr>
              <w:rFonts w:eastAsiaTheme="minorEastAsia"/>
              <w:noProof/>
              <w:lang w:eastAsia="en-GB"/>
            </w:rPr>
          </w:pPr>
          <w:hyperlink w:anchor="_Toc172795315" w:history="1">
            <w:r w:rsidR="00242E7D" w:rsidRPr="00576FD9">
              <w:rPr>
                <w:rStyle w:val="Hyperlink"/>
                <w:noProof/>
              </w:rPr>
              <w:t>4.2.2.1 Set Up Decision Maker Programme</w:t>
            </w:r>
            <w:r w:rsidR="00242E7D">
              <w:rPr>
                <w:noProof/>
                <w:webHidden/>
              </w:rPr>
              <w:tab/>
            </w:r>
            <w:r w:rsidR="00242E7D">
              <w:rPr>
                <w:noProof/>
                <w:webHidden/>
              </w:rPr>
              <w:fldChar w:fldCharType="begin"/>
            </w:r>
            <w:r w:rsidR="00242E7D">
              <w:rPr>
                <w:noProof/>
                <w:webHidden/>
              </w:rPr>
              <w:instrText xml:space="preserve"> PAGEREF _Toc172795315 \h </w:instrText>
            </w:r>
            <w:r w:rsidR="00242E7D">
              <w:rPr>
                <w:noProof/>
                <w:webHidden/>
              </w:rPr>
            </w:r>
            <w:r w:rsidR="00242E7D">
              <w:rPr>
                <w:noProof/>
                <w:webHidden/>
              </w:rPr>
              <w:fldChar w:fldCharType="separate"/>
            </w:r>
            <w:r w:rsidR="00242E7D">
              <w:rPr>
                <w:noProof/>
                <w:webHidden/>
              </w:rPr>
              <w:t>24</w:t>
            </w:r>
            <w:r w:rsidR="00242E7D">
              <w:rPr>
                <w:noProof/>
                <w:webHidden/>
              </w:rPr>
              <w:fldChar w:fldCharType="end"/>
            </w:r>
          </w:hyperlink>
        </w:p>
        <w:p w14:paraId="76E157CC" w14:textId="659552A5" w:rsidR="00242E7D" w:rsidRDefault="00DC2FE2">
          <w:pPr>
            <w:pStyle w:val="TOC3"/>
            <w:tabs>
              <w:tab w:val="right" w:leader="dot" w:pos="10456"/>
            </w:tabs>
            <w:rPr>
              <w:rFonts w:eastAsiaTheme="minorEastAsia"/>
              <w:noProof/>
              <w:lang w:eastAsia="en-GB"/>
            </w:rPr>
          </w:pPr>
          <w:hyperlink w:anchor="_Toc172795316" w:history="1">
            <w:r w:rsidR="00242E7D" w:rsidRPr="00576FD9">
              <w:rPr>
                <w:rStyle w:val="Hyperlink"/>
                <w:noProof/>
              </w:rPr>
              <w:t>4.2.2.2 Fine Tune Decision Maker</w:t>
            </w:r>
            <w:r w:rsidR="00242E7D">
              <w:rPr>
                <w:noProof/>
                <w:webHidden/>
              </w:rPr>
              <w:tab/>
            </w:r>
            <w:r w:rsidR="00242E7D">
              <w:rPr>
                <w:noProof/>
                <w:webHidden/>
              </w:rPr>
              <w:fldChar w:fldCharType="begin"/>
            </w:r>
            <w:r w:rsidR="00242E7D">
              <w:rPr>
                <w:noProof/>
                <w:webHidden/>
              </w:rPr>
              <w:instrText xml:space="preserve"> PAGEREF _Toc172795316 \h </w:instrText>
            </w:r>
            <w:r w:rsidR="00242E7D">
              <w:rPr>
                <w:noProof/>
                <w:webHidden/>
              </w:rPr>
            </w:r>
            <w:r w:rsidR="00242E7D">
              <w:rPr>
                <w:noProof/>
                <w:webHidden/>
              </w:rPr>
              <w:fldChar w:fldCharType="separate"/>
            </w:r>
            <w:r w:rsidR="00242E7D">
              <w:rPr>
                <w:noProof/>
                <w:webHidden/>
              </w:rPr>
              <w:t>26</w:t>
            </w:r>
            <w:r w:rsidR="00242E7D">
              <w:rPr>
                <w:noProof/>
                <w:webHidden/>
              </w:rPr>
              <w:fldChar w:fldCharType="end"/>
            </w:r>
          </w:hyperlink>
        </w:p>
        <w:p w14:paraId="3DF22D89" w14:textId="749F8098" w:rsidR="00242E7D" w:rsidRDefault="00DC2FE2">
          <w:pPr>
            <w:pStyle w:val="TOC3"/>
            <w:tabs>
              <w:tab w:val="right" w:leader="dot" w:pos="10456"/>
            </w:tabs>
            <w:rPr>
              <w:rFonts w:eastAsiaTheme="minorEastAsia"/>
              <w:noProof/>
              <w:lang w:eastAsia="en-GB"/>
            </w:rPr>
          </w:pPr>
          <w:hyperlink w:anchor="_Toc172795317" w:history="1">
            <w:r w:rsidR="00242E7D" w:rsidRPr="00576FD9">
              <w:rPr>
                <w:rStyle w:val="Hyperlink"/>
                <w:noProof/>
              </w:rPr>
              <w:t>4.2.3 Label Acquired Reactions</w:t>
            </w:r>
            <w:r w:rsidR="00242E7D">
              <w:rPr>
                <w:noProof/>
                <w:webHidden/>
              </w:rPr>
              <w:tab/>
            </w:r>
            <w:r w:rsidR="00242E7D">
              <w:rPr>
                <w:noProof/>
                <w:webHidden/>
              </w:rPr>
              <w:fldChar w:fldCharType="begin"/>
            </w:r>
            <w:r w:rsidR="00242E7D">
              <w:rPr>
                <w:noProof/>
                <w:webHidden/>
              </w:rPr>
              <w:instrText xml:space="preserve"> PAGEREF _Toc172795317 \h </w:instrText>
            </w:r>
            <w:r w:rsidR="00242E7D">
              <w:rPr>
                <w:noProof/>
                <w:webHidden/>
              </w:rPr>
            </w:r>
            <w:r w:rsidR="00242E7D">
              <w:rPr>
                <w:noProof/>
                <w:webHidden/>
              </w:rPr>
              <w:fldChar w:fldCharType="separate"/>
            </w:r>
            <w:r w:rsidR="00242E7D">
              <w:rPr>
                <w:noProof/>
                <w:webHidden/>
              </w:rPr>
              <w:t>44</w:t>
            </w:r>
            <w:r w:rsidR="00242E7D">
              <w:rPr>
                <w:noProof/>
                <w:webHidden/>
              </w:rPr>
              <w:fldChar w:fldCharType="end"/>
            </w:r>
          </w:hyperlink>
        </w:p>
        <w:p w14:paraId="0EC9C780" w14:textId="39B0AADD" w:rsidR="00242E7D" w:rsidRDefault="00DC2FE2">
          <w:pPr>
            <w:pStyle w:val="TOC2"/>
            <w:tabs>
              <w:tab w:val="right" w:leader="dot" w:pos="10456"/>
            </w:tabs>
            <w:rPr>
              <w:rFonts w:eastAsiaTheme="minorEastAsia"/>
              <w:noProof/>
              <w:lang w:eastAsia="en-GB"/>
            </w:rPr>
          </w:pPr>
          <w:hyperlink w:anchor="_Toc172795318" w:history="1">
            <w:r w:rsidR="00242E7D" w:rsidRPr="00576FD9">
              <w:rPr>
                <w:rStyle w:val="Hyperlink"/>
                <w:noProof/>
              </w:rPr>
              <w:t>5.0 Dataset Exploration</w:t>
            </w:r>
            <w:r w:rsidR="00242E7D">
              <w:rPr>
                <w:noProof/>
                <w:webHidden/>
              </w:rPr>
              <w:tab/>
            </w:r>
            <w:r w:rsidR="00242E7D">
              <w:rPr>
                <w:noProof/>
                <w:webHidden/>
              </w:rPr>
              <w:fldChar w:fldCharType="begin"/>
            </w:r>
            <w:r w:rsidR="00242E7D">
              <w:rPr>
                <w:noProof/>
                <w:webHidden/>
              </w:rPr>
              <w:instrText xml:space="preserve"> PAGEREF _Toc172795318 \h </w:instrText>
            </w:r>
            <w:r w:rsidR="00242E7D">
              <w:rPr>
                <w:noProof/>
                <w:webHidden/>
              </w:rPr>
            </w:r>
            <w:r w:rsidR="00242E7D">
              <w:rPr>
                <w:noProof/>
                <w:webHidden/>
              </w:rPr>
              <w:fldChar w:fldCharType="separate"/>
            </w:r>
            <w:r w:rsidR="00242E7D">
              <w:rPr>
                <w:noProof/>
                <w:webHidden/>
              </w:rPr>
              <w:t>45</w:t>
            </w:r>
            <w:r w:rsidR="00242E7D">
              <w:rPr>
                <w:noProof/>
                <w:webHidden/>
              </w:rPr>
              <w:fldChar w:fldCharType="end"/>
            </w:r>
          </w:hyperlink>
        </w:p>
        <w:p w14:paraId="6DF72E19" w14:textId="14A5576D" w:rsidR="00242E7D" w:rsidRDefault="00DC2FE2">
          <w:pPr>
            <w:pStyle w:val="TOC2"/>
            <w:tabs>
              <w:tab w:val="right" w:leader="dot" w:pos="10456"/>
            </w:tabs>
            <w:rPr>
              <w:rFonts w:eastAsiaTheme="minorEastAsia"/>
              <w:noProof/>
              <w:lang w:eastAsia="en-GB"/>
            </w:rPr>
          </w:pPr>
          <w:hyperlink w:anchor="_Toc172795319" w:history="1">
            <w:r w:rsidR="00242E7D" w:rsidRPr="00576FD9">
              <w:rPr>
                <w:rStyle w:val="Hyperlink"/>
                <w:noProof/>
              </w:rPr>
              <w:t>6.0 Conclusion</w:t>
            </w:r>
            <w:r w:rsidR="00242E7D">
              <w:rPr>
                <w:noProof/>
                <w:webHidden/>
              </w:rPr>
              <w:tab/>
            </w:r>
            <w:r w:rsidR="00242E7D">
              <w:rPr>
                <w:noProof/>
                <w:webHidden/>
              </w:rPr>
              <w:fldChar w:fldCharType="begin"/>
            </w:r>
            <w:r w:rsidR="00242E7D">
              <w:rPr>
                <w:noProof/>
                <w:webHidden/>
              </w:rPr>
              <w:instrText xml:space="preserve"> PAGEREF _Toc172795319 \h </w:instrText>
            </w:r>
            <w:r w:rsidR="00242E7D">
              <w:rPr>
                <w:noProof/>
                <w:webHidden/>
              </w:rPr>
            </w:r>
            <w:r w:rsidR="00242E7D">
              <w:rPr>
                <w:noProof/>
                <w:webHidden/>
              </w:rPr>
              <w:fldChar w:fldCharType="separate"/>
            </w:r>
            <w:r w:rsidR="00242E7D">
              <w:rPr>
                <w:noProof/>
                <w:webHidden/>
              </w:rPr>
              <w:t>46</w:t>
            </w:r>
            <w:r w:rsidR="00242E7D">
              <w:rPr>
                <w:noProof/>
                <w:webHidden/>
              </w:rPr>
              <w:fldChar w:fldCharType="end"/>
            </w:r>
          </w:hyperlink>
        </w:p>
        <w:p w14:paraId="3EB0628D" w14:textId="51EE99F7" w:rsidR="00242E7D" w:rsidRDefault="00DC2FE2">
          <w:pPr>
            <w:pStyle w:val="TOC2"/>
            <w:tabs>
              <w:tab w:val="right" w:leader="dot" w:pos="10456"/>
            </w:tabs>
            <w:rPr>
              <w:rFonts w:eastAsiaTheme="minorEastAsia"/>
              <w:noProof/>
              <w:lang w:eastAsia="en-GB"/>
            </w:rPr>
          </w:pPr>
          <w:hyperlink w:anchor="_Toc172795320" w:history="1">
            <w:r w:rsidR="00242E7D" w:rsidRPr="00576FD9">
              <w:rPr>
                <w:rStyle w:val="Hyperlink"/>
                <w:noProof/>
              </w:rPr>
              <w:t>References</w:t>
            </w:r>
            <w:r w:rsidR="00242E7D">
              <w:rPr>
                <w:noProof/>
                <w:webHidden/>
              </w:rPr>
              <w:tab/>
            </w:r>
            <w:r w:rsidR="00242E7D">
              <w:rPr>
                <w:noProof/>
                <w:webHidden/>
              </w:rPr>
              <w:fldChar w:fldCharType="begin"/>
            </w:r>
            <w:r w:rsidR="00242E7D">
              <w:rPr>
                <w:noProof/>
                <w:webHidden/>
              </w:rPr>
              <w:instrText xml:space="preserve"> PAGEREF _Toc172795320 \h </w:instrText>
            </w:r>
            <w:r w:rsidR="00242E7D">
              <w:rPr>
                <w:noProof/>
                <w:webHidden/>
              </w:rPr>
            </w:r>
            <w:r w:rsidR="00242E7D">
              <w:rPr>
                <w:noProof/>
                <w:webHidden/>
              </w:rPr>
              <w:fldChar w:fldCharType="separate"/>
            </w:r>
            <w:r w:rsidR="00242E7D">
              <w:rPr>
                <w:noProof/>
                <w:webHidden/>
              </w:rPr>
              <w:t>46</w:t>
            </w:r>
            <w:r w:rsidR="00242E7D">
              <w:rPr>
                <w:noProof/>
                <w:webHidden/>
              </w:rPr>
              <w:fldChar w:fldCharType="end"/>
            </w:r>
          </w:hyperlink>
        </w:p>
        <w:p w14:paraId="0FC1A39A" w14:textId="4937CFB7" w:rsidR="00242E7D" w:rsidRDefault="00DC2FE2">
          <w:pPr>
            <w:pStyle w:val="TOC1"/>
            <w:tabs>
              <w:tab w:val="right" w:leader="dot" w:pos="10456"/>
            </w:tabs>
            <w:rPr>
              <w:rFonts w:eastAsiaTheme="minorEastAsia"/>
              <w:noProof/>
              <w:lang w:eastAsia="en-GB"/>
            </w:rPr>
          </w:pPr>
          <w:hyperlink w:anchor="_Toc172795321" w:history="1">
            <w:r w:rsidR="00242E7D" w:rsidRPr="00576FD9">
              <w:rPr>
                <w:rStyle w:val="Hyperlink"/>
                <w:noProof/>
              </w:rPr>
              <w:t>Supplementary Information</w:t>
            </w:r>
            <w:r w:rsidR="00242E7D">
              <w:rPr>
                <w:noProof/>
                <w:webHidden/>
              </w:rPr>
              <w:tab/>
            </w:r>
            <w:r w:rsidR="00242E7D">
              <w:rPr>
                <w:noProof/>
                <w:webHidden/>
              </w:rPr>
              <w:fldChar w:fldCharType="begin"/>
            </w:r>
            <w:r w:rsidR="00242E7D">
              <w:rPr>
                <w:noProof/>
                <w:webHidden/>
              </w:rPr>
              <w:instrText xml:space="preserve"> PAGEREF _Toc172795321 \h </w:instrText>
            </w:r>
            <w:r w:rsidR="00242E7D">
              <w:rPr>
                <w:noProof/>
                <w:webHidden/>
              </w:rPr>
            </w:r>
            <w:r w:rsidR="00242E7D">
              <w:rPr>
                <w:noProof/>
                <w:webHidden/>
              </w:rPr>
              <w:fldChar w:fldCharType="separate"/>
            </w:r>
            <w:r w:rsidR="00242E7D">
              <w:rPr>
                <w:noProof/>
                <w:webHidden/>
              </w:rPr>
              <w:t>48</w:t>
            </w:r>
            <w:r w:rsidR="00242E7D">
              <w:rPr>
                <w:noProof/>
                <w:webHidden/>
              </w:rPr>
              <w:fldChar w:fldCharType="end"/>
            </w:r>
          </w:hyperlink>
        </w:p>
        <w:p w14:paraId="6F43AB41" w14:textId="2CE21DB3" w:rsidR="00174398" w:rsidRDefault="00174398" w:rsidP="00174398">
          <w:r>
            <w:rPr>
              <w:b/>
              <w:bCs/>
              <w:noProof/>
            </w:rPr>
            <w:fldChar w:fldCharType="end"/>
          </w:r>
        </w:p>
      </w:sdtContent>
    </w:sdt>
    <w:p w14:paraId="649EA4AA" w14:textId="16162F6E" w:rsidR="00B55EF1" w:rsidRDefault="009C3B2D" w:rsidP="006E6DC7">
      <w:pPr>
        <w:pStyle w:val="Heading1"/>
      </w:pPr>
      <w:bookmarkStart w:id="0" w:name="_Toc172795297"/>
      <w:r w:rsidRPr="00A76BDD">
        <w:t>Artificial Curiosity: A</w:t>
      </w:r>
      <w:r w:rsidR="009C2A08">
        <w:t>n ML Aided</w:t>
      </w:r>
      <w:r w:rsidRPr="00A76BDD">
        <w:t xml:space="preserve"> Search for </w:t>
      </w:r>
      <w:r w:rsidR="009C2A08">
        <w:t>Reactivity</w:t>
      </w:r>
      <w:r w:rsidRPr="00A76BDD">
        <w:t xml:space="preserve"> and Chemical Understanding.</w:t>
      </w:r>
      <w:bookmarkEnd w:id="0"/>
    </w:p>
    <w:p w14:paraId="5713258E" w14:textId="6504494D" w:rsidR="00B55EF1" w:rsidRDefault="00B55EF1" w:rsidP="00B55EF1">
      <w:pPr>
        <w:pStyle w:val="Heading2"/>
        <w:numPr>
          <w:ilvl w:val="0"/>
          <w:numId w:val="13"/>
        </w:numPr>
      </w:pPr>
      <w:bookmarkStart w:id="1" w:name="_Toc172795298"/>
      <w:r>
        <w:t>Introduction</w:t>
      </w:r>
      <w:bookmarkEnd w:id="1"/>
    </w:p>
    <w:p w14:paraId="7062F6F5" w14:textId="745A8C24" w:rsidR="00055514" w:rsidRDefault="006E6DC7" w:rsidP="006E6DC7">
      <w:pPr>
        <w:rPr>
          <w:noProof/>
        </w:rPr>
      </w:pPr>
      <w:r>
        <w:t>Serendipitous discoveries, such as Wittig olefination,</w:t>
      </w:r>
      <w:r w:rsidRPr="00A76BDD">
        <w:t xml:space="preserve"> play a major role in Chemistry</w:t>
      </w:r>
      <w:r>
        <w:t>, revolutionising different industries</w:t>
      </w:r>
      <w:r w:rsidR="00EA5F1C">
        <w:fldChar w:fldCharType="begin"/>
      </w:r>
      <w:r w:rsidR="00EA5F1C">
        <w:instrText xml:space="preserve"> ADDIN ZOTERO_ITEM CSL_CITATION {"citationID":"j4A5AJzl","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EA5F1C">
        <w:fldChar w:fldCharType="separate"/>
      </w:r>
      <w:r w:rsidR="00EA5F1C" w:rsidRPr="00EA5F1C">
        <w:rPr>
          <w:rFonts w:ascii="Calibri" w:hAnsi="Calibri" w:cs="Times New Roman"/>
          <w:szCs w:val="24"/>
          <w:vertAlign w:val="superscript"/>
        </w:rPr>
        <w:t>10</w:t>
      </w:r>
      <w:r w:rsidR="00EA5F1C">
        <w:fldChar w:fldCharType="end"/>
      </w:r>
      <w:r w:rsidRPr="00A76BDD">
        <w:t xml:space="preserve">. Unfortunately, this makes finding </w:t>
      </w:r>
      <w:r>
        <w:t xml:space="preserve">new </w:t>
      </w:r>
      <w:r w:rsidR="00C00E36">
        <w:t>chemistries</w:t>
      </w:r>
      <w:r>
        <w:t xml:space="preserve"> with </w:t>
      </w:r>
      <w:r w:rsidR="00B67C72">
        <w:t>potential applications</w:t>
      </w:r>
      <w:r>
        <w:t xml:space="preserve"> both</w:t>
      </w:r>
      <w:r w:rsidRPr="00A76BDD">
        <w:t xml:space="preserve"> rare and unpredictable.</w:t>
      </w:r>
      <w:r w:rsidR="00EA5F1C">
        <w:t xml:space="preserve"> While chemists are capable of suggesting possible candidates via analogue-based approaches, they are still reliant on serendipity for sampling candidates </w:t>
      </w:r>
      <w:r w:rsidR="00C103E0">
        <w:t>in untapped regions of a space</w:t>
      </w:r>
      <w:r w:rsidR="00EA5F1C">
        <w:t>.</w:t>
      </w:r>
      <w:r w:rsidR="006D5847">
        <w:t xml:space="preserve"> </w:t>
      </w:r>
      <w:r w:rsidR="00EA5F1C">
        <w:t>Th</w:t>
      </w:r>
      <w:r w:rsidR="00D21335">
        <w:t>is</w:t>
      </w:r>
      <w:r w:rsidR="00EA5F1C">
        <w:t xml:space="preserve"> master project seeks </w:t>
      </w:r>
      <w:r w:rsidR="006D5847">
        <w:t xml:space="preserve">to improve chemist sampling of a chemical space </w:t>
      </w:r>
      <w:r w:rsidR="00771793">
        <w:t>by using</w:t>
      </w:r>
      <w:r w:rsidR="00EA5F1C">
        <w:t xml:space="preserve"> machine learning (ML) as a sieve to identify promising regions,</w:t>
      </w:r>
      <w:r w:rsidR="00771793">
        <w:t xml:space="preserve"> and to improve chemist rational</w:t>
      </w:r>
      <w:r w:rsidR="00C00E36">
        <w:t xml:space="preserve"> </w:t>
      </w:r>
      <w:r w:rsidR="006D5847">
        <w:t xml:space="preserve">- </w:t>
      </w:r>
      <w:r w:rsidR="00771793">
        <w:t>lead</w:t>
      </w:r>
      <w:r w:rsidR="006D5847">
        <w:t>ing</w:t>
      </w:r>
      <w:r w:rsidR="00771793">
        <w:t xml:space="preserve"> to a more systematised</w:t>
      </w:r>
      <w:r w:rsidR="006D5847">
        <w:t xml:space="preserve">, </w:t>
      </w:r>
      <w:r w:rsidR="00C00E36">
        <w:t>efficient</w:t>
      </w:r>
      <w:r w:rsidR="006D5847">
        <w:t>, and unbiased sampling (</w:t>
      </w:r>
      <w:r w:rsidR="006D5847">
        <w:fldChar w:fldCharType="begin"/>
      </w:r>
      <w:r w:rsidR="006D5847">
        <w:instrText xml:space="preserve"> REF _Ref170040903 \h </w:instrText>
      </w:r>
      <w:r w:rsidR="006D5847">
        <w:fldChar w:fldCharType="separate"/>
      </w:r>
      <w:r w:rsidR="00242E7D">
        <w:t xml:space="preserve">Figure </w:t>
      </w:r>
      <w:r w:rsidR="00242E7D">
        <w:rPr>
          <w:noProof/>
        </w:rPr>
        <w:t>1</w:t>
      </w:r>
      <w:r w:rsidR="006D5847">
        <w:fldChar w:fldCharType="end"/>
      </w:r>
      <w:r w:rsidR="006D5847">
        <w:t>).</w:t>
      </w:r>
      <w:r w:rsidR="00CF168E">
        <w:t xml:space="preserve"> T</w:t>
      </w:r>
      <w:r w:rsidR="00597F5C">
        <w:t xml:space="preserve">he limitations of this </w:t>
      </w:r>
      <w:r w:rsidR="00CF168E">
        <w:t xml:space="preserve">data driven approach </w:t>
      </w:r>
      <w:r w:rsidR="00597F5C">
        <w:t xml:space="preserve">are discussed and </w:t>
      </w:r>
      <w:r w:rsidR="00CF168E">
        <w:t xml:space="preserve">tested on developing formation rational of imine-based metal organic complexes </w:t>
      </w:r>
      <w:r w:rsidR="00A92159">
        <w:t xml:space="preserve">by </w:t>
      </w:r>
      <w:r w:rsidR="00597F5C">
        <w:t xml:space="preserve">a </w:t>
      </w:r>
      <w:r w:rsidR="00CF168E">
        <w:t xml:space="preserve">sieving of this space. </w:t>
      </w:r>
      <w:r w:rsidR="00597F5C">
        <w:t>Such a project is made possible by data acquired from</w:t>
      </w:r>
      <w:r w:rsidR="00DC1098">
        <w:t xml:space="preserve"> a</w:t>
      </w:r>
      <w:r w:rsidR="00597F5C">
        <w:t xml:space="preserve"> high throughput </w:t>
      </w:r>
      <w:r w:rsidR="00DC1098">
        <w:t xml:space="preserve">experimentation (HTE) </w:t>
      </w:r>
      <w:r w:rsidR="00597F5C">
        <w:t>platform</w:t>
      </w:r>
      <w:r w:rsidR="00DC1098">
        <w:t xml:space="preserve"> </w:t>
      </w:r>
      <w:r w:rsidR="00597F5C">
        <w:t>that</w:t>
      </w:r>
      <w:r>
        <w:t xml:space="preserve"> synthesises and analysis different combinations of diamine, </w:t>
      </w:r>
      <w:r>
        <w:lastRenderedPageBreak/>
        <w:t xml:space="preserve">monoaldehyde, and metals </w:t>
      </w:r>
      <w:r w:rsidR="00597F5C">
        <w:t xml:space="preserve">along with </w:t>
      </w:r>
      <w:r>
        <w:t xml:space="preserve">a heuristic decision maker </w:t>
      </w:r>
      <w:r w:rsidR="00597F5C">
        <w:t xml:space="preserve">that </w:t>
      </w:r>
      <w:r>
        <w:t xml:space="preserve">determines if the combination is successful or not. The merging of HTE and automated spectra analysis generated a dataset of </w:t>
      </w:r>
      <w:r w:rsidR="00081707">
        <w:t xml:space="preserve">399 </w:t>
      </w:r>
      <w:r>
        <w:t>different reactions</w:t>
      </w:r>
      <w:r w:rsidR="00597F5C">
        <w:t xml:space="preserve"> to then drive formation rational and ML sieve building</w:t>
      </w:r>
      <w:r>
        <w:t>.</w:t>
      </w:r>
    </w:p>
    <w:p w14:paraId="1B62E8E0" w14:textId="77777777" w:rsidR="00055514" w:rsidRDefault="00055514" w:rsidP="00EE4D2C">
      <w:pPr>
        <w:keepNext/>
        <w:jc w:val="center"/>
      </w:pPr>
      <w:r w:rsidRPr="00367F08">
        <w:rPr>
          <w:noProof/>
        </w:rPr>
        <w:drawing>
          <wp:inline distT="0" distB="0" distL="0" distR="0" wp14:anchorId="328995FA" wp14:editId="0E669149">
            <wp:extent cx="5706654" cy="3496455"/>
            <wp:effectExtent l="0" t="0" r="8890" b="889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06654" cy="3496455"/>
                    </a:xfrm>
                    <a:prstGeom prst="rect">
                      <a:avLst/>
                    </a:prstGeom>
                  </pic:spPr>
                </pic:pic>
              </a:graphicData>
            </a:graphic>
          </wp:inline>
        </w:drawing>
      </w:r>
    </w:p>
    <w:p w14:paraId="07CF5EE7" w14:textId="76D585FF" w:rsidR="006E6DC7" w:rsidRPr="006E6DC7" w:rsidRDefault="00055514" w:rsidP="00EB0D75">
      <w:pPr>
        <w:pStyle w:val="Caption"/>
      </w:pPr>
      <w:bookmarkStart w:id="2" w:name="_Ref170040903"/>
      <w:r>
        <w:t xml:space="preserve">Figure </w:t>
      </w:r>
      <w:fldSimple w:instr=" SEQ Figure \* ARABIC ">
        <w:r w:rsidR="00242E7D">
          <w:rPr>
            <w:noProof/>
          </w:rPr>
          <w:t>1</w:t>
        </w:r>
      </w:fldSimple>
      <w:bookmarkEnd w:id="2"/>
      <w:r>
        <w:t>: A chemical space of imine-based metal organic complexes replicated into 3 layers. The bottom layer shows the ground truth</w:t>
      </w:r>
      <w:r w:rsidR="00EB0D75">
        <w:t>, the second is a random search along with chemist sampling, and the last layer shows a ML driven search conduct</w:t>
      </w:r>
      <w:r w:rsidR="00D21335">
        <w:t>ed</w:t>
      </w:r>
      <w:r w:rsidR="00EB0D75">
        <w:t xml:space="preserve"> by both chemist and robot. A random search allowed for the identification of some chemically valuable samples. Based on chemical understanding, the chemist is able to produce samples which are in a similar region of the space as the random samples. A random search also allows for the identification of other samples, even though these lie outside the scope of the search (the identification of valuable samples). Using ML allows for a more systematic search of the space (shown by relations between searches represented by grey arrows), leading to the identification of all the chemically valuable samples. ML, like serendipity also identifies compounds outside the search scope. When combined with robotics, the search process is sp</w:t>
      </w:r>
      <w:r w:rsidR="00D21335">
        <w:t>e</w:t>
      </w:r>
      <w:r w:rsidR="00EB0D75">
        <w:t>ed up, as demonstrated by the 4 robotic samples compared to the 2 random samples. All samples identified and chemistry learned by ML can then be used by the chemist to further sample the space.</w:t>
      </w:r>
    </w:p>
    <w:p w14:paraId="4E0C233A" w14:textId="4A0912E6" w:rsidR="00B55EF1" w:rsidRPr="00B55EF1" w:rsidRDefault="00B55EF1" w:rsidP="000C09CF">
      <w:pPr>
        <w:pStyle w:val="Heading3"/>
      </w:pPr>
      <w:bookmarkStart w:id="3" w:name="_Toc172795299"/>
      <w:r>
        <w:t xml:space="preserve">1.1 </w:t>
      </w:r>
      <w:r w:rsidR="000C09CF">
        <w:t>Problem Introduction</w:t>
      </w:r>
      <w:bookmarkEnd w:id="3"/>
    </w:p>
    <w:p w14:paraId="4E825ADE" w14:textId="344CFE13" w:rsidR="00603B2C" w:rsidRDefault="00A17C26" w:rsidP="00823CCF">
      <w:r>
        <w:t xml:space="preserve">Traditional research requires some form of randomness to sample and identify candidates with chemistries distinct from the current literature. </w:t>
      </w:r>
      <w:r w:rsidR="00444061">
        <w:t>This serendipity makes research a task based on gruelling work to maximise luck. Random discoveries, have none the less</w:t>
      </w:r>
      <w:r w:rsidR="003D385A" w:rsidRPr="00A76BDD">
        <w:t xml:space="preser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w:t>
      </w:r>
      <w:r w:rsidR="008F6D5D">
        <w:t>ed</w:t>
      </w:r>
      <w:r w:rsidR="003D385A">
        <w:t xml:space="preserve"> by chance</w:t>
      </w:r>
      <w:r w:rsidR="003D385A">
        <w:fldChar w:fldCharType="begin"/>
      </w:r>
      <w:r w:rsidR="00EA5F1C">
        <w:instrText xml:space="preserve"> ADDIN ZOTERO_ITEM CSL_CITATION {"citationID":"yZt6oDcI","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EA5F1C" w:rsidRPr="00EA5F1C">
        <w:rPr>
          <w:rFonts w:ascii="Calibri" w:hAnsi="Calibri" w:cs="Times New Roman"/>
          <w:szCs w:val="24"/>
          <w:vertAlign w:val="superscript"/>
        </w:rPr>
        <w:t>10</w:t>
      </w:r>
      <w:r w:rsidR="003D385A">
        <w:fldChar w:fldCharType="end"/>
      </w:r>
      <w:r w:rsidR="003D385A">
        <w:t xml:space="preserve">. </w:t>
      </w:r>
      <w:r w:rsidR="00444061">
        <w:t xml:space="preserve">Therefore, a strategy less reliant on luck is required to sample new impactful chemistries at a </w:t>
      </w:r>
      <w:r w:rsidR="00D03488">
        <w:t xml:space="preserve">more efficient pace. </w:t>
      </w:r>
    </w:p>
    <w:p w14:paraId="6D53D4D1" w14:textId="0D8C6E35" w:rsidR="000C09CF" w:rsidRDefault="00D03488" w:rsidP="00444061">
      <w:r>
        <w:t xml:space="preserve">A purely theoretical approach to discoveries is possible, as exemplified by </w:t>
      </w:r>
      <w:r w:rsidRPr="00EA5F1C">
        <w:rPr>
          <w:rFonts w:ascii="Calibri" w:hAnsi="Calibri"/>
        </w:rPr>
        <w:t>O’Shaughnessy</w:t>
      </w:r>
      <w:r>
        <w:rPr>
          <w:rFonts w:ascii="Calibri" w:hAnsi="Calibri"/>
        </w:rPr>
        <w:t xml:space="preserve"> et al. </w:t>
      </w:r>
      <w:r>
        <w:t>2024 paper</w:t>
      </w:r>
      <w:r>
        <w:fldChar w:fldCharType="begin"/>
      </w:r>
      <w:r>
        <w:instrText xml:space="preserve"> ADDIN ZOTERO_ITEM CSL_CITATION {"citationID":"4Kx7mvXW","properties":{"formattedCitation":"\\super 11\\nosupersub{}","plainCitation":"11","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fldChar w:fldCharType="separate"/>
      </w:r>
      <w:r w:rsidRPr="00D03488">
        <w:rPr>
          <w:rFonts w:ascii="Calibri" w:hAnsi="Calibri" w:cs="Times New Roman"/>
          <w:szCs w:val="24"/>
          <w:vertAlign w:val="superscript"/>
        </w:rPr>
        <w:t>11</w:t>
      </w:r>
      <w:r>
        <w:fldChar w:fldCharType="end"/>
      </w:r>
      <w:r>
        <w:t xml:space="preserve">. However, as the field of catalysis shows, </w:t>
      </w:r>
      <w:r w:rsidR="00A92159">
        <w:t xml:space="preserve">a theoretical approach to discovery </w:t>
      </w:r>
      <w:r>
        <w:t xml:space="preserve">are </w:t>
      </w:r>
      <w:r w:rsidR="00D20BC1">
        <w:t>the</w:t>
      </w:r>
      <w:r>
        <w:t xml:space="preserve"> exception rather than the norm</w:t>
      </w:r>
      <w:r w:rsidR="00AC5D71">
        <w:fldChar w:fldCharType="begin"/>
      </w:r>
      <w:r w:rsidR="00AC5D71">
        <w:instrText xml:space="preserve"> ADDIN ZOTERO_ITEM CSL_CITATION {"citationID":"NfxtBree","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AC5D71">
        <w:fldChar w:fldCharType="separate"/>
      </w:r>
      <w:r w:rsidR="00AC5D71" w:rsidRPr="00AC5D71">
        <w:rPr>
          <w:rFonts w:ascii="Calibri" w:hAnsi="Calibri" w:cs="Times New Roman"/>
          <w:szCs w:val="24"/>
          <w:vertAlign w:val="superscript"/>
        </w:rPr>
        <w:t>12</w:t>
      </w:r>
      <w:r w:rsidR="00AC5D71">
        <w:fldChar w:fldCharType="end"/>
      </w:r>
      <w:r>
        <w:t>.</w:t>
      </w:r>
      <w:r w:rsidR="00AC5D71">
        <w:t xml:space="preserve"> Additionally, this requires expensive ab initio calculations and an already present understanding of the chemistry. Consequently, a</w:t>
      </w:r>
      <w:r w:rsidR="00A92159">
        <w:t xml:space="preserve"> sampling strategy </w:t>
      </w:r>
      <w:r w:rsidR="00AC5D71">
        <w:t>less reliant on pure theory is required.</w:t>
      </w:r>
    </w:p>
    <w:p w14:paraId="7091A69C" w14:textId="0EDE4AA9" w:rsidR="00823CCF" w:rsidRDefault="000C09CF" w:rsidP="003D385A">
      <w:r>
        <w:t xml:space="preserve">When serendipity </w:t>
      </w:r>
      <w:r w:rsidR="00AC5D71">
        <w:t xml:space="preserve">or theory </w:t>
      </w:r>
      <w:r>
        <w:t xml:space="preserve">is not at play, the chemist relies on building new materials or compounds based on their research experience. The new </w:t>
      </w:r>
      <w:r w:rsidR="008F6D5D">
        <w:t xml:space="preserve">sample is </w:t>
      </w:r>
      <w:r>
        <w:t xml:space="preserve">not novel, in the sense that </w:t>
      </w:r>
      <w:r w:rsidR="0008006A">
        <w:t>it’s</w:t>
      </w:r>
      <w:r>
        <w:t xml:space="preserve"> an amalgamation of previously known chemistries. This analogue-based design approach </w:t>
      </w:r>
      <w:r w:rsidR="005A1ACF">
        <w:t xml:space="preserve">means that </w:t>
      </w:r>
      <w:r w:rsidR="008F6D5D">
        <w:t xml:space="preserve">chemist’s samples </w:t>
      </w:r>
      <w:r w:rsidR="005A1ACF">
        <w:t xml:space="preserve">are still in a similar section of the chemical space as the </w:t>
      </w:r>
      <w:r w:rsidR="008F6D5D">
        <w:t xml:space="preserve">compound or </w:t>
      </w:r>
      <w:r w:rsidR="005A1ACF">
        <w:t>materials it was modelled after.</w:t>
      </w:r>
      <w:r w:rsidR="00DC4ECC">
        <w:t xml:space="preserve"> Furthermore, a manual screening is not possible as the number of chemical parameters to consider simultaneously and their complex interplay makes it hard for a human to predict </w:t>
      </w:r>
      <w:r w:rsidR="00D20BC1">
        <w:t xml:space="preserve">candidate </w:t>
      </w:r>
      <w:r w:rsidR="00DC4ECC">
        <w:t xml:space="preserve">reactivity. </w:t>
      </w:r>
      <w:r w:rsidR="00856233">
        <w:t>Therefore,</w:t>
      </w:r>
      <w:r w:rsidR="005A1ACF">
        <w:t xml:space="preserve"> if novel functionalities are to be required, the chemical space must be explored in a manner that departs from analogue-based approaches</w:t>
      </w:r>
      <w:r w:rsidR="00DC4ECC">
        <w:t xml:space="preserve"> with an additional non-human aid</w:t>
      </w:r>
      <w:r w:rsidR="005A1ACF">
        <w:t>.</w:t>
      </w:r>
    </w:p>
    <w:p w14:paraId="208C3B8B" w14:textId="4619D323" w:rsidR="00C75C0F" w:rsidRDefault="00AC5D71" w:rsidP="003D385A">
      <w:r>
        <w:t>To hammer the point,</w:t>
      </w:r>
      <w:r w:rsidR="00055514">
        <w:t xml:space="preserve"> </w:t>
      </w:r>
      <w:r>
        <w:t>the non-</w:t>
      </w:r>
      <w:r w:rsidR="0093283B">
        <w:t>valuable</w:t>
      </w:r>
      <w:r>
        <w:t xml:space="preserve"> candidate identified via serendipity </w:t>
      </w:r>
      <w:r w:rsidR="00BF36A9">
        <w:t xml:space="preserve">and the locally sparse chemist samples </w:t>
      </w:r>
      <w:r>
        <w:t xml:space="preserve">in </w:t>
      </w:r>
      <w:r w:rsidR="00055514">
        <w:fldChar w:fldCharType="begin"/>
      </w:r>
      <w:r w:rsidR="00055514">
        <w:instrText xml:space="preserve"> REF _Ref170040903 \h </w:instrText>
      </w:r>
      <w:r w:rsidR="00055514">
        <w:fldChar w:fldCharType="separate"/>
      </w:r>
      <w:r w:rsidR="00242E7D">
        <w:t xml:space="preserve">Figure </w:t>
      </w:r>
      <w:r w:rsidR="00242E7D">
        <w:rPr>
          <w:noProof/>
        </w:rPr>
        <w:t>1</w:t>
      </w:r>
      <w:r w:rsidR="00055514">
        <w:fldChar w:fldCharType="end"/>
      </w:r>
      <w:r>
        <w:t xml:space="preserve">, demonstrates </w:t>
      </w:r>
      <w:r w:rsidR="00BF36A9">
        <w:t xml:space="preserve">the consequence and importance of the dependence of research on randomness and </w:t>
      </w:r>
      <w:r w:rsidR="00BF36A9">
        <w:lastRenderedPageBreak/>
        <w:t xml:space="preserve">analogies. </w:t>
      </w:r>
      <w:r w:rsidR="003B379D">
        <w:t xml:space="preserve">Hence, a </w:t>
      </w:r>
      <w:r w:rsidR="008F6D5D">
        <w:t xml:space="preserve">human-independent </w:t>
      </w:r>
      <w:r w:rsidR="003B379D">
        <w:t xml:space="preserve">solution seeks to combine random’s ability to explore </w:t>
      </w:r>
      <w:r w:rsidR="00055514">
        <w:t xml:space="preserve">valuable, </w:t>
      </w:r>
      <w:r w:rsidR="003B379D">
        <w:t>distinct areas of a space, and the ability to rationalise novel compounds to reduce serendipity</w:t>
      </w:r>
      <w:r w:rsidR="00BF36A9">
        <w:t xml:space="preserve">. Such a solution may come in the form of machine learning, as its capable of replacing serendipity and improving chemist rational without a pure theoretical approach. </w:t>
      </w:r>
    </w:p>
    <w:p w14:paraId="3709D528" w14:textId="507E7797" w:rsidR="00856233" w:rsidRDefault="00856233" w:rsidP="00856233">
      <w:pPr>
        <w:pStyle w:val="Heading3"/>
      </w:pPr>
      <w:bookmarkStart w:id="4" w:name="_Toc172795300"/>
      <w:r>
        <w:t xml:space="preserve">1.2 Current </w:t>
      </w:r>
      <w:r w:rsidR="006E6DC7">
        <w:t>Solutions</w:t>
      </w:r>
      <w:bookmarkEnd w:id="4"/>
    </w:p>
    <w:p w14:paraId="2CCFA9D8" w14:textId="4850613E" w:rsidR="009E4C5C" w:rsidRPr="009E4C5C" w:rsidRDefault="00BC57D3" w:rsidP="00055514">
      <w:r>
        <w:t xml:space="preserve">Machine learning algorithms are capable of exploring spaces and chemical relations unthought of by the chemist </w:t>
      </w:r>
      <w:r w:rsidR="007349DE">
        <w:t xml:space="preserve">- and hence can replace the role of serendipity in a chemical search </w:t>
      </w:r>
      <w:r w:rsidR="001105E9">
        <w:t>while developing chemistry rational</w:t>
      </w:r>
      <w:r w:rsidR="006C5C89">
        <w:t xml:space="preserve"> </w:t>
      </w:r>
      <w:r w:rsidR="007349DE">
        <w:t xml:space="preserve">- </w:t>
      </w:r>
      <w:r>
        <w:t xml:space="preserve">as shown by Li et </w:t>
      </w:r>
      <w:proofErr w:type="spellStart"/>
      <w:r>
        <w:t>als</w:t>
      </w:r>
      <w:proofErr w:type="spellEnd"/>
      <w:r>
        <w:t>. paper</w:t>
      </w:r>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xml:space="preserve">. </w:t>
      </w:r>
      <w:r w:rsidR="00D20BC1">
        <w:t>On the other hand,</w:t>
      </w:r>
      <w:r w:rsidR="00461FEF">
        <w:t xml:space="preserve"> </w:t>
      </w:r>
      <w:r w:rsidR="0057312B">
        <w:t xml:space="preserve">robotic automation is used to streamline the generation and acquisition of </w:t>
      </w:r>
      <w:r w:rsidR="00461FEF">
        <w:t xml:space="preserve">data for model training, testing and space exploration. Compared to human chemists, robots are capable of acquiring more reactions on tighter time scales with </w:t>
      </w:r>
      <w:r w:rsidR="00FA272F">
        <w:t>strict</w:t>
      </w:r>
      <w:r w:rsidR="00461FEF">
        <w:t xml:space="preserve"> standardis</w:t>
      </w:r>
      <w:r w:rsidR="00FA272F">
        <w:t xml:space="preserve">ation of </w:t>
      </w:r>
      <w:r w:rsidR="00461FEF">
        <w:t>reaction conditions as demonstrated by the mobile robotic chemist</w:t>
      </w:r>
      <w:r w:rsidR="00461FEF">
        <w:fldChar w:fldCharType="begin"/>
      </w:r>
      <w:r w:rsidR="00461FEF">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rsidR="00461FEF">
        <w:fldChar w:fldCharType="separate"/>
      </w:r>
      <w:r w:rsidR="00461FEF" w:rsidRPr="005943DC">
        <w:rPr>
          <w:rFonts w:ascii="Calibri" w:hAnsi="Calibri" w:cs="Calibri"/>
          <w:szCs w:val="24"/>
          <w:vertAlign w:val="superscript"/>
        </w:rPr>
        <w:t>13</w:t>
      </w:r>
      <w:r w:rsidR="00461FEF">
        <w:fldChar w:fldCharType="end"/>
      </w:r>
      <w:r w:rsidR="00461FEF">
        <w:t>. Literature has also shown that using robotic systems to</w:t>
      </w:r>
      <w:r w:rsidR="00954DEF">
        <w:t xml:space="preserve"> carry out reactions </w:t>
      </w:r>
      <w:r w:rsidR="00461FEF">
        <w:t xml:space="preserve">allowed the ML models to be trained on </w:t>
      </w:r>
      <w:r w:rsidR="003C67D4">
        <w:t xml:space="preserve">real world </w:t>
      </w:r>
      <w:r w:rsidR="00461FEF">
        <w:t>experimental data</w:t>
      </w:r>
      <w:r w:rsidR="00727188">
        <w:t xml:space="preserve"> </w:t>
      </w:r>
      <w:r w:rsidR="00461FEF">
        <w:t>which outcompetes any ab initio explorations due to the latter’s</w:t>
      </w:r>
      <w:r w:rsidR="00461FEF" w:rsidRPr="00187B28">
        <w:t xml:space="preserve"> </w:t>
      </w:r>
      <w:r w:rsidR="00461FEF" w:rsidRPr="00A76BDD">
        <w:t>associated computational costs</w:t>
      </w:r>
      <w:r w:rsidR="00461FEF">
        <w:fldChar w:fldCharType="begin"/>
      </w:r>
      <w:r w:rsidR="00461FEF">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1FEF">
        <w:fldChar w:fldCharType="separate"/>
      </w:r>
      <w:r w:rsidR="00461FEF" w:rsidRPr="0046456D">
        <w:rPr>
          <w:rFonts w:ascii="Calibri" w:hAnsi="Calibri" w:cs="Times New Roman"/>
          <w:szCs w:val="24"/>
          <w:vertAlign w:val="superscript"/>
        </w:rPr>
        <w:t>7</w:t>
      </w:r>
      <w:r w:rsidR="00461FEF">
        <w:fldChar w:fldCharType="end"/>
      </w:r>
      <w:r w:rsidR="00461FEF">
        <w:t xml:space="preserve">. </w:t>
      </w:r>
      <w:r w:rsidR="00B00774">
        <w:t>Automation also improves reproducibility, accuracy and standardisation of results, reducing human error and making datapoints analytically comparable and meaningful for ML</w:t>
      </w:r>
      <w:r w:rsidR="00B00774">
        <w:fldChar w:fldCharType="begin"/>
      </w:r>
      <w:r w:rsidR="00B00774">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00774">
        <w:fldChar w:fldCharType="separate"/>
      </w:r>
      <w:r w:rsidR="00B00774" w:rsidRPr="000649D6">
        <w:rPr>
          <w:rFonts w:ascii="Calibri" w:hAnsi="Calibri" w:cs="Times New Roman"/>
          <w:szCs w:val="24"/>
          <w:vertAlign w:val="superscript"/>
        </w:rPr>
        <w:t>8</w:t>
      </w:r>
      <w:r w:rsidR="00B00774">
        <w:fldChar w:fldCharType="end"/>
      </w:r>
      <w:r w:rsidR="00B00774">
        <w:t xml:space="preserve">. </w:t>
      </w:r>
      <w:r>
        <w:t xml:space="preserve">For these reasons, the current literature focuses on implementing data driven approaches, where </w:t>
      </w:r>
      <w:r w:rsidR="007349DE">
        <w:t xml:space="preserve">chemist research is supplemented </w:t>
      </w:r>
      <w:r>
        <w:t>by both machine learning (ML) algorithms and robot</w:t>
      </w:r>
      <w:r w:rsidR="00FA272F">
        <w:t xml:space="preserve">ic automation </w:t>
      </w:r>
      <w:r>
        <w:t>allowing for a less bias, more reliable exploration of a chemical space.</w:t>
      </w:r>
    </w:p>
    <w:p w14:paraId="5C4FD0EE" w14:textId="6CEEFEA0" w:rsidR="003E12D1" w:rsidRDefault="00BC57D3" w:rsidP="001807DE">
      <w:r>
        <w:t>There are two</w:t>
      </w:r>
      <w:r w:rsidR="00FA272F">
        <w:t xml:space="preserve"> recent</w:t>
      </w:r>
      <w:r>
        <w:t xml:space="preserve"> papers that highlight the</w:t>
      </w:r>
      <w:r w:rsidR="00FA272F">
        <w:t xml:space="preserve"> feasibility and practicality of combining</w:t>
      </w:r>
      <w:r>
        <w:t xml:space="preserve"> both ML and robotics for </w:t>
      </w:r>
      <w:r w:rsidR="00461FEF">
        <w:t>tackling the problems presented in section 1.1</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r w:rsidR="00FA272F">
        <w:rPr>
          <w:i/>
        </w:rPr>
        <w:fldChar w:fldCharType="begin"/>
      </w:r>
      <w:r w:rsidR="00FA272F">
        <w:rPr>
          <w:i/>
        </w:rPr>
        <w:instrText xml:space="preserve"> ADDIN ZOTERO_ITEM CSL_CITATION {"citationID":"4X7DaeMu","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14</w:t>
      </w:r>
      <w:r w:rsidR="00FA272F">
        <w:rPr>
          <w:i/>
        </w:rPr>
        <w:fldChar w:fldCharType="end"/>
      </w:r>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FA272F">
        <w:rPr>
          <w:i/>
        </w:rPr>
        <w:fldChar w:fldCharType="begin"/>
      </w:r>
      <w:r w:rsidR="00FA272F">
        <w:rPr>
          <w:i/>
        </w:rPr>
        <w:instrText xml:space="preserve"> ADDIN ZOTERO_ITEM CSL_CITATION {"citationID":"fLAdGyYG","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9</w:t>
      </w:r>
      <w:r w:rsidR="00FA272F">
        <w:rPr>
          <w:i/>
        </w:rPr>
        <w:fldChar w:fldCharType="end"/>
      </w:r>
      <w:r w:rsidR="00A34F0A">
        <w:t>.</w:t>
      </w:r>
    </w:p>
    <w:p w14:paraId="5E1CF314" w14:textId="17B21F25"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w:t>
      </w:r>
      <w:r w:rsidR="00FA272F">
        <w:t xml:space="preserve"> then</w:t>
      </w:r>
      <w:r>
        <w:t xml:space="preserve"> optimiz</w:t>
      </w:r>
      <w:r w:rsidR="00FA272F">
        <w:t>e</w:t>
      </w:r>
      <w:r>
        <w:t xml:space="preserve"> reaction conditions</w:t>
      </w:r>
      <w:r w:rsidR="00FA272F">
        <w:t xml:space="preserve"> for the most promising candidates. A</w:t>
      </w:r>
      <w:r>
        <w:t xml:space="preserve"> double Bayesian optimization approach</w:t>
      </w:r>
      <w:r w:rsidR="00FA272F">
        <w:t xml:space="preserve"> was used to do so</w:t>
      </w:r>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r w:rsidR="00FA272F">
        <w:t>U</w:t>
      </w:r>
      <w:r w:rsidR="0036560C">
        <w:t xml:space="preserve">nsupervised learning techniques </w:t>
      </w:r>
      <w:r w:rsidR="00FA272F">
        <w:t xml:space="preserve">were used </w:t>
      </w:r>
      <w:r w:rsidR="0036560C">
        <w:t>to explore the candidate space,</w:t>
      </w:r>
      <w:r w:rsidR="00FA272F">
        <w:t xml:space="preserve"> and</w:t>
      </w:r>
      <w:r w:rsidR="0036560C">
        <w:t xml:space="preserve"> </w:t>
      </w:r>
      <w:r w:rsidR="00EC2E33">
        <w:t>surrogate models to identify top candidates</w:t>
      </w:r>
      <w:r w:rsidR="00FA272F">
        <w:t>. S</w:t>
      </w:r>
      <w:r w:rsidR="00EC2E33">
        <w:t xml:space="preserve">upervised learning </w:t>
      </w:r>
      <w:r w:rsidR="00FA272F">
        <w:t xml:space="preserve">was used </w:t>
      </w:r>
      <w:r w:rsidR="00EC2E33">
        <w:t xml:space="preserve">to predict yields, and </w:t>
      </w:r>
      <w:r w:rsidR="00EC2E33" w:rsidRPr="00EC2E33">
        <w:t>feature importance analysis</w:t>
      </w:r>
      <w:r w:rsidR="00EC2E33">
        <w:t xml:space="preserve"> 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r w:rsidR="00F80A67">
        <w:t xml:space="preserve"> ML tools </w:t>
      </w:r>
      <w:r w:rsidR="00FA272F">
        <w:t xml:space="preserve">employed </w:t>
      </w:r>
      <w:r w:rsidR="00F80A67">
        <w:t xml:space="preserve">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therefore </w:t>
      </w:r>
      <w:r w:rsidR="00CC312A">
        <w:t>demonstrat</w:t>
      </w:r>
      <w:r w:rsidR="00695802">
        <w:t xml:space="preserve">ed </w:t>
      </w:r>
      <w:r w:rsidR="00CC312A">
        <w:t xml:space="preserve">the ability of ML to rationalise chemistry and systematically explore a space. </w:t>
      </w:r>
      <w:r w:rsidR="00AE5181">
        <w:t>Unfortunately</w:t>
      </w:r>
      <w:r w:rsidR="00F80A67">
        <w:t xml:space="preserve">, the paper fails to highlight the power of robotics for space exploration as synthesis </w:t>
      </w:r>
      <w:r w:rsidR="0072058F">
        <w:t>was</w:t>
      </w:r>
      <w:r w:rsidR="00F80A67">
        <w:t xml:space="preserve"> carried out by hand.</w:t>
      </w:r>
    </w:p>
    <w:p w14:paraId="4B9FEB6D" w14:textId="6F9BB99F" w:rsidR="006C5C89"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hydrogen 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FA5DDB">
        <w:t xml:space="preserve"> to carry out and analys</w:t>
      </w:r>
      <w:r w:rsidR="006C5C89">
        <w:t>e</w:t>
      </w:r>
      <w:r w:rsidR="00994DC7">
        <w:t xml:space="preserve"> hundreds of</w:t>
      </w:r>
      <w:r w:rsidR="00FA5DDB">
        <w:t xml:space="preserve"> reactions</w:t>
      </w:r>
      <w:r w:rsidR="00994DC7">
        <w:t xml:space="preserve">. </w:t>
      </w:r>
    </w:p>
    <w:p w14:paraId="3B01BC2B" w14:textId="35090AAD" w:rsidR="002525FA"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FB0BA0">
        <w:t xml:space="preserve">This is represented in </w:t>
      </w:r>
      <w:r w:rsidR="00FB0BA0">
        <w:fldChar w:fldCharType="begin"/>
      </w:r>
      <w:r w:rsidR="00FB0BA0">
        <w:instrText xml:space="preserve"> REF _Ref170040903 \h </w:instrText>
      </w:r>
      <w:r w:rsidR="00FB0BA0">
        <w:fldChar w:fldCharType="separate"/>
      </w:r>
      <w:r w:rsidR="00242E7D">
        <w:t xml:space="preserve">Figure </w:t>
      </w:r>
      <w:r w:rsidR="00242E7D">
        <w:rPr>
          <w:noProof/>
        </w:rPr>
        <w:t>1</w:t>
      </w:r>
      <w:r w:rsidR="00FB0BA0">
        <w:fldChar w:fldCharType="end"/>
      </w:r>
      <w:r w:rsidR="00FB0BA0">
        <w:t xml:space="preserve">, where a more systematic exploration of a space with both robotics and chemists, result in the identification of more valuable compounds and other chemical samples, compared to a human driven random search. </w:t>
      </w:r>
      <w:r w:rsidR="00070459">
        <w:t xml:space="preserve">It is therefore, not surprising that the current </w:t>
      </w:r>
      <w:r w:rsidR="00070459">
        <w:lastRenderedPageBreak/>
        <w:t xml:space="preserve">literature uses a combination of </w:t>
      </w:r>
      <w:r w:rsidR="0019062B">
        <w:t xml:space="preserve">both robotics and ML </w:t>
      </w:r>
      <w:r w:rsidR="00070459">
        <w:t xml:space="preserve">for unbiased chemical space exploration and </w:t>
      </w:r>
      <w:r w:rsidR="0066240C">
        <w:t xml:space="preserve">for </w:t>
      </w:r>
      <w:r w:rsidR="00070459">
        <w:t>developing chemical understanding.</w:t>
      </w:r>
    </w:p>
    <w:p w14:paraId="020FE2AA" w14:textId="07DE70B5" w:rsidR="003E12D1" w:rsidRDefault="003E12D1" w:rsidP="00946DE8">
      <w:pPr>
        <w:pStyle w:val="Heading3"/>
      </w:pPr>
      <w:bookmarkStart w:id="5" w:name="_Toc172795301"/>
      <w:r>
        <w:t>1.3 Project Solutions</w:t>
      </w:r>
      <w:bookmarkEnd w:id="5"/>
      <w:r>
        <w:t xml:space="preserve"> </w:t>
      </w:r>
    </w:p>
    <w:p w14:paraId="790F9FCD" w14:textId="335CB07C" w:rsidR="00946DE8" w:rsidRDefault="00070459" w:rsidP="002525FA">
      <w:r>
        <w:t xml:space="preserve">The capabilities of ML and robotics for </w:t>
      </w:r>
      <w:r w:rsidR="00463215">
        <w:t>unbiased</w:t>
      </w:r>
      <w:r>
        <w:t xml:space="preserve"> exploration and building ration</w:t>
      </w:r>
      <w:r w:rsidR="00575E9F">
        <w:t>al</w:t>
      </w:r>
      <w:r>
        <w:t xml:space="preserve"> on the underlaying chemistry </w:t>
      </w:r>
      <w:r w:rsidR="00463215">
        <w:t xml:space="preserve">of a chemical space </w:t>
      </w:r>
      <w:r>
        <w:t xml:space="preserve">have been shown in both papers in section 1.2. </w:t>
      </w:r>
      <w:r w:rsidR="00FA272F">
        <w:t>Our project leverages approaches taken from both papers.</w:t>
      </w:r>
      <w:r w:rsidR="00946DE8">
        <w:t xml:space="preserve"> </w:t>
      </w:r>
    </w:p>
    <w:p w14:paraId="7DD3C5C7" w14:textId="6E7539E3" w:rsidR="00603B2C" w:rsidRDefault="00946DE8" w:rsidP="00F44462">
      <w:r>
        <w:t xml:space="preserve">The first </w:t>
      </w:r>
      <w:r w:rsidR="00A563B5">
        <w:t>approach</w:t>
      </w:r>
      <w:r>
        <w:t xml:space="preserve"> is</w:t>
      </w:r>
      <w:r w:rsidR="00F44462">
        <w:t xml:space="preserve"> to use ML to deviate from the analogue design </w:t>
      </w:r>
      <w:r w:rsidR="00603B2C">
        <w:t xml:space="preserve">and serendipitous </w:t>
      </w:r>
      <w:r w:rsidR="00F44462">
        <w:t>approach, allowing for a reliable, unbiased exploration of a space. To do so,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synthesisability ensures suggested materials are realistic and </w:t>
      </w:r>
      <w:r w:rsidR="00625E49">
        <w:t>attainable</w:t>
      </w:r>
      <w:r w:rsidR="00F44462">
        <w:t xml:space="preserve">. Furthermore, building such a </w:t>
      </w:r>
      <w:r w:rsidR="00862C5A">
        <w:t xml:space="preserve">ML </w:t>
      </w:r>
      <w:r w:rsidR="00F44462">
        <w:t xml:space="preserve">sieve makes candidate identification more </w:t>
      </w:r>
      <w:r w:rsidR="00862C5A">
        <w:t>systematic</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r w:rsidR="00F44462">
        <w:t xml:space="preserve">. </w:t>
      </w:r>
      <w:r w:rsidR="00A563B5">
        <w:t xml:space="preserve">This is the main approach taken from the second paper in section 1.2. </w:t>
      </w:r>
    </w:p>
    <w:p w14:paraId="1A91EDD5" w14:textId="50011592" w:rsidR="00B07B67" w:rsidRDefault="00946DE8" w:rsidP="00946DE8">
      <w:r>
        <w:t>The second approach is to use these models</w:t>
      </w:r>
      <w:r w:rsidR="00A563B5">
        <w:t xml:space="preserve"> to gain a better understanding of the chemistry in a space, such that compound development from theory is made less rare. </w:t>
      </w:r>
      <w:r w:rsidR="00F44462">
        <w:t>This can be done</w:t>
      </w:r>
      <w:r w:rsidR="00B07B67">
        <w:t xml:space="preserve"> by implementing explainable ML</w:t>
      </w:r>
      <w:r w:rsidR="00764A50">
        <w:t xml:space="preserve"> as </w:t>
      </w:r>
      <w:r w:rsidR="00720F2F">
        <w:t xml:space="preserve">a </w:t>
      </w:r>
      <w:r w:rsidR="006059B2">
        <w:t>reactivity</w:t>
      </w:r>
      <w:r w:rsidR="00764A50">
        <w:t xml:space="preserve"> sieve</w:t>
      </w:r>
      <w:r w:rsidR="0072058F">
        <w:t xml:space="preserve"> (to predict if a reaction occurs or not)</w:t>
      </w:r>
      <w:r w:rsidR="00B07B67">
        <w:fldChar w:fldCharType="begin"/>
      </w:r>
      <w:r w:rsidR="00B07B67">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B07B67">
        <w:fldChar w:fldCharType="separate"/>
      </w:r>
      <w:r w:rsidR="00B07B67" w:rsidRPr="001807DE">
        <w:rPr>
          <w:rFonts w:ascii="Calibri" w:hAnsi="Calibri" w:cs="Calibri"/>
          <w:szCs w:val="24"/>
          <w:vertAlign w:val="superscript"/>
        </w:rPr>
        <w:t>15</w:t>
      </w:r>
      <w:r w:rsidR="00B07B67">
        <w:fldChar w:fldCharType="end"/>
      </w:r>
      <w:r w:rsidR="00B07B67">
        <w:t>.</w:t>
      </w:r>
      <w:r w:rsidR="00126044">
        <w:t xml:space="preserve"> Explainable AI are ML algorithms that have the ability to make their decision-making process more understandable to the user. One method of gaining insights into the model’s logic is via SHAP analysis. </w:t>
      </w:r>
      <w:r w:rsidR="00126044"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rsidR="00126044">
        <w:t xml:space="preserve"> would</w:t>
      </w:r>
      <w:r w:rsidR="00126044" w:rsidRPr="00A76BDD">
        <w:t xml:space="preserve"> look at the chemistry of a single reaction, while global explanations </w:t>
      </w:r>
      <w:r w:rsidR="00126044">
        <w:t xml:space="preserve">would </w:t>
      </w:r>
      <w:r w:rsidR="00126044" w:rsidRPr="00A76BDD">
        <w:t>look at the general chemical trend</w:t>
      </w:r>
      <w:r w:rsidR="00126044">
        <w:t xml:space="preserve"> -</w:t>
      </w:r>
      <w:r w:rsidR="00126044" w:rsidRPr="00A76BDD">
        <w:t xml:space="preserve"> both provide powerful</w:t>
      </w:r>
      <w:r w:rsidR="00126044">
        <w:t xml:space="preserve"> </w:t>
      </w:r>
      <w:r w:rsidR="00126044" w:rsidRPr="00A76BDD">
        <w:t xml:space="preserve">insights of the explored </w:t>
      </w:r>
      <w:r w:rsidR="00126044">
        <w:t>chemistry</w:t>
      </w:r>
      <w:r w:rsidR="00126044" w:rsidRPr="00A76BDD">
        <w:t>.</w:t>
      </w:r>
      <w:r w:rsidR="00764A50">
        <w:t xml:space="preserve"> Besides, ‘explainability’ allows an expert to validate the model’s decision-making reasoning, improving chemist-ML </w:t>
      </w:r>
      <w:r w:rsidR="00126044">
        <w:t xml:space="preserve">trust </w:t>
      </w:r>
      <w:r w:rsidR="00764A50">
        <w:t>on</w:t>
      </w:r>
      <w:r w:rsidR="00126044">
        <w:t xml:space="preserve"> the model’s extrapolative abilities.</w:t>
      </w:r>
      <w:r w:rsidR="00764A50">
        <w:t xml:space="preserve"> Alternatively, as shown in both papers, </w:t>
      </w:r>
      <w:r w:rsidR="00F44462">
        <w:t xml:space="preserve">unsupervised models </w:t>
      </w:r>
      <w:r w:rsidR="00764A50">
        <w:t xml:space="preserve">can be used </w:t>
      </w:r>
      <w:r w:rsidR="00F44462">
        <w:t xml:space="preserve">to cluster reactions or compounds based on relations the ML found. </w:t>
      </w:r>
      <w:r w:rsidR="00E75426">
        <w:t>Both uses of ML</w:t>
      </w:r>
      <w:r w:rsidR="00A563B5">
        <w:t xml:space="preserve"> will allow the chemist to </w:t>
      </w:r>
      <w:r w:rsidR="006059B2">
        <w:t xml:space="preserve">sample </w:t>
      </w:r>
      <w:r w:rsidR="00A563B5">
        <w:t xml:space="preserve">and develop better </w:t>
      </w:r>
      <w:r w:rsidR="006059B2">
        <w:t>chemistries</w:t>
      </w:r>
      <w:r w:rsidR="00E75426">
        <w:t xml:space="preserve">, due to </w:t>
      </w:r>
      <w:r w:rsidR="006059B2">
        <w:t xml:space="preserve">a </w:t>
      </w:r>
      <w:r w:rsidR="00E75426">
        <w:t>refined understanding</w:t>
      </w:r>
      <w:r w:rsidR="00A563B5">
        <w:t xml:space="preserve">. </w:t>
      </w:r>
    </w:p>
    <w:p w14:paraId="25215774" w14:textId="33B7714E" w:rsidR="00E75426" w:rsidRDefault="00E75426" w:rsidP="00EE4571">
      <w:r>
        <w:t xml:space="preserve">The third approach is to use robotics to reduce human labour when exploring larger chemical spaces. This allows for </w:t>
      </w:r>
      <w:r w:rsidR="00EE4571">
        <w:t xml:space="preserve">the generation of a </w:t>
      </w:r>
      <w:r w:rsidR="00B86E3B">
        <w:t>high-quality</w:t>
      </w:r>
      <w:r w:rsidR="00EE4571">
        <w:t xml:space="preserve"> data set via </w:t>
      </w:r>
      <w:r>
        <w:t>a more standardised and</w:t>
      </w:r>
      <w:r w:rsidR="006059B2">
        <w:t xml:space="preserve"> reliable </w:t>
      </w:r>
      <w:r w:rsidR="00EE4571">
        <w:t>experimental process.</w:t>
      </w:r>
    </w:p>
    <w:p w14:paraId="1300B211" w14:textId="74AECC99" w:rsidR="00823CCF" w:rsidRDefault="004D539F" w:rsidP="004D539F">
      <w:r>
        <w:t xml:space="preserve">To build on both previous </w:t>
      </w:r>
      <w:proofErr w:type="gramStart"/>
      <w:r w:rsidR="00616573">
        <w:t>works</w:t>
      </w:r>
      <w:proofErr w:type="gramEnd"/>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the selection of chemistry to </w:t>
      </w:r>
      <w:r w:rsidR="0044609C">
        <w:t>data analysis</w:t>
      </w:r>
      <w:r>
        <w:t>; and a more in-depth analysis of the generated dataset to develop new chemical understanding. Furthermore,</w:t>
      </w:r>
      <w:r w:rsidR="00EE4571">
        <w:t xml:space="preserve"> to make the chemistry more automation friendly,</w:t>
      </w:r>
      <w:r>
        <w:t xml:space="preserve"> a better definition of a chemical space is defined.</w:t>
      </w:r>
    </w:p>
    <w:p w14:paraId="77FEA1AC" w14:textId="65E5D7A5" w:rsidR="00070459" w:rsidRDefault="004D539F" w:rsidP="00B05BC7">
      <w:pPr>
        <w:pStyle w:val="Heading3"/>
      </w:pPr>
      <w:bookmarkStart w:id="6" w:name="_Toc172795302"/>
      <w:r>
        <w:t xml:space="preserve">1.4 </w:t>
      </w:r>
      <w:r w:rsidR="004E3B4C">
        <w:t>Workflow Choice</w:t>
      </w:r>
      <w:bookmarkEnd w:id="6"/>
    </w:p>
    <w:p w14:paraId="2008E400" w14:textId="7182E9AC" w:rsidR="008C42B5" w:rsidRDefault="00A976D6" w:rsidP="00DA4517">
      <w:r>
        <w:t xml:space="preserve">To make a chemical space computer interpretable, it has to be well defined. The master project uses a combinatorial definition of a chemical space: combinations between reagents of different functional groups. This is the space in the bottom layer of </w:t>
      </w:r>
      <w:r>
        <w:fldChar w:fldCharType="begin"/>
      </w:r>
      <w:r>
        <w:instrText xml:space="preserve"> REF _Ref170048893 \h </w:instrText>
      </w:r>
      <w:r>
        <w:fldChar w:fldCharType="separate"/>
      </w:r>
      <w:r w:rsidR="00242E7D">
        <w:t xml:space="preserve">Figure </w:t>
      </w:r>
      <w:r w:rsidR="00242E7D">
        <w:rPr>
          <w:noProof/>
        </w:rPr>
        <w:t>2</w:t>
      </w:r>
      <w:r>
        <w:fldChar w:fldCharType="end"/>
      </w:r>
      <w:r>
        <w:t>. By this definition, the space includes samples that are synthetically viable (i.e. the combined reagents react to form a product) or not</w:t>
      </w:r>
      <w:r w:rsidR="00F60DF8">
        <w:t>. Having data on both reaction outcomes removes bias towards reactions that work, a problem identified in the literature</w:t>
      </w:r>
      <w:r w:rsidR="00F60DF8">
        <w:fldChar w:fldCharType="begin"/>
      </w:r>
      <w:r w:rsidR="00F60DF8">
        <w:instrText xml:space="preserve"> ADDIN ZOTERO_ITEM CSL_CITATION {"citationID":"sbXnPS4j","properties":{"formattedCitation":"\\super 16,17\\nosupersub{}","plainCitation":"16,17","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F60DF8">
        <w:rPr>
          <w:rFonts w:hint="eastAsia"/>
        </w:rPr>
        <w:instrText></w:instrText>
      </w:r>
      <w:r w:rsidR="00F60DF8">
        <w:instrText>and a carefully selected database of &gt;10,000 literature examples</w:instrText>
      </w:r>
      <w:r w:rsidR="00F60DF8">
        <w:rPr>
          <w:rFonts w:hint="eastAsia"/>
        </w:rPr>
        <w:instrText></w:instrText>
      </w:r>
      <w:r w:rsidR="00F60DF8">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F60DF8">
        <w:fldChar w:fldCharType="separate"/>
      </w:r>
      <w:r w:rsidR="00F60DF8" w:rsidRPr="00F60DF8">
        <w:rPr>
          <w:rFonts w:ascii="Calibri" w:hAnsi="Calibri" w:cs="Calibri"/>
          <w:szCs w:val="24"/>
          <w:vertAlign w:val="superscript"/>
        </w:rPr>
        <w:t>16,17</w:t>
      </w:r>
      <w:r w:rsidR="00F60DF8">
        <w:fldChar w:fldCharType="end"/>
      </w:r>
      <w:r w:rsidR="00F60DF8">
        <w:t>.</w:t>
      </w:r>
      <w:r w:rsidR="00F2182F">
        <w:t xml:space="preserve"> With a combinatorial definition of the space, t</w:t>
      </w:r>
      <w:r>
        <w:t xml:space="preserve">he search problem then becomes one of identifying products formed from reactive combinations – the synthesizable samples in </w:t>
      </w:r>
      <w:r>
        <w:fldChar w:fldCharType="begin"/>
      </w:r>
      <w:r>
        <w:instrText xml:space="preserve"> REF _Ref170048893 \h </w:instrText>
      </w:r>
      <w:r>
        <w:fldChar w:fldCharType="separate"/>
      </w:r>
      <w:r w:rsidR="00242E7D">
        <w:t xml:space="preserve">Figure </w:t>
      </w:r>
      <w:r w:rsidR="00242E7D">
        <w:rPr>
          <w:noProof/>
        </w:rPr>
        <w:t>2</w:t>
      </w:r>
      <w:r>
        <w:fldChar w:fldCharType="end"/>
      </w:r>
      <w:r>
        <w:t>. Instead of relying on serendipity or analogue approaches to identify reactive combinations, a</w:t>
      </w:r>
      <w:r w:rsidR="004E3B4C">
        <w:t xml:space="preserve"> workflow similar to the second paper in section 1.2 will be followed. </w:t>
      </w:r>
      <w:r w:rsidR="005E116F">
        <w:t xml:space="preserve">The idea behind the workflow is shown in </w:t>
      </w:r>
      <w:r w:rsidR="00F4260D">
        <w:fldChar w:fldCharType="begin"/>
      </w:r>
      <w:r w:rsidR="00F4260D">
        <w:instrText xml:space="preserve"> REF _Ref170048893 \h </w:instrText>
      </w:r>
      <w:r w:rsidR="00F4260D">
        <w:fldChar w:fldCharType="separate"/>
      </w:r>
      <w:r w:rsidR="00242E7D">
        <w:t xml:space="preserve">Figure </w:t>
      </w:r>
      <w:r w:rsidR="00242E7D">
        <w:rPr>
          <w:noProof/>
        </w:rPr>
        <w:t>2</w:t>
      </w:r>
      <w:r w:rsidR="00F4260D">
        <w:fldChar w:fldCharType="end"/>
      </w:r>
      <w:r w:rsidR="00F4260D">
        <w:t>.</w:t>
      </w:r>
    </w:p>
    <w:p w14:paraId="0A9EEAA8" w14:textId="6E5DF462" w:rsidR="00DC7A07" w:rsidRDefault="00DC7A07" w:rsidP="00DC7A07">
      <w:pPr>
        <w:jc w:val="center"/>
      </w:pPr>
    </w:p>
    <w:p w14:paraId="617D85C0" w14:textId="77777777" w:rsidR="00F4260D" w:rsidRDefault="00F4260D" w:rsidP="00F4260D">
      <w:pPr>
        <w:keepNext/>
        <w:jc w:val="center"/>
      </w:pPr>
      <w:r w:rsidRPr="00F4260D">
        <w:rPr>
          <w:noProof/>
        </w:rPr>
        <w:lastRenderedPageBreak/>
        <w:drawing>
          <wp:inline distT="0" distB="0" distL="0" distR="0" wp14:anchorId="76050F90" wp14:editId="5192C4E7">
            <wp:extent cx="5670650" cy="3725108"/>
            <wp:effectExtent l="0" t="0" r="6350" b="889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0650" cy="3725108"/>
                    </a:xfrm>
                    <a:prstGeom prst="rect">
                      <a:avLst/>
                    </a:prstGeom>
                  </pic:spPr>
                </pic:pic>
              </a:graphicData>
            </a:graphic>
          </wp:inline>
        </w:drawing>
      </w:r>
    </w:p>
    <w:p w14:paraId="1022233A" w14:textId="478739CD" w:rsidR="00A976D6" w:rsidRDefault="00F4260D" w:rsidP="00A061CF">
      <w:pPr>
        <w:pStyle w:val="Caption"/>
      </w:pPr>
      <w:bookmarkStart w:id="7" w:name="_Ref170048893"/>
      <w:r>
        <w:t xml:space="preserve">Figure </w:t>
      </w:r>
      <w:fldSimple w:instr=" SEQ Figure \* ARABIC ">
        <w:r w:rsidR="00242E7D">
          <w:rPr>
            <w:noProof/>
          </w:rPr>
          <w:t>2</w:t>
        </w:r>
      </w:fldSimple>
      <w:bookmarkEnd w:id="7"/>
      <w:r>
        <w:t xml:space="preserve">: The idea behind the workflow. A chemical space is selected, in this case all combinations between amines aldehydes and metals. This space is then fully synthesised and analysed to find synthesisable samples via a high throughput platform. A portion of this analysed space is then used to train ML algorithms to build a reactivity sieve and to develop chemistry insights. The chemist then uses this new knowledge and </w:t>
      </w:r>
      <w:r w:rsidR="00862C5A">
        <w:t xml:space="preserve">ML </w:t>
      </w:r>
      <w:r>
        <w:t>sieve to identify synthesisable candidates in the other portion of the space. Having analysed the entire space, chemist and ML samples can be compared to ground truths.</w:t>
      </w:r>
    </w:p>
    <w:p w14:paraId="6A8E5EFE" w14:textId="7933A4DF" w:rsidR="00E84DEB" w:rsidRDefault="009728CF" w:rsidP="00E84DEB">
      <w:r>
        <w:t xml:space="preserve">With a well-defined space, all combinations in this space are firstly reacted and undergo NMR and Mass Spec </w:t>
      </w:r>
      <w:r w:rsidR="00A061CF">
        <w:t xml:space="preserve">spectra acquisition </w:t>
      </w:r>
      <w:r>
        <w:t xml:space="preserve">via a high throughput platform to identify all synthetically viable candidates. Therefore, if a chemist or search method predicts any combination in the space to be reactive, this can be compared to the ground truth – the actual combinations reactivity. In other words, this allows the </w:t>
      </w:r>
      <w:r w:rsidR="00DD3A1F">
        <w:t>master project</w:t>
      </w:r>
      <w:r>
        <w:t xml:space="preserve"> to test the capabilities of any search methods.</w:t>
      </w:r>
    </w:p>
    <w:p w14:paraId="0025ACB8" w14:textId="417127A5" w:rsidR="00F2182F" w:rsidRDefault="009728CF" w:rsidP="00EE585A">
      <w:r>
        <w:t xml:space="preserve">A portion of the space explored by the HTE platform is used to </w:t>
      </w:r>
      <w:r w:rsidR="00A061CF">
        <w:t>perform</w:t>
      </w:r>
      <w:r w:rsidR="00EE585A">
        <w:t xml:space="preserve"> an analysis of this space via ML algorithms. In part, these algorithms are used to build a</w:t>
      </w:r>
      <w:r w:rsidR="00862C5A">
        <w:t xml:space="preserve"> ML</w:t>
      </w:r>
      <w:r w:rsidR="00EE585A">
        <w:t xml:space="preserve"> reactivity sieve, capable of identifying combinations that react.</w:t>
      </w:r>
      <w:r w:rsidR="008313BD">
        <w:t xml:space="preserve"> Thanks to an unbiased combination space the ML is also capable of identifying combinations that don’t react.</w:t>
      </w:r>
      <w:r w:rsidR="00EE585A">
        <w:t xml:space="preserve"> </w:t>
      </w:r>
      <w:r w:rsidR="00616573">
        <w:t>In the other part</w:t>
      </w:r>
      <w:r w:rsidR="00EE585A">
        <w:t>, ML algorithms are used to better inform the chemistry of the space to a chemist. This allows for both autonomous and chemist sampling on the remainder of the space not used for ML analysis (</w:t>
      </w:r>
      <w:r w:rsidR="00EE585A">
        <w:fldChar w:fldCharType="begin"/>
      </w:r>
      <w:r w:rsidR="00EE585A">
        <w:instrText xml:space="preserve"> REF _Ref170048893 \h </w:instrText>
      </w:r>
      <w:r w:rsidR="00EE585A">
        <w:fldChar w:fldCharType="separate"/>
      </w:r>
      <w:r w:rsidR="00242E7D">
        <w:t xml:space="preserve">Figure </w:t>
      </w:r>
      <w:r w:rsidR="00242E7D">
        <w:rPr>
          <w:noProof/>
        </w:rPr>
        <w:t>2</w:t>
      </w:r>
      <w:r w:rsidR="00EE585A">
        <w:fldChar w:fldCharType="end"/>
      </w:r>
      <w:r w:rsidR="00EE585A">
        <w:t xml:space="preserve">). </w:t>
      </w:r>
    </w:p>
    <w:p w14:paraId="7DCC653A" w14:textId="621698E5" w:rsidR="008E6938" w:rsidRDefault="00C34918" w:rsidP="00EE585A">
      <w:r>
        <w:t xml:space="preserve">The </w:t>
      </w:r>
      <w:r w:rsidR="00F2182F">
        <w:t xml:space="preserve">search method used in this workflow </w:t>
      </w:r>
      <w:r>
        <w:t xml:space="preserve">aids a chemist’s search by </w:t>
      </w:r>
      <w:r w:rsidR="00F2182F">
        <w:t>combin</w:t>
      </w:r>
      <w:r>
        <w:t xml:space="preserve">ing </w:t>
      </w:r>
      <w:r w:rsidR="00F2182F">
        <w:t xml:space="preserve">data acquired from a robotic platform </w:t>
      </w:r>
      <w:r>
        <w:t xml:space="preserve">in conjunction with ML because of their provided benefits (as outlined in sections 1.1 – 1.3): reliability, standardised reaction conditions, ML inference capabilities, and a </w:t>
      </w:r>
      <w:r w:rsidR="00462A2D">
        <w:t>systematic</w:t>
      </w:r>
      <w:r>
        <w:t xml:space="preserve"> sampling of the space. A chemistry is now needed to test these aspects. </w:t>
      </w:r>
    </w:p>
    <w:p w14:paraId="17316871" w14:textId="6144F000" w:rsidR="009D2A51" w:rsidRDefault="000C09CF" w:rsidP="009D2A51">
      <w:pPr>
        <w:pStyle w:val="Heading3"/>
      </w:pPr>
      <w:bookmarkStart w:id="8" w:name="_Toc172795303"/>
      <w:r>
        <w:t>1.</w:t>
      </w:r>
      <w:r w:rsidR="00DE3957">
        <w:t>4 Chemistry Choice</w:t>
      </w:r>
      <w:bookmarkEnd w:id="8"/>
    </w:p>
    <w:p w14:paraId="4C58BF98" w14:textId="3E3F3859" w:rsidR="00910205" w:rsidRDefault="009D2A51" w:rsidP="003551CD">
      <w:r>
        <w:t xml:space="preserve">The selected space is imine-based metal organic complex chemistry. The selection of a smaller space allows for an exhaustive analysis of all reaction and products, which as mentioned before, allows for the identification of ground truths in a space. The complete explored space may then be used to build and test ML sieve and chemist understanding. In the long run the created </w:t>
      </w:r>
      <w:r w:rsidR="004C0D46">
        <w:t xml:space="preserve">ML </w:t>
      </w:r>
      <w:r>
        <w:t>sieve and newly acquired chemical knowledge can then be transferred to a larger space to locate interesting synthetic areas.</w:t>
      </w:r>
    </w:p>
    <w:p w14:paraId="3AE78EC3" w14:textId="76435BD2"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w:t>
      </w:r>
      <w:r w:rsidR="003551CD">
        <w:t xml:space="preserve">labile </w:t>
      </w:r>
      <w:r w:rsidR="0094622A">
        <w:t>metals.</w:t>
      </w:r>
      <w:r w:rsidR="00D932D7">
        <w:t xml:space="preserve"> </w:t>
      </w:r>
      <w:r w:rsidR="009D7A87">
        <w:t>The formation of imines and metal coordination are dynamic equilibrium processes driven by molecular recognition</w:t>
      </w:r>
      <w:r w:rsidR="009D7A87">
        <w:fldChar w:fldCharType="begin"/>
      </w:r>
      <w:r w:rsidR="00F60DF8">
        <w:instrText xml:space="preserve"> ADDIN ZOTERO_ITEM CSL_CITATION {"citationID":"WW10Fm0g","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F60DF8" w:rsidRPr="00F60DF8">
        <w:rPr>
          <w:rFonts w:ascii="Calibri" w:hAnsi="Calibri" w:cs="Calibri"/>
          <w:szCs w:val="24"/>
          <w:vertAlign w:val="superscript"/>
        </w:rPr>
        <w:t>18</w:t>
      </w:r>
      <w:r w:rsidR="009D7A87">
        <w:fldChar w:fldCharType="end"/>
      </w:r>
      <w:r w:rsidR="009D7A87">
        <w:t xml:space="preserve">. </w:t>
      </w:r>
      <w:r w:rsidR="006C0AB1">
        <w:t>The equilibrium processes allow for the formation of a single thermodynamic product from a landscape of possible products</w:t>
      </w:r>
      <w:r w:rsidR="00ED3673">
        <w:t xml:space="preserve"> (</w:t>
      </w:r>
      <w:r w:rsidR="00ED3673">
        <w:fldChar w:fldCharType="begin"/>
      </w:r>
      <w:r w:rsidR="00ED3673">
        <w:instrText xml:space="preserve"> REF _Ref170033179 \h </w:instrText>
      </w:r>
      <w:r w:rsidR="00ED3673">
        <w:fldChar w:fldCharType="separate"/>
      </w:r>
      <w:r w:rsidR="00242E7D">
        <w:t xml:space="preserve">Figure </w:t>
      </w:r>
      <w:r w:rsidR="00242E7D">
        <w:rPr>
          <w:noProof/>
        </w:rPr>
        <w:t>3</w:t>
      </w:r>
      <w:r w:rsidR="00ED3673">
        <w:fldChar w:fldCharType="end"/>
      </w:r>
      <w:r w:rsidR="00ED3673">
        <w:t>)</w:t>
      </w:r>
      <w:r w:rsidR="006C0AB1">
        <w:t xml:space="preserve">. The equilibria </w:t>
      </w:r>
      <w:r w:rsidR="00770B43">
        <w:t>allow</w:t>
      </w:r>
      <w:r w:rsidR="006C0AB1">
        <w:t xml:space="preserve"> for error correction, therefore statistically unlikely products will be decomposed back to the single product.</w:t>
      </w:r>
      <w:r w:rsidR="00C8439E">
        <w:t xml:space="preserve"> </w:t>
      </w:r>
      <w:r w:rsidR="00943D17">
        <w:lastRenderedPageBreak/>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F60DF8">
        <w:instrText xml:space="preserve"> ADDIN ZOTERO_ITEM CSL_CITATION {"citationID":"YRt6kxo4","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F60DF8" w:rsidRPr="00F60DF8">
        <w:rPr>
          <w:rFonts w:ascii="Calibri" w:hAnsi="Calibri" w:cs="Calibri"/>
          <w:szCs w:val="24"/>
          <w:vertAlign w:val="superscript"/>
        </w:rPr>
        <w:t>19</w:t>
      </w:r>
      <w:r w:rsidR="00470C63">
        <w:fldChar w:fldCharType="end"/>
      </w:r>
      <w:r w:rsidR="00ED5A9B">
        <w:t xml:space="preserve">. </w:t>
      </w:r>
      <w:r w:rsidR="00C93151">
        <w:t xml:space="preserve">Examples of molecular codes include: geometric complementation; </w:t>
      </w:r>
      <w:proofErr w:type="spellStart"/>
      <w:r w:rsidR="00C93151">
        <w:t>sterics</w:t>
      </w:r>
      <w:proofErr w:type="spellEnd"/>
      <w:r w:rsidR="00C93151">
        <w:t>; and coordination sphere codes</w:t>
      </w:r>
      <w:r w:rsidR="00C93151">
        <w:fldChar w:fldCharType="begin"/>
      </w:r>
      <w:r w:rsidR="00C93151">
        <w:instrText xml:space="preserve"> ADDIN ZOTERO_ITEM CSL_CITATION {"citationID":"UuYskut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C93151">
        <w:fldChar w:fldCharType="separate"/>
      </w:r>
      <w:r w:rsidR="00C93151" w:rsidRPr="00F60DF8">
        <w:rPr>
          <w:rFonts w:ascii="Calibri" w:hAnsi="Calibri" w:cs="Calibri"/>
          <w:szCs w:val="24"/>
          <w:vertAlign w:val="superscript"/>
        </w:rPr>
        <w:t>19</w:t>
      </w:r>
      <w:r w:rsidR="00C93151">
        <w:fldChar w:fldCharType="end"/>
      </w:r>
      <w:r w:rsidR="00C93151">
        <w:t>.</w:t>
      </w:r>
      <w:r w:rsidR="004C0D46">
        <w:t xml:space="preserve"> </w:t>
      </w:r>
      <w:r w:rsidR="0026132D">
        <w:t>These codes are further discussed below and examples shown in (</w:t>
      </w:r>
      <w:r w:rsidR="0026132D">
        <w:fldChar w:fldCharType="begin"/>
      </w:r>
      <w:r w:rsidR="0026132D">
        <w:instrText xml:space="preserve"> REF _Ref170033179 \h </w:instrText>
      </w:r>
      <w:r w:rsidR="0026132D">
        <w:fldChar w:fldCharType="separate"/>
      </w:r>
      <w:r w:rsidR="00242E7D">
        <w:t xml:space="preserve">Figure </w:t>
      </w:r>
      <w:r w:rsidR="00242E7D">
        <w:rPr>
          <w:noProof/>
        </w:rPr>
        <w:t>3</w:t>
      </w:r>
      <w:r w:rsidR="0026132D">
        <w:fldChar w:fldCharType="end"/>
      </w:r>
      <w:r w:rsidR="0026132D">
        <w:t xml:space="preserve">). </w:t>
      </w:r>
      <w:r w:rsidR="004C0D46">
        <w:t>These are by no means an exhaustive list of codes</w:t>
      </w:r>
      <w:r w:rsidR="0026132D">
        <w:t xml:space="preserve"> and examples, they just provide the ground work for understanding and feature selection </w:t>
      </w:r>
      <w:r w:rsidR="00A061CF">
        <w:t>(</w:t>
      </w:r>
      <w:r w:rsidR="0026132D">
        <w:t>section 4.1.1)</w:t>
      </w:r>
      <w:r w:rsidR="004C0D46">
        <w:t>.</w:t>
      </w:r>
    </w:p>
    <w:p w14:paraId="356AF2A9" w14:textId="77777777" w:rsidR="00ED3673" w:rsidRDefault="00ED3673" w:rsidP="00ED3673">
      <w:pPr>
        <w:keepNext/>
        <w:jc w:val="center"/>
      </w:pPr>
      <w:r>
        <w:rPr>
          <w:noProof/>
        </w:rPr>
        <w:drawing>
          <wp:inline distT="0" distB="0" distL="0" distR="0" wp14:anchorId="135E744E" wp14:editId="32275E15">
            <wp:extent cx="6382605" cy="517515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382605" cy="5175151"/>
                    </a:xfrm>
                    <a:prstGeom prst="rect">
                      <a:avLst/>
                    </a:prstGeom>
                  </pic:spPr>
                </pic:pic>
              </a:graphicData>
            </a:graphic>
          </wp:inline>
        </w:drawing>
      </w:r>
    </w:p>
    <w:p w14:paraId="1CA90EDD" w14:textId="060D3305" w:rsidR="00ED3673" w:rsidRDefault="00ED3673" w:rsidP="00ED3673">
      <w:pPr>
        <w:pStyle w:val="Caption"/>
      </w:pPr>
      <w:bookmarkStart w:id="9" w:name="_Ref170033179"/>
      <w:r>
        <w:t xml:space="preserve">Figure </w:t>
      </w:r>
      <w:fldSimple w:instr=" SEQ Figure \* ARABIC ">
        <w:r w:rsidR="00242E7D">
          <w:rPr>
            <w:noProof/>
          </w:rPr>
          <w:t>3</w:t>
        </w:r>
      </w:fldSimple>
      <w:bookmarkEnd w:id="9"/>
      <w:r>
        <w:t xml:space="preserve">: Example chemistry, where a single product is formed from the thermodynamic landscape. Single examples for each geometric complementation, steric, and coordination sphere codes are given for this compound. The example for the geometric complementation code, are different locations of </w:t>
      </w:r>
      <w:proofErr w:type="gramStart"/>
      <w:r>
        <w:t>nitrogen’s</w:t>
      </w:r>
      <w:proofErr w:type="gramEnd"/>
      <w:r>
        <w:t xml:space="preserve"> on the linker, which determines if a chelate can be formed. For steric codes, a bulky group are added to the linkers which causes steric strain. For coordination sphere codes, the bulky group in the coordination sphere is changed, causing a change in linker angles.</w:t>
      </w:r>
    </w:p>
    <w:p w14:paraId="2574FBE7" w14:textId="472E5840" w:rsidR="008C6704" w:rsidRDefault="00ED5A9B" w:rsidP="00A54D28">
      <w:pPr>
        <w:pStyle w:val="ListParagraph"/>
        <w:numPr>
          <w:ilvl w:val="0"/>
          <w:numId w:val="2"/>
        </w:numPr>
      </w:pPr>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F60DF8">
        <w:instrText xml:space="preserve"> ADDIN ZOTERO_ITEM CSL_CITATION {"citationID":"D9TOAeX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F60DF8" w:rsidRPr="008C6704">
        <w:rPr>
          <w:rFonts w:ascii="Calibri" w:hAnsi="Calibri" w:cs="Calibri"/>
          <w:szCs w:val="24"/>
          <w:vertAlign w:val="superscript"/>
        </w:rPr>
        <w:t>19</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EB4371">
        <w:t xml:space="preserve">An example is given in </w:t>
      </w:r>
      <w:r w:rsidR="00EB4371">
        <w:fldChar w:fldCharType="begin"/>
      </w:r>
      <w:r w:rsidR="00EB4371">
        <w:instrText xml:space="preserve"> REF _Ref170033179 \h </w:instrText>
      </w:r>
      <w:r w:rsidR="00EB4371">
        <w:fldChar w:fldCharType="separate"/>
      </w:r>
      <w:r w:rsidR="00242E7D">
        <w:t xml:space="preserve">Figure </w:t>
      </w:r>
      <w:r w:rsidR="00242E7D">
        <w:rPr>
          <w:noProof/>
        </w:rPr>
        <w:t>3</w:t>
      </w:r>
      <w:r w:rsidR="00EB4371">
        <w:fldChar w:fldCharType="end"/>
      </w:r>
      <w:r w:rsidR="00EB4371">
        <w:t xml:space="preserve">, where </w:t>
      </w:r>
      <w:r w:rsidR="004C0D46">
        <w:t>a</w:t>
      </w:r>
      <w:r w:rsidR="00EB4371">
        <w:t xml:space="preserve"> nitrogen lone pair para to the carbonyl</w:t>
      </w:r>
      <w:r w:rsidR="004C0D46">
        <w:t>, compared to ortho,</w:t>
      </w:r>
      <w:r w:rsidR="00EB4371">
        <w:t xml:space="preserve"> do</w:t>
      </w:r>
      <w:r w:rsidR="004C0D46">
        <w:t>es</w:t>
      </w:r>
      <w:r w:rsidR="00EB4371">
        <w:t xml:space="preserve"> not overlap with the metal and hence </w:t>
      </w:r>
      <w:r w:rsidR="004C0D46">
        <w:t xml:space="preserve">the imine </w:t>
      </w:r>
      <w:r w:rsidR="00EB4371">
        <w:t xml:space="preserve">does not chelate. </w:t>
      </w:r>
      <w:r w:rsidR="00A54D28">
        <w:t xml:space="preserve">Once geometry </w:t>
      </w:r>
      <w:r w:rsidR="00EB4371">
        <w:t xml:space="preserve">for bonding </w:t>
      </w:r>
      <w:r w:rsidR="00A54D28">
        <w:t>is satisfied, more nuanced codes come into play. Namely, steric and coordination sphere interactions.</w:t>
      </w:r>
    </w:p>
    <w:p w14:paraId="3CA8CEC5" w14:textId="34F4D70C" w:rsidR="008C6704" w:rsidRDefault="00A54D28" w:rsidP="008C6704">
      <w:pPr>
        <w:pStyle w:val="ListParagraph"/>
        <w:numPr>
          <w:ilvl w:val="0"/>
          <w:numId w:val="2"/>
        </w:numPr>
      </w:pPr>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w:t>
      </w:r>
      <w:r w:rsidR="00213C47">
        <w:t xml:space="preserve"> A toy example is shown in </w:t>
      </w:r>
      <w:r w:rsidR="00213C47">
        <w:fldChar w:fldCharType="begin"/>
      </w:r>
      <w:r w:rsidR="00213C47">
        <w:instrText xml:space="preserve"> REF _Ref170033179 \h </w:instrText>
      </w:r>
      <w:r w:rsidR="00213C47">
        <w:fldChar w:fldCharType="separate"/>
      </w:r>
      <w:r w:rsidR="00242E7D">
        <w:t xml:space="preserve">Figure </w:t>
      </w:r>
      <w:r w:rsidR="00242E7D">
        <w:rPr>
          <w:noProof/>
        </w:rPr>
        <w:t>3</w:t>
      </w:r>
      <w:r w:rsidR="00213C47">
        <w:fldChar w:fldCharType="end"/>
      </w:r>
      <w:r w:rsidR="00213C47">
        <w:t xml:space="preserve">, where instead methyl groups in the aromatic ring introduces further strain between the linkers, if such a group is massive, it could prevent coordination of two or more linkers to the same metal. </w:t>
      </w:r>
      <w:r w:rsidR="000F470A">
        <w:t xml:space="preserve">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rsidRPr="00027F9B">
        <w:t>coordination sphere codes</w:t>
      </w:r>
      <w:r w:rsidR="00C63E47">
        <w:t>.</w:t>
      </w:r>
    </w:p>
    <w:p w14:paraId="24F7D8CF" w14:textId="15A79667" w:rsidR="00451BAD" w:rsidRDefault="00073B83" w:rsidP="00451BAD">
      <w:pPr>
        <w:pStyle w:val="ListParagraph"/>
        <w:numPr>
          <w:ilvl w:val="0"/>
          <w:numId w:val="2"/>
        </w:numPr>
      </w:pPr>
      <w:r>
        <w:lastRenderedPageBreak/>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Pr="008C6704">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8C6704">
        <w:rPr>
          <w:rFonts w:ascii="Calibri" w:hAnsi="Calibri" w:cs="Times New Roman"/>
          <w:szCs w:val="24"/>
          <w:vertAlign w:val="superscript"/>
        </w:rPr>
        <w:t>3,4</w:t>
      </w:r>
      <w:r>
        <w:fldChar w:fldCharType="end"/>
      </w:r>
      <w:r>
        <w:t xml:space="preserve">. Coordination sphere codes capture the geometry </w:t>
      </w:r>
      <w:r w:rsidR="0019228B">
        <w:t xml:space="preserve">of a </w:t>
      </w:r>
      <w:r w:rsidR="0026132D">
        <w:t>metal centre</w:t>
      </w:r>
      <w:r w:rsidR="0019228B">
        <w:t xml:space="preserve">, its number of </w:t>
      </w:r>
      <w:r w:rsidR="0026132D">
        <w:t xml:space="preserve">linkers </w:t>
      </w:r>
      <w:r w:rsidR="0019228B">
        <w:t xml:space="preserve">and the angles between these </w:t>
      </w:r>
      <w:r w:rsidR="0026132D">
        <w:t>linkers</w:t>
      </w:r>
      <w:r>
        <w:t>.</w:t>
      </w:r>
      <w:r w:rsidR="0019228B">
        <w:t xml:space="preserve"> The number of chelating imines is</w:t>
      </w:r>
      <w:r w:rsidR="00F3687E">
        <w:t xml:space="preserve"> affected</w:t>
      </w:r>
      <w:r w:rsidR="0019228B">
        <w:t xml:space="preserve"> by coordination number, while </w:t>
      </w:r>
      <w:r w:rsidR="0026132D">
        <w:t xml:space="preserve">linker </w:t>
      </w:r>
      <w:r w:rsidR="0019228B">
        <w:t xml:space="preserve">angles are </w:t>
      </w:r>
      <w:r w:rsidR="0026132D">
        <w:t>affected</w:t>
      </w:r>
      <w:r w:rsidR="0019228B">
        <w:t xml:space="preserve"> by both metal geometry and steric codes. Metal geometries are distorted by steric codes as these may introduce strain in the </w:t>
      </w:r>
      <w:r w:rsidR="001F5403">
        <w:t>coordination</w:t>
      </w:r>
      <w:r w:rsidR="0019228B">
        <w:t xml:space="preserve"> centre.</w:t>
      </w:r>
      <w:r w:rsidR="002B19AA">
        <w:t xml:space="preserve"> </w:t>
      </w:r>
      <w:r w:rsidR="00302128">
        <w:t xml:space="preserve">For example, in </w:t>
      </w:r>
      <w:r w:rsidR="00302128">
        <w:fldChar w:fldCharType="begin"/>
      </w:r>
      <w:r w:rsidR="00302128">
        <w:instrText xml:space="preserve"> REF _Ref170033179 \h </w:instrText>
      </w:r>
      <w:r w:rsidR="00302128">
        <w:fldChar w:fldCharType="separate"/>
      </w:r>
      <w:r w:rsidR="00242E7D">
        <w:t xml:space="preserve">Figure </w:t>
      </w:r>
      <w:r w:rsidR="00242E7D">
        <w:rPr>
          <w:noProof/>
        </w:rPr>
        <w:t>3</w:t>
      </w:r>
      <w:r w:rsidR="00302128">
        <w:fldChar w:fldCharType="end"/>
      </w:r>
      <w:r w:rsidR="00302128">
        <w:t xml:space="preserve"> the tertbutyl group introduces more strain in the coordination sphere, changing metal coordination geometry. </w:t>
      </w:r>
      <w:r w:rsidR="002B19AA">
        <w:t xml:space="preserve">This hierarchy and interrelations of molecular codes </w:t>
      </w:r>
      <w:r w:rsidR="00534B60">
        <w:t xml:space="preserve">highlight </w:t>
      </w:r>
      <w:r w:rsidR="00D71372">
        <w:t xml:space="preserve">the complexity and what </w:t>
      </w:r>
      <w:r w:rsidR="00534B60">
        <w:t xml:space="preserve">chemistry might affect </w:t>
      </w:r>
      <w:r w:rsidR="0026132D">
        <w:t xml:space="preserve">predicting </w:t>
      </w:r>
      <w:r w:rsidR="00534B60">
        <w:t>reaction outcome.</w:t>
      </w:r>
    </w:p>
    <w:p w14:paraId="7C3473E8" w14:textId="1DF1BE13" w:rsidR="0034105F" w:rsidRDefault="00451BAD" w:rsidP="00451BAD">
      <w:r>
        <w:t>With this brief introduction of imine-complex chemistry, it is possible to show the compatibility of the chemistry with automation and ML</w:t>
      </w:r>
      <w:r w:rsidR="00A721D9">
        <w:t xml:space="preserve"> – an important </w:t>
      </w:r>
      <w:r>
        <w:t>aspect to consider when selecting a chemical space</w:t>
      </w:r>
      <w:r w:rsidR="00A721D9">
        <w:t xml:space="preserve"> for the project</w:t>
      </w:r>
      <w:r w:rsidR="000C0D66">
        <w:t xml:space="preserve"> and its goals</w:t>
      </w:r>
      <w:r>
        <w:t>. Imine-based complex</w:t>
      </w:r>
      <w:r w:rsidR="00A721D9">
        <w:t xml:space="preserve"> chemistry</w:t>
      </w:r>
      <w:r>
        <w:t xml:space="preserve"> </w:t>
      </w:r>
      <w:r w:rsidR="00A721D9">
        <w:t xml:space="preserve">was </w:t>
      </w:r>
      <w:r>
        <w:t xml:space="preserve">chosen due to the </w:t>
      </w:r>
      <w:r w:rsidR="00A721D9">
        <w:t xml:space="preserve">ability of </w:t>
      </w:r>
      <w:r>
        <w:t>reaction product</w:t>
      </w:r>
      <w:r w:rsidR="00A721D9">
        <w:t>s</w:t>
      </w:r>
      <w:r>
        <w:t xml:space="preserve"> being represented as molecular codes, the intricate dependenc</w:t>
      </w:r>
      <w:r w:rsidR="00A721D9">
        <w:t>ies between</w:t>
      </w:r>
      <w:r>
        <w:t xml:space="preserve"> molecular codes, the simplicity of supramolecular reactions, the chemistry’s high combinatorics and </w:t>
      </w:r>
      <w:r w:rsidR="00A721D9">
        <w:t xml:space="preserve">the products </w:t>
      </w:r>
      <w:r>
        <w:t xml:space="preserve">symmetrical topology. A more detail account </w:t>
      </w:r>
      <w:r w:rsidR="00F5594C">
        <w:t xml:space="preserve">of the selected reasons </w:t>
      </w:r>
      <w:r>
        <w:t>is provided:</w:t>
      </w:r>
      <w:r w:rsidR="006C0AB1">
        <w:t xml:space="preserve"> </w:t>
      </w:r>
    </w:p>
    <w:p w14:paraId="0AACC80B" w14:textId="17CA4739" w:rsidR="00451BAD" w:rsidRDefault="006E09F1" w:rsidP="00341473">
      <w:pPr>
        <w:pStyle w:val="ListParagraph"/>
        <w:numPr>
          <w:ilvl w:val="0"/>
          <w:numId w:val="16"/>
        </w:numPr>
      </w:pPr>
      <w:r>
        <w:t xml:space="preserve">To be able to predict the </w:t>
      </w:r>
      <w:r w:rsidR="00F3687E">
        <w:t>outcome</w:t>
      </w:r>
      <w:r>
        <w:t xml:space="preserve"> of a reaction without having to physically carry one out</w:t>
      </w:r>
      <w:r w:rsidR="001309BD">
        <w:t xml:space="preserve"> (i.e. the scope of the </w:t>
      </w:r>
      <w:r w:rsidR="00862C5A">
        <w:t xml:space="preserve">ML </w:t>
      </w:r>
      <w:r w:rsidR="001309BD">
        <w:t>sieve)</w:t>
      </w:r>
      <w:r>
        <w:t xml:space="preserve">, all the information of what makes a reaction successful must be </w:t>
      </w:r>
      <w:r w:rsidR="00F5594C">
        <w:t>inferred from the sta</w:t>
      </w:r>
      <w:r w:rsidR="00C46B27">
        <w:t>r</w:t>
      </w:r>
      <w:r w:rsidR="00F5594C">
        <w:t xml:space="preserve">ting material. </w:t>
      </w:r>
      <w:r w:rsidR="00DF313E">
        <w:t>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F5594C">
        <w:rPr>
          <w:rFonts w:ascii="Calibri" w:hAnsi="Calibri" w:cs="Times New Roman"/>
          <w:szCs w:val="24"/>
          <w:vertAlign w:val="superscript"/>
        </w:rPr>
        <w:t>4</w:t>
      </w:r>
      <w:r w:rsidR="00DF313E">
        <w:fldChar w:fldCharType="end"/>
      </w:r>
      <w:r w:rsidR="00DF313E">
        <w:t xml:space="preserve">. Therefore, the machine learning tool has the ability to infer and predict the success of a reaction based on reagent information alone. </w:t>
      </w:r>
    </w:p>
    <w:p w14:paraId="074B4530" w14:textId="32F9BDEB" w:rsidR="00451BAD" w:rsidRDefault="0034105F" w:rsidP="006F71F7">
      <w:pPr>
        <w:pStyle w:val="ListParagraph"/>
        <w:numPr>
          <w:ilvl w:val="0"/>
          <w:numId w:val="16"/>
        </w:numPr>
      </w:pPr>
      <w:r>
        <w:t>Moreover, t</w:t>
      </w:r>
      <w:r w:rsidR="00DF313E">
        <w:t>he advantage of ML comes in its ability to explore complex and unintuitive data with speed and minimal computation</w:t>
      </w:r>
      <w:r w:rsidR="00DF313E">
        <w:fldChar w:fldCharType="begin"/>
      </w:r>
      <w:r w:rsidR="00F60DF8">
        <w:instrText xml:space="preserve"> ADDIN ZOTERO_ITEM CSL_CITATION {"citationID":"WFFEcEDp","properties":{"formattedCitation":"\\super 20\\nosupersub{}","plainCitation":"20","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F60DF8" w:rsidRPr="00451BAD">
        <w:rPr>
          <w:rFonts w:ascii="Calibri" w:hAnsi="Calibri" w:cs="Calibri"/>
          <w:szCs w:val="24"/>
          <w:vertAlign w:val="superscript"/>
        </w:rPr>
        <w:t>20</w:t>
      </w:r>
      <w:r w:rsidR="00DF313E">
        <w:fldChar w:fldCharType="end"/>
      </w:r>
      <w:r w:rsidR="001260AF">
        <w:t xml:space="preserve">. As shown by the interdependence of steric, coordination and geometric molecular codes, predicting reactivity based on reagents </w:t>
      </w:r>
      <w:r w:rsidR="00C46B27">
        <w:t xml:space="preserve">for the selected chemistry </w:t>
      </w:r>
      <w:r w:rsidR="001260AF">
        <w:t>is a challenging multivariable function. Th</w:t>
      </w:r>
      <w:r w:rsidR="00AB4FC3">
        <w:t>is</w:t>
      </w:r>
      <w:r w:rsidR="001260AF">
        <w:t xml:space="preserve"> unintuitive</w:t>
      </w:r>
      <w:r w:rsidR="00F5594C">
        <w:t xml:space="preserve"> </w:t>
      </w:r>
      <w:r w:rsidR="001260AF">
        <w:t xml:space="preserve">chemistry, </w:t>
      </w:r>
      <w:r w:rsidR="00F5594C">
        <w:t>make</w:t>
      </w:r>
      <w:r w:rsidR="00C46B27">
        <w:t>s</w:t>
      </w:r>
      <w:r w:rsidR="00F5594C">
        <w:t xml:space="preserve"> it hard for a chemist to predict reactivity, and therefore, </w:t>
      </w:r>
      <w:r w:rsidR="001260AF">
        <w:t xml:space="preserve">is a perfect test case for extracting chemical information with ML </w:t>
      </w:r>
      <w:r w:rsidR="001309BD">
        <w:t>tools</w:t>
      </w:r>
      <w:r w:rsidR="001260AF">
        <w:t>.</w:t>
      </w:r>
    </w:p>
    <w:p w14:paraId="2FE12132" w14:textId="6C4E380C" w:rsidR="00451BAD" w:rsidRDefault="006F71F7" w:rsidP="003D385A">
      <w:pPr>
        <w:pStyle w:val="ListParagraph"/>
        <w:numPr>
          <w:ilvl w:val="0"/>
          <w:numId w:val="16"/>
        </w:numPr>
      </w:pPr>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F60DF8">
        <w:instrText xml:space="preserve"> ADDIN ZOTERO_ITEM CSL_CITATION {"citationID":"vTt8fgaq","properties":{"formattedCitation":"\\super 21,22\\nosupersub{}","plainCitation":"21,22","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F60DF8" w:rsidRPr="00451BAD">
        <w:rPr>
          <w:rFonts w:ascii="Calibri" w:hAnsi="Calibri" w:cs="Calibri"/>
          <w:szCs w:val="24"/>
          <w:vertAlign w:val="superscript"/>
        </w:rPr>
        <w:t>21,22</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w:t>
      </w:r>
      <w:r w:rsidR="00C46B27">
        <w:t>our</w:t>
      </w:r>
      <w:r w:rsidR="006B6BD4">
        <w:t xml:space="preserve"> ChemSpeed</w:t>
      </w:r>
      <w:r w:rsidR="00C46B27">
        <w:t xml:space="preserve"> synthesis platform</w:t>
      </w:r>
      <w:r w:rsidR="006B6BD4">
        <w:t xml:space="preserve">. </w:t>
      </w:r>
      <w:r w:rsidR="00652422">
        <w:t>Since, imine formation and metal coordination</w:t>
      </w:r>
      <w:r w:rsidR="009D40D2">
        <w:t xml:space="preserve"> are </w:t>
      </w:r>
      <w:r w:rsidR="00E27813">
        <w:t>spontaneous</w:t>
      </w:r>
      <w:r w:rsidR="00652422">
        <w:t xml:space="preserve"> at </w:t>
      </w:r>
      <w:r w:rsidR="00F5594C">
        <w:t>‘</w:t>
      </w:r>
      <w:r w:rsidR="00652422">
        <w:t>lower</w:t>
      </w:r>
      <w:r w:rsidR="00F5594C">
        <w:t>’</w:t>
      </w:r>
      <w:r w:rsidR="00652422">
        <w:t xml:space="preserve"> temperatures</w:t>
      </w:r>
      <w:r w:rsidR="00C46B27">
        <w:fldChar w:fldCharType="begin"/>
      </w:r>
      <w:r w:rsidR="00C46B27">
        <w:instrText xml:space="preserve"> ADDIN ZOTERO_ITEM CSL_CITATION {"citationID":"PET6Kwr9","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C46B27">
        <w:fldChar w:fldCharType="separate"/>
      </w:r>
      <w:r w:rsidR="00C46B27" w:rsidRPr="00451BAD">
        <w:rPr>
          <w:rFonts w:ascii="Calibri" w:hAnsi="Calibri" w:cs="Calibri"/>
          <w:szCs w:val="24"/>
          <w:vertAlign w:val="superscript"/>
        </w:rPr>
        <w:t>23</w:t>
      </w:r>
      <w:r w:rsidR="00C46B27">
        <w:fldChar w:fldCharType="end"/>
      </w:r>
      <w:r w:rsidR="00652422">
        <w:t xml:space="preserve">, the </w:t>
      </w:r>
      <w:r w:rsidR="00F5594C">
        <w:t xml:space="preserve">chemistry is compatible </w:t>
      </w:r>
      <w:r w:rsidR="00686B66">
        <w:t xml:space="preserve">with the capabilities of the </w:t>
      </w:r>
      <w:r w:rsidR="00652422">
        <w:t xml:space="preserve">ChemSpeed </w:t>
      </w:r>
      <w:r w:rsidR="00686B66">
        <w:t>platform</w:t>
      </w:r>
      <w:r w:rsidR="00652422">
        <w:t>.</w:t>
      </w:r>
      <w:r w:rsidR="00267B3F">
        <w:t xml:space="preserve"> Also, imine formation and metal coordination are orthogonal</w:t>
      </w:r>
      <w:r w:rsidR="001148B7">
        <w:fldChar w:fldCharType="begin"/>
      </w:r>
      <w:r w:rsidR="00F60DF8">
        <w:instrText xml:space="preserve"> ADDIN ZOTERO_ITEM CSL_CITATION {"citationID":"C8Q8hvgu","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F60DF8" w:rsidRPr="00451BAD">
        <w:rPr>
          <w:rFonts w:ascii="Calibri" w:hAnsi="Calibri" w:cs="Calibri"/>
          <w:szCs w:val="24"/>
          <w:vertAlign w:val="superscript"/>
        </w:rPr>
        <w:t>18</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0C0D66">
        <w:t>H</w:t>
      </w:r>
      <w:r w:rsidR="001148B7">
        <w:t>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w:t>
      </w:r>
      <w:r w:rsidR="00C46B27">
        <w:t xml:space="preserve">is </w:t>
      </w:r>
      <w:r w:rsidR="000C0D66">
        <w:t>compatible with automation.</w:t>
      </w:r>
    </w:p>
    <w:p w14:paraId="287F38E5" w14:textId="43543C0B" w:rsidR="009D6A16" w:rsidRDefault="000B18A5" w:rsidP="009D6A16">
      <w:pPr>
        <w:pStyle w:val="ListParagraph"/>
        <w:numPr>
          <w:ilvl w:val="0"/>
          <w:numId w:val="16"/>
        </w:numPr>
      </w:pPr>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F60DF8">
        <w:instrText xml:space="preserve"> ADDIN ZOTERO_ITEM CSL_CITATION {"citationID":"v89ls8nY","properties":{"formattedCitation":"\\super 24\\nosupersub{}","plainCitation":"24","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F60DF8" w:rsidRPr="00451BAD">
        <w:rPr>
          <w:rFonts w:ascii="Calibri" w:hAnsi="Calibri" w:cs="Calibri"/>
          <w:szCs w:val="24"/>
          <w:vertAlign w:val="superscript"/>
        </w:rPr>
        <w:t>24</w:t>
      </w:r>
      <w:r w:rsidR="004B1BFF">
        <w:fldChar w:fldCharType="end"/>
      </w:r>
      <w:r w:rsidR="004B1BFF">
        <w:t>.</w:t>
      </w:r>
      <w:r w:rsidR="0032796D">
        <w:t xml:space="preserve"> The formation of a single species along with the </w:t>
      </w:r>
      <w:r w:rsidR="004905A9">
        <w:t xml:space="preserve">usual </w:t>
      </w:r>
      <w:r w:rsidR="0032796D">
        <w:t xml:space="preserve">high symmetry of its topology, </w:t>
      </w:r>
      <w:r w:rsidR="007C3DD4">
        <w:t>simplifies the automated identification of a successful reaction</w:t>
      </w:r>
      <w:r w:rsidR="004905A9">
        <w:t xml:space="preserve">. The symmetry means the supramolecular complex exhibit a single chemical and magnetic environment, creating a simple splitting pattern easily recognisable in </w:t>
      </w:r>
      <w:r w:rsidR="004905A9" w:rsidRPr="004905A9">
        <w:rPr>
          <w:vertAlign w:val="superscript"/>
        </w:rPr>
        <w:t>1</w:t>
      </w:r>
      <w:r w:rsidR="004905A9">
        <w:t>HNMR spectroscopy. ESI-MID is then used to elucidate the architecture’s building block stoichiometries (i.e. metal to ligand ratio)</w:t>
      </w:r>
      <w:r w:rsidR="004905A9" w:rsidRPr="004905A9">
        <w:t xml:space="preserve"> </w:t>
      </w:r>
      <w:r w:rsidR="004905A9">
        <w:fldChar w:fldCharType="begin"/>
      </w:r>
      <w:r w:rsidR="004905A9">
        <w:instrText xml:space="preserve"> ADDIN ZOTERO_ITEM CSL_CITATION {"citationID":"G15NhgVX","properties":{"formattedCitation":"\\super 25\\nosupersub{}","plainCitation":"25","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4905A9">
        <w:fldChar w:fldCharType="separate"/>
      </w:r>
      <w:r w:rsidR="004905A9" w:rsidRPr="004905A9">
        <w:rPr>
          <w:rFonts w:ascii="Calibri" w:hAnsi="Calibri" w:cs="Calibri"/>
          <w:szCs w:val="24"/>
          <w:vertAlign w:val="superscript"/>
        </w:rPr>
        <w:t>25</w:t>
      </w:r>
      <w:r w:rsidR="004905A9">
        <w:fldChar w:fldCharType="end"/>
      </w:r>
      <w:r w:rsidR="004905A9">
        <w:t>. Both NMR and MS need to be used in tandem to reliably determine reaction outcome.</w:t>
      </w:r>
      <w:r w:rsidR="001B6B26">
        <w:t xml:space="preserve"> Therefore, the formation of a high symmetry discrete species makes reactivity identification simple and constitutes another reason for the use of imine-based complexes in this master project.</w:t>
      </w:r>
      <w:r w:rsidR="009D6A16">
        <w:t xml:space="preserve"> </w:t>
      </w:r>
    </w:p>
    <w:p w14:paraId="0DD7EC83" w14:textId="246658C0" w:rsidR="00037BE4" w:rsidRDefault="00613775" w:rsidP="003D385A">
      <w:pPr>
        <w:pStyle w:val="ListParagraph"/>
        <w:numPr>
          <w:ilvl w:val="0"/>
          <w:numId w:val="16"/>
        </w:numPr>
      </w:pPr>
      <w:r>
        <w:t>Lastly, imine coordination chemistry was chosen due to its combinatorics.</w:t>
      </w:r>
      <w:r w:rsidR="00B944A2">
        <w:t xml:space="preserve"> </w:t>
      </w:r>
      <w:r w:rsidR="00563D1D">
        <w:t xml:space="preserve">Unlike in catalysis where HTE are limited by </w:t>
      </w:r>
      <w:r w:rsidR="009D6A16">
        <w:t xml:space="preserve">commercially available or synthesisable (given the available resources) </w:t>
      </w:r>
      <w:r w:rsidR="00563D1D">
        <w:t>catalyst and ligand libraries</w:t>
      </w:r>
      <w:r w:rsidR="00563D1D">
        <w:fldChar w:fldCharType="begin"/>
      </w:r>
      <w:r w:rsidR="00D03488">
        <w:instrText xml:space="preserve"> ADDIN ZOTERO_ITEM CSL_CITATION {"citationID":"PQEDf7wm","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D03488" w:rsidRPr="00451BAD">
        <w:rPr>
          <w:rFonts w:ascii="Calibri" w:hAnsi="Calibri" w:cs="Times New Roman"/>
          <w:szCs w:val="24"/>
          <w:vertAlign w:val="superscript"/>
        </w:rPr>
        <w:t>12</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F60DF8">
        <w:instrText xml:space="preserve"> ADDIN ZOTERO_ITEM CSL_CITATION {"citationID":"Qv2tj6xI","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F60DF8" w:rsidRPr="00451BAD">
        <w:rPr>
          <w:rFonts w:ascii="Calibri" w:hAnsi="Calibri" w:cs="Calibri"/>
          <w:szCs w:val="24"/>
          <w:vertAlign w:val="superscript"/>
        </w:rPr>
        <w:t>23</w:t>
      </w:r>
      <w:r w:rsidR="00E454CB">
        <w:fldChar w:fldCharType="end"/>
      </w:r>
      <w:r w:rsidR="00E454CB">
        <w:t xml:space="preserve">. Furthermore, the diversity of mono-aldehyde and diamines provide the ML </w:t>
      </w:r>
      <w:r w:rsidR="00872E86">
        <w:t xml:space="preserve">with a varied dataset, giving </w:t>
      </w:r>
      <w:r w:rsidR="00E454CB">
        <w:t xml:space="preserve">the opportunity to learn the complex underlaying </w:t>
      </w:r>
      <w:r w:rsidR="009D6A16">
        <w:t xml:space="preserve">principle and driving forces </w:t>
      </w:r>
      <w:r w:rsidR="009D6A16">
        <w:lastRenderedPageBreak/>
        <w:t>behind the formation of imine-metal based architecture</w:t>
      </w:r>
      <w:r w:rsidR="00872E86">
        <w:t>s</w:t>
      </w:r>
      <w:r w:rsidR="00E454CB">
        <w:t xml:space="preserve">.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 xml:space="preserve">multiple metals, amine and aldehydes in a reaction. </w:t>
      </w:r>
      <w:r w:rsidR="009D6A16">
        <w:t>Hence,</w:t>
      </w:r>
      <w:r w:rsidR="00E71D23">
        <w:t xml:space="preserve"> combinatorics allows for a greater scope of the project, while ensuring a varied dataset can be generated.</w:t>
      </w:r>
    </w:p>
    <w:p w14:paraId="18CB0338" w14:textId="4AFB7656" w:rsidR="00393C14" w:rsidRDefault="00393C14" w:rsidP="0020402C">
      <w:r>
        <w:t>To test the workflow, an imine-based metal complex space is fully explored</w:t>
      </w:r>
      <w:r w:rsidR="0020402C">
        <w:t>, allowing for the identification of the ground truth and the deployment of ML models</w:t>
      </w:r>
      <w:r>
        <w:t xml:space="preserve">. This subset of the chemical space </w:t>
      </w:r>
      <w:r w:rsidR="0020402C">
        <w:t xml:space="preserve">was selected for the compatibility of the chemistry’s properties with automation and the project’s outcome. </w:t>
      </w:r>
    </w:p>
    <w:p w14:paraId="07FA6345" w14:textId="17427948" w:rsidR="00820B6A" w:rsidRPr="00820B6A" w:rsidRDefault="009E5EB6" w:rsidP="00820B6A">
      <w:pPr>
        <w:pStyle w:val="Heading2"/>
      </w:pPr>
      <w:bookmarkStart w:id="10" w:name="_Toc172795304"/>
      <w:r>
        <w:t xml:space="preserve">2.0 </w:t>
      </w:r>
      <w:r w:rsidR="00820B6A">
        <w:t>Workflow Overview</w:t>
      </w:r>
      <w:bookmarkEnd w:id="10"/>
    </w:p>
    <w:p w14:paraId="713D0A86" w14:textId="61CB4633"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xml:space="preserve">. The chemical space is </w:t>
      </w:r>
      <w:r w:rsidR="00322B85">
        <w:t xml:space="preserve">limited </w:t>
      </w:r>
      <w:r>
        <w:t>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18F6BB92"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242E7D">
        <w:t xml:space="preserve">Figure </w:t>
      </w:r>
      <w:r w:rsidR="00242E7D">
        <w:rPr>
          <w:noProof/>
        </w:rPr>
        <w:t>4</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5D6021D2">
            <wp:extent cx="5353261" cy="165139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0413" cy="1656683"/>
                    </a:xfrm>
                    <a:prstGeom prst="rect">
                      <a:avLst/>
                    </a:prstGeom>
                  </pic:spPr>
                </pic:pic>
              </a:graphicData>
            </a:graphic>
          </wp:inline>
        </w:drawing>
      </w:r>
    </w:p>
    <w:p w14:paraId="3F5425DA" w14:textId="6CD9433E" w:rsidR="00CC7C7F" w:rsidRPr="00CC7C7F" w:rsidRDefault="00820B6A" w:rsidP="00CC7C7F">
      <w:pPr>
        <w:pStyle w:val="Caption"/>
      </w:pPr>
      <w:bookmarkStart w:id="11" w:name="_Ref165360172"/>
      <w:r>
        <w:t xml:space="preserve">Figure </w:t>
      </w:r>
      <w:fldSimple w:instr=" SEQ Figure \* ARABIC ">
        <w:r w:rsidR="00242E7D">
          <w:rPr>
            <w:noProof/>
          </w:rPr>
          <w:t>4</w:t>
        </w:r>
      </w:fldSimple>
      <w:bookmarkEnd w:id="11"/>
      <w:r>
        <w:t>: An overview of the study pe</w:t>
      </w:r>
      <w:r w:rsidR="00111204">
        <w:t>r</w:t>
      </w:r>
      <w:r>
        <w:t xml:space="preserv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12" w:name="_Toc172795305"/>
      <w:r>
        <w:t xml:space="preserve">3.0 </w:t>
      </w:r>
      <w:r w:rsidR="00134D86">
        <w:t>Defining</w:t>
      </w:r>
      <w:r w:rsidR="007642D3" w:rsidRPr="00A76BDD">
        <w:t xml:space="preserve"> Chemistry</w:t>
      </w:r>
      <w:bookmarkEnd w:id="12"/>
    </w:p>
    <w:p w14:paraId="12763AD8" w14:textId="4F633B2A"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242E7D">
        <w:t xml:space="preserve">Figure </w:t>
      </w:r>
      <w:r w:rsidR="00242E7D">
        <w:rPr>
          <w:noProof/>
        </w:rPr>
        <w:t>5</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284C77B5" w:rsidR="00C33225" w:rsidRDefault="007A46CA" w:rsidP="007A46CA">
      <w:pPr>
        <w:pStyle w:val="Caption"/>
      </w:pPr>
      <w:bookmarkStart w:id="13" w:name="_Ref169030260"/>
      <w:r>
        <w:t xml:space="preserve">Figure </w:t>
      </w:r>
      <w:fldSimple w:instr=" SEQ Figure \* ARABIC ">
        <w:r w:rsidR="00242E7D">
          <w:rPr>
            <w:noProof/>
          </w:rPr>
          <w:t>5</w:t>
        </w:r>
      </w:fldSimple>
      <w:bookmarkEnd w:id="13"/>
      <w:r w:rsidR="003B09C6">
        <w:t>:</w:t>
      </w:r>
      <w:r>
        <w:t xml:space="preserve"> The reaction (shown above) explored in the study. Reagent libraries for metals, monoaldehydes and diamines are shown in</w:t>
      </w:r>
      <w:r w:rsidR="00D072FB">
        <w:softHyphen/>
      </w:r>
      <w:r>
        <w:t xml:space="preserve">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3C33D431" w:rsidR="007563FC" w:rsidRPr="007563FC" w:rsidRDefault="007563FC" w:rsidP="007563FC">
      <w:pPr>
        <w:pStyle w:val="Heading3"/>
      </w:pPr>
      <w:bookmarkStart w:id="14" w:name="_Toc172795306"/>
      <w:r>
        <w:t>3.1 Reagent Selection</w:t>
      </w:r>
      <w:bookmarkEnd w:id="14"/>
    </w:p>
    <w:p w14:paraId="0A4E23DB" w14:textId="77777777" w:rsidR="00341473"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w:t>
      </w:r>
      <w:r w:rsidR="00C16CE6">
        <w:t>ro</w:t>
      </w:r>
      <w:r w:rsidR="009724F4">
        <w:t>m the current literature</w:t>
      </w:r>
      <w:r>
        <w:t xml:space="preserve">. </w:t>
      </w:r>
      <w:r w:rsidR="00341473">
        <w:t>This very loose selection criteria aim to avoid an analogue based approach to sampling (see section 1.1), by reducing the amount of bias the chemist can introduce in ML inference (e.g. the training data). The choice of criteria is outlined below:</w:t>
      </w:r>
    </w:p>
    <w:p w14:paraId="4E954474" w14:textId="4096625E" w:rsidR="001A05DF" w:rsidRDefault="001A05DF" w:rsidP="00341473">
      <w:pPr>
        <w:pStyle w:val="ListParagraph"/>
        <w:numPr>
          <w:ilvl w:val="0"/>
          <w:numId w:val="17"/>
        </w:numPr>
      </w:pPr>
      <w:r>
        <w:t>After imine formation, a</w:t>
      </w:r>
      <w:r w:rsidR="00682AF5">
        <w:t xml:space="preserve"> beta nitrogen </w:t>
      </w:r>
      <w:r>
        <w:t xml:space="preserve">to the imine from the aldehyde and the nitrogen from the amine </w:t>
      </w:r>
      <w:r w:rsidR="00682AF5">
        <w:t>form a chelate</w:t>
      </w:r>
      <w:r w:rsidR="00C12E9F">
        <w:t xml:space="preserve"> and</w:t>
      </w:r>
      <w:r w:rsidR="00682AF5">
        <w:t xml:space="preserve"> </w:t>
      </w:r>
      <w:r>
        <w:t>allow</w:t>
      </w:r>
      <w:r w:rsidR="00C12E9F">
        <w:t xml:space="preserve">s </w:t>
      </w:r>
      <w:r>
        <w:t>for metal coordination. Hence, aldehydes with a beta nitrogen are selected.</w:t>
      </w:r>
    </w:p>
    <w:p w14:paraId="4BC6B4D7" w14:textId="6448972C" w:rsidR="00F578FD" w:rsidRDefault="001A05DF" w:rsidP="001A05DF">
      <w:pPr>
        <w:pStyle w:val="ListParagraph"/>
        <w:numPr>
          <w:ilvl w:val="0"/>
          <w:numId w:val="17"/>
        </w:numPr>
      </w:pPr>
      <w:r>
        <w:t>L</w:t>
      </w:r>
      <w:r w:rsidR="00F578FD">
        <w:t>iable metals were chosen so that coordination is reversible</w:t>
      </w:r>
      <w:r w:rsidR="00C12E9F">
        <w:t>,</w:t>
      </w:r>
      <w:r w:rsidR="00F578FD">
        <w:t xml:space="preserve"> allowing for the formation of the thermodynamic product.</w:t>
      </w:r>
      <w:r>
        <w:t xml:space="preserve"> Furthermore, a diamagnetic metal prevents uninterpretable paramagnetic NMR spectra. Both allow for automated analysis of reaction spectra (see section 1.4).</w:t>
      </w:r>
    </w:p>
    <w:p w14:paraId="17E2F2CC" w14:textId="2948B02F" w:rsidR="001A05DF" w:rsidRDefault="001A05DF" w:rsidP="001A05DF">
      <w:pPr>
        <w:pStyle w:val="ListParagraph"/>
        <w:numPr>
          <w:ilvl w:val="0"/>
          <w:numId w:val="17"/>
        </w:numPr>
      </w:pPr>
      <w:r>
        <w:t>Building blocks that have not been previously used in the literature for assembling metal-organic architectures were selected</w:t>
      </w:r>
      <w:r w:rsidR="00C12E9F">
        <w:t xml:space="preserve"> as this</w:t>
      </w:r>
      <w:r>
        <w:t xml:space="preserve"> allows the workflow to develop new meaningful chemical insights.</w:t>
      </w:r>
    </w:p>
    <w:p w14:paraId="1E4CE31E" w14:textId="60138662" w:rsidR="00682AF5" w:rsidRDefault="001A05DF" w:rsidP="001063F3">
      <w:pPr>
        <w:pStyle w:val="ListParagraph"/>
        <w:numPr>
          <w:ilvl w:val="0"/>
          <w:numId w:val="17"/>
        </w:numPr>
      </w:pPr>
      <w:r>
        <w:t xml:space="preserve">To get a broader understanding of the chemistry and to improve model generalisability, </w:t>
      </w:r>
      <w:r w:rsidR="00682AF5">
        <w:t xml:space="preserve">reagents with </w:t>
      </w:r>
      <w:r w:rsidR="00322B85">
        <w:t xml:space="preserve">a broad range of properties </w:t>
      </w:r>
      <w:r w:rsidR="00682AF5">
        <w:t>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242E7D">
        <w:t xml:space="preserve">Figure </w:t>
      </w:r>
      <w:r w:rsidR="00242E7D">
        <w:rPr>
          <w:noProof/>
        </w:rPr>
        <w:t>5</w:t>
      </w:r>
      <w:r w:rsidR="006224A1">
        <w:fldChar w:fldCharType="end"/>
      </w:r>
      <w:r w:rsidR="006224A1">
        <w:t xml:space="preserve"> ensures different molecular codes are </w:t>
      </w:r>
      <w:r w:rsidR="00322B85">
        <w:t xml:space="preserve">captured </w:t>
      </w:r>
      <w:r w:rsidR="006224A1">
        <w:t>in the chemical space.</w:t>
      </w:r>
      <w:r w:rsidR="00682AF5">
        <w:t xml:space="preserve"> </w:t>
      </w:r>
      <w:r>
        <w:t xml:space="preserve">This makes the model better suited </w:t>
      </w:r>
      <w:r w:rsidR="00322B85">
        <w:t xml:space="preserve">for predicting the outcome of the self-assembly of metal-organic architectures </w:t>
      </w:r>
      <w:r>
        <w:t xml:space="preserve">and ‘explaining’ chemistry </w:t>
      </w:r>
      <w:r w:rsidR="00322B85">
        <w:t>it has not seen before</w:t>
      </w:r>
      <w:r w:rsidR="00C12E9F">
        <w:t xml:space="preserve"> (i.e. when implemented in larger spaces as in future work)</w:t>
      </w:r>
      <w:r w:rsidR="00322B85">
        <w:t>.</w:t>
      </w:r>
      <w:r w:rsidR="00682AF5">
        <w:t xml:space="preserve"> </w:t>
      </w:r>
      <w:r w:rsidR="00627DE8">
        <w:t xml:space="preserve">A full list of reagents and their names are found in </w:t>
      </w:r>
      <w:r w:rsidR="00627DE8">
        <w:fldChar w:fldCharType="begin"/>
      </w:r>
      <w:r w:rsidR="00627DE8">
        <w:instrText xml:space="preserve"> REF _Ref169029093 \h </w:instrText>
      </w:r>
      <w:r w:rsidR="00627DE8">
        <w:fldChar w:fldCharType="separate"/>
      </w:r>
      <w:r w:rsidR="00242E7D">
        <w:t xml:space="preserve">S </w:t>
      </w:r>
      <w:r w:rsidR="00242E7D">
        <w:rPr>
          <w:noProof/>
        </w:rPr>
        <w:t>1</w:t>
      </w:r>
      <w:r w:rsidR="00627DE8">
        <w:fldChar w:fldCharType="end"/>
      </w:r>
      <w:r w:rsidR="00627DE8">
        <w:t>.</w:t>
      </w:r>
      <w:r w:rsidR="00D82EA9">
        <w:tab/>
        <w:t xml:space="preserve"> </w:t>
      </w:r>
    </w:p>
    <w:p w14:paraId="4D82ED42" w14:textId="56CD7B8C" w:rsidR="007563FC" w:rsidRDefault="007563FC" w:rsidP="007563FC">
      <w:pPr>
        <w:pStyle w:val="Heading3"/>
      </w:pPr>
      <w:bookmarkStart w:id="15" w:name="_Toc172795307"/>
      <w:r>
        <w:lastRenderedPageBreak/>
        <w:t>3.2 Combination Space Generation</w:t>
      </w:r>
      <w:bookmarkEnd w:id="15"/>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6E0026A6" w:rsidR="00AD4FC5" w:rsidRDefault="00AD4FC5" w:rsidP="00AD4FC5">
      <w:pPr>
        <w:pStyle w:val="Caption"/>
      </w:pPr>
      <w:bookmarkStart w:id="16" w:name="_Ref169030096"/>
      <w:r>
        <w:t xml:space="preserve">Figure </w:t>
      </w:r>
      <w:fldSimple w:instr=" SEQ Figure \* ARABIC ">
        <w:r w:rsidR="00242E7D">
          <w:rPr>
            <w:noProof/>
          </w:rPr>
          <w:t>6</w:t>
        </w:r>
      </w:fldSimple>
      <w:bookmarkEnd w:id="16"/>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22D91BDB"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242E7D">
        <w:t xml:space="preserve">Figure </w:t>
      </w:r>
      <w:r w:rsidR="00242E7D">
        <w:rPr>
          <w:noProof/>
        </w:rPr>
        <w:t>6</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p>
    <w:p w14:paraId="6350DE49" w14:textId="74E77CD7" w:rsidR="0029630D" w:rsidRDefault="0029630D" w:rsidP="0029630D">
      <w:pPr>
        <w:pStyle w:val="Heading3"/>
      </w:pPr>
      <w:bookmarkStart w:id="17" w:name="_Toc172795308"/>
      <w:r>
        <w:t>3.3 Chemical Space Generation</w:t>
      </w:r>
      <w:bookmarkEnd w:id="17"/>
    </w:p>
    <w:p w14:paraId="36068000" w14:textId="7F7B5C59"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Therefore,</w:t>
      </w:r>
      <w:r w:rsidR="004327CD">
        <w:t xml:space="preserve"> the chemist has to define reaction parameters to translate this combination space into clear experimental steps to be performed by the robot </w:t>
      </w:r>
      <w:r w:rsidR="00DE55EE" w:rsidRPr="00A76BDD">
        <w:t>(</w:t>
      </w:r>
      <w:r w:rsidR="00DE55EE">
        <w:fldChar w:fldCharType="begin"/>
      </w:r>
      <w:r w:rsidR="00DE55EE">
        <w:instrText xml:space="preserve"> REF _Ref169030096 \h </w:instrText>
      </w:r>
      <w:r w:rsidR="00DE55EE">
        <w:fldChar w:fldCharType="separate"/>
      </w:r>
      <w:r w:rsidR="00242E7D">
        <w:t xml:space="preserve">Figure </w:t>
      </w:r>
      <w:r w:rsidR="00242E7D">
        <w:rPr>
          <w:noProof/>
        </w:rPr>
        <w:t>6</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proofErr w:type="gramStart"/>
      <w:r w:rsidR="00DE55EE">
        <w:t>metal:diamine</w:t>
      </w:r>
      <w:proofErr w:type="gramEnd"/>
      <w:r w:rsidR="00DE55EE">
        <w:t>:mono-aldhdye</w:t>
      </w:r>
      <w:proofErr w:type="spellEnd"/>
      <w:r w:rsidR="00DE55EE">
        <w:t xml:space="preserve"> ratio</w:t>
      </w:r>
      <w:r w:rsidR="00DE55EE" w:rsidRPr="00A76BDD">
        <w:t>, heats them at 60</w:t>
      </w:r>
      <w:r w:rsidR="00DE55EE" w:rsidRPr="001D0CEB">
        <w:rPr>
          <w:vertAlign w:val="superscript"/>
        </w:rPr>
        <w:t>o</w:t>
      </w:r>
      <w:r w:rsidR="00DE55EE" w:rsidRPr="00A76BDD">
        <w:t xml:space="preserve">C for 40h </w:t>
      </w:r>
      <w:r w:rsidR="00C12E9F">
        <w:t xml:space="preserve">as </w:t>
      </w:r>
      <w:r w:rsidR="004327CD">
        <w:t>standard reaction conditions</w:t>
      </w:r>
      <w:r w:rsidR="00DE55EE" w:rsidRPr="00A76BDD">
        <w:t>.</w:t>
      </w:r>
      <w:r w:rsidR="00DE55EE">
        <w:t xml:space="preserve"> </w:t>
      </w:r>
      <w:r w:rsidR="00954B81">
        <w:t>See</w:t>
      </w:r>
      <w:r w:rsidR="00260ED1">
        <w:t xml:space="preserve"> </w:t>
      </w:r>
      <w:r w:rsidR="00260ED1">
        <w:fldChar w:fldCharType="begin"/>
      </w:r>
      <w:r w:rsidR="00260ED1">
        <w:instrText xml:space="preserve"> REF _Ref171415699 \h </w:instrText>
      </w:r>
      <w:r w:rsidR="00260ED1">
        <w:fldChar w:fldCharType="separate"/>
      </w:r>
      <w:r w:rsidR="00242E7D">
        <w:t xml:space="preserve">S </w:t>
      </w:r>
      <w:r w:rsidR="00242E7D">
        <w:rPr>
          <w:noProof/>
        </w:rPr>
        <w:t>2</w:t>
      </w:r>
      <w:r w:rsidR="00260ED1">
        <w:fldChar w:fldCharType="end"/>
      </w:r>
      <w:r w:rsidR="00260ED1">
        <w:t xml:space="preserve"> </w:t>
      </w:r>
      <w:r w:rsidR="00954B81">
        <w:t>for a more formal synthesis of a generic reaction.</w:t>
      </w:r>
      <w:r w:rsidR="001A4E86">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76 reactions. </w:t>
      </w:r>
    </w:p>
    <w:p w14:paraId="0A629DD2" w14:textId="1566AD48" w:rsidR="00574ADC" w:rsidRDefault="00B93588" w:rsidP="00DE55EE">
      <w:r>
        <w:t xml:space="preserve">In fact, the chemical space generated by the programme is then used for Dataset Generation. </w:t>
      </w:r>
    </w:p>
    <w:p w14:paraId="5810451B" w14:textId="0A051E43" w:rsidR="003C1D35" w:rsidRDefault="0029630D" w:rsidP="003C1D35">
      <w:pPr>
        <w:pStyle w:val="Heading2"/>
      </w:pPr>
      <w:bookmarkStart w:id="18" w:name="_Toc172795309"/>
      <w:r>
        <w:t xml:space="preserve">4.0 </w:t>
      </w:r>
      <w:r w:rsidR="003C1D35">
        <w:t>Dataset Generation</w:t>
      </w:r>
      <w:bookmarkEnd w:id="18"/>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19" w:name="_Toc172795310"/>
      <w:r>
        <w:t xml:space="preserve">4.1.1 </w:t>
      </w:r>
      <w:r w:rsidR="003C1D35">
        <w:t>Feature Selection</w:t>
      </w:r>
      <w:bookmarkEnd w:id="19"/>
    </w:p>
    <w:p w14:paraId="258DC5D0" w14:textId="4B967403" w:rsidR="00BC70CD" w:rsidRDefault="00F92086" w:rsidP="00E3340D">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w:t>
      </w:r>
      <w:r w:rsidR="00E3340D">
        <w:t xml:space="preserve">structural and electronic characteristics of the organic and metal building blocks for the formation of metal-organic supramolecular structures. Features were selected </w:t>
      </w:r>
      <w:r w:rsidR="00CF0BA7">
        <w:t>based on expert opinion</w:t>
      </w:r>
      <w:r w:rsidR="00E3340D">
        <w:t xml:space="preserve"> (see the molecular code paradigm in section 1.4)</w:t>
      </w:r>
      <w:r w:rsidR="00CF0BA7">
        <w:t xml:space="preserve"> and translate</w:t>
      </w:r>
      <w:r w:rsidR="00C12E9F">
        <w:t>d</w:t>
      </w:r>
      <w:r w:rsidR="00CF0BA7">
        <w:t xml:space="preserv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242E7D">
        <w:t xml:space="preserve">Figure </w:t>
      </w:r>
      <w:r w:rsidR="00242E7D">
        <w:rPr>
          <w:noProof/>
        </w:rPr>
        <w:t>7</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6C1FC9C1">
            <wp:extent cx="6655135" cy="8953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662278" cy="8963110"/>
                    </a:xfrm>
                    <a:prstGeom prst="rect">
                      <a:avLst/>
                    </a:prstGeom>
                  </pic:spPr>
                </pic:pic>
              </a:graphicData>
            </a:graphic>
          </wp:inline>
        </w:drawing>
      </w:r>
    </w:p>
    <w:p w14:paraId="4C53FACE" w14:textId="0620C1BC" w:rsidR="00F92086" w:rsidRDefault="00F92086" w:rsidP="00F92086">
      <w:pPr>
        <w:pStyle w:val="Caption"/>
      </w:pPr>
      <w:bookmarkStart w:id="20" w:name="_Ref168565200"/>
      <w:r>
        <w:t xml:space="preserve">Figure </w:t>
      </w:r>
      <w:fldSimple w:instr=" SEQ Figure \* ARABIC ">
        <w:r w:rsidR="00242E7D">
          <w:rPr>
            <w:noProof/>
          </w:rPr>
          <w:t>7</w:t>
        </w:r>
      </w:fldSimple>
      <w:bookmarkEnd w:id="20"/>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in yellow, green, and red boxes belong to metals, aldehydes, and amines 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798184FD" w:rsidR="00B83FF3" w:rsidRDefault="00B83FF3" w:rsidP="00B83FF3">
      <w:r>
        <w:lastRenderedPageBreak/>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the angle between amines</w:t>
      </w:r>
      <w:r w:rsidR="003E4ED7">
        <w:t>, and the size of the ring attached to the carbonyl group</w:t>
      </w:r>
      <w:r>
        <w:t>.</w:t>
      </w:r>
    </w:p>
    <w:p w14:paraId="7D21673E" w14:textId="2C7FFC8A" w:rsidR="00B83FF3" w:rsidRDefault="00B83FF3" w:rsidP="00B83FF3">
      <w:r>
        <w:t>Features that do not fit the outline</w:t>
      </w:r>
      <w:r w:rsidR="00BE2F08">
        <w:t>d</w:t>
      </w:r>
      <w:r>
        <w:t xml:space="preserve"> molecular code</w:t>
      </w:r>
      <w:r w:rsidR="004E02F6">
        <w:t>s</w:t>
      </w:r>
      <w:r>
        <w:t xml:space="preserve"> </w:t>
      </w:r>
      <w:r w:rsidR="00B92094">
        <w:t xml:space="preserve">but were deemed as valuable because they provide insight into imine formation reactivity </w:t>
      </w:r>
      <w:r>
        <w:t>are: the partial charges of the carbonyl oxygen and carbon, the simulated IR spectra, HOMO-LUMO gaps, and if the amines are bonded to aromatic or aliphatic groups. These were selected to provide insight to imine reactivity.</w:t>
      </w:r>
    </w:p>
    <w:p w14:paraId="0582BC66" w14:textId="46CAE5D7" w:rsidR="00B83FF3" w:rsidRDefault="00B83FF3" w:rsidP="00B83FF3">
      <w:r>
        <w:t xml:space="preserve">Other information shown in </w:t>
      </w:r>
      <w:r>
        <w:fldChar w:fldCharType="begin"/>
      </w:r>
      <w:r>
        <w:instrText xml:space="preserve"> REF _Ref168565200 \h </w:instrText>
      </w:r>
      <w:r>
        <w:fldChar w:fldCharType="separate"/>
      </w:r>
      <w:r w:rsidR="00242E7D">
        <w:t xml:space="preserve">Figure </w:t>
      </w:r>
      <w:r w:rsidR="00242E7D">
        <w:rPr>
          <w:noProof/>
        </w:rPr>
        <w:t>7</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2320F332" w:rsidR="00D27F54" w:rsidRDefault="007E6BED" w:rsidP="00D27F54">
      <w:r>
        <w:t>With the intention of using Shapley values to gain insights into model predi</w:t>
      </w:r>
      <w:r w:rsidR="00EB08AA">
        <w:t>c</w:t>
      </w:r>
      <w:r>
        <w:t xml:space="preserve">tions, the number of features needs to be greatly reduced. </w:t>
      </w:r>
      <w:r w:rsidR="00537AE7">
        <w:t xml:space="preserve"> </w:t>
      </w:r>
      <w:r w:rsidRPr="007E6BED">
        <w:t>Shapley</w:t>
      </w:r>
      <w:r>
        <w:t xml:space="preserve"> </w:t>
      </w:r>
      <w:r w:rsidR="00537AE7">
        <w:t xml:space="preserve">values are the weighted average of a feature’s contributions to all possible coalitions with other features (i.e. the expected marginal contribution). Where </w:t>
      </w:r>
      <w:r w:rsidR="00211BBF">
        <w:t xml:space="preserve">a </w:t>
      </w:r>
      <w:r w:rsidR="00537AE7">
        <w:t>coalition</w:t>
      </w:r>
      <w:r w:rsidR="00211BBF">
        <w:t xml:space="preserve"> is</w:t>
      </w:r>
      <w:r w:rsidR="002611B6">
        <w:t xml:space="preserve"> any set of features, and the contribution is how the model’s output is affected by removing the feature of interest from </w:t>
      </w:r>
      <w:r w:rsidR="00211BBF">
        <w:t xml:space="preserve">a </w:t>
      </w:r>
      <w:r w:rsidR="002611B6">
        <w:t xml:space="preserve">coalition. </w:t>
      </w:r>
      <w:r>
        <w:t xml:space="preserve">Due to this coalition approach, the greater the number of features the greater the number of possible coalitions, and the more computationally expensive the shapely value becomes. Additionally, the larger the </w:t>
      </w:r>
      <w:r w:rsidR="007E2361">
        <w:t xml:space="preserve">size of the coalition </w:t>
      </w:r>
      <w:r>
        <w:t>set</w:t>
      </w:r>
      <w:r w:rsidR="007E2361">
        <w:t xml:space="preserve">, the lower the variation of marginal contributions of each feature and </w:t>
      </w:r>
      <w:r w:rsidR="00211BBF">
        <w:t>therefore</w:t>
      </w:r>
      <w:r w:rsidR="00EB08AA">
        <w:t>,</w:t>
      </w:r>
      <w:r w:rsidR="007E2361">
        <w:t xml:space="preserve"> less importance is given to one specific feature. Hence, issues caused by </w:t>
      </w:r>
      <w:r w:rsidR="00EB08AA">
        <w:t>coalition</w:t>
      </w:r>
      <w:r w:rsidR="007E2361">
        <w:t xml:space="preserve"> size, </w:t>
      </w:r>
      <w:r w:rsidR="00D27F54">
        <w:t xml:space="preserve">limits the number of features that may be used in a </w:t>
      </w:r>
      <w:r w:rsidR="00211BBF">
        <w:t xml:space="preserve">Shapley </w:t>
      </w:r>
      <w:r w:rsidR="00D27F54">
        <w:t>analysis</w:t>
      </w:r>
      <w:r w:rsidR="00AF484E">
        <w:t>. T</w:t>
      </w:r>
      <w:r w:rsidR="00D27F54">
        <w:t>herefore</w:t>
      </w:r>
      <w:r w:rsidR="004E02F6">
        <w:t>,</w:t>
      </w:r>
      <w:r w:rsidR="00D27F54">
        <w:t xml:space="preserve"> only 7 of the relevant features in </w:t>
      </w:r>
      <w:r w:rsidR="00D27F54">
        <w:fldChar w:fldCharType="begin"/>
      </w:r>
      <w:r w:rsidR="00D27F54">
        <w:instrText xml:space="preserve"> REF _Ref168565200 \h </w:instrText>
      </w:r>
      <w:r w:rsidR="00D27F54">
        <w:fldChar w:fldCharType="separate"/>
      </w:r>
      <w:r w:rsidR="00242E7D">
        <w:t xml:space="preserve">Figure </w:t>
      </w:r>
      <w:r w:rsidR="00242E7D">
        <w:rPr>
          <w:noProof/>
        </w:rPr>
        <w:t>7</w:t>
      </w:r>
      <w:r w:rsidR="00D27F54">
        <w:fldChar w:fldCharType="end"/>
      </w:r>
      <w:r w:rsidR="00D27F54">
        <w:t xml:space="preserve"> were selected</w:t>
      </w:r>
      <w:r w:rsidR="007C5414">
        <w:t xml:space="preserve"> </w:t>
      </w:r>
      <w:r w:rsidR="004E02F6">
        <w:t xml:space="preserve">for </w:t>
      </w:r>
      <w:r w:rsidR="007C5414">
        <w:t>later use in dataset exploration</w:t>
      </w:r>
      <w:r w:rsidR="00D27F54">
        <w:t>.</w:t>
      </w:r>
      <w:r w:rsidR="006B307F">
        <w:t xml:space="preserve"> The choice for selecting these 7 features are outlined below.</w:t>
      </w:r>
    </w:p>
    <w:p w14:paraId="6619DDF8" w14:textId="6050FF1C"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F60DF8">
        <w:instrText xml:space="preserve"> ADDIN ZOTERO_ITEM CSL_CITATION {"citationID":"CRpmMWDF","properties":{"formattedCitation":"\\super 26\\nosupersub{}","plainCitation":"26","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F60DF8" w:rsidRPr="00F60DF8">
        <w:rPr>
          <w:rFonts w:ascii="Calibri" w:hAnsi="Calibri" w:cs="Calibri"/>
          <w:szCs w:val="24"/>
          <w:vertAlign w:val="superscript"/>
        </w:rPr>
        <w:t>26</w:t>
      </w:r>
      <w:r w:rsidR="004E02F6">
        <w:fldChar w:fldCharType="end"/>
      </w:r>
      <w:r w:rsidR="004E02F6">
        <w:t xml:space="preserve">. </w:t>
      </w:r>
      <w:r>
        <w:t xml:space="preserve">Cation sizes are expected to, therefore, affect topology and reactivity. </w:t>
      </w:r>
    </w:p>
    <w:p w14:paraId="1E57B9A7" w14:textId="393359E1" w:rsidR="00F637B7" w:rsidRDefault="00F637B7" w:rsidP="00D27F54">
      <w:r>
        <w:t>For aldehydes, the thesis focuses on the partial charge on the carbon of the aldehyde, the steric hindrance around the coordination site, and the size of the aromatic ring attached to the carbonyl. The author expects the partial charge on the carbonyl carbon to dictate reactivity with amines, where lower electron populations results in a better electrophilic centre for an attack from the amine. Furthermore, it is thought that substituent volumes in alpha of the aromatic aldehyde nitrogen constrain imine metal coordination and metal geometry. For instance, a bulkier group may affect preorganisation of the imine ligands around a specific metal, and the steric strain between the two (or three) coordinating imines enforcing a specific geometry to the complex. The van der Waals volume of these substituents could provide a good approximation of these steric factors and their consequences. Lastly the authors think ring size would also influence both supramolecular topology and imine reactivity. The size of the ring controls the number of double bonds conjugated to the imine and the carbonyl group, affecting their reactivities. The ring size would also influence the bite angle of the ligand and the angle between the metal and the alpha-bulky group to the nitrogen</w:t>
      </w:r>
      <w:r w:rsidR="004B183F">
        <w:t xml:space="preserve"> (</w:t>
      </w:r>
      <w:r w:rsidR="004B183F">
        <w:fldChar w:fldCharType="begin"/>
      </w:r>
      <w:r w:rsidR="004B183F">
        <w:instrText xml:space="preserve"> REF _Ref170994095 \h </w:instrText>
      </w:r>
      <w:r w:rsidR="004B183F">
        <w:fldChar w:fldCharType="separate"/>
      </w:r>
      <w:r w:rsidR="00242E7D">
        <w:t xml:space="preserve">Figure </w:t>
      </w:r>
      <w:r w:rsidR="00242E7D">
        <w:rPr>
          <w:noProof/>
        </w:rPr>
        <w:t>8</w:t>
      </w:r>
      <w:r w:rsidR="004B183F">
        <w:fldChar w:fldCharType="end"/>
      </w:r>
      <w:r w:rsidR="004B183F">
        <w:t>)</w:t>
      </w:r>
      <w:r>
        <w:t>. For example, reagent 8 and 10 both have a methyl group alpha to the coordinating nitrogen, and since reagent 8 has a 6 membered ring (compared to a 5 membered ring) the bulky group is placed closer to the coordination sphere.</w:t>
      </w:r>
      <w:r w:rsidR="00A12D4F">
        <w:t xml:space="preserve"> </w:t>
      </w:r>
      <w:r>
        <w:t>Therefore, ring size is part of the steric and geometric complementation codes.</w:t>
      </w:r>
    </w:p>
    <w:p w14:paraId="0AE88627" w14:textId="77777777" w:rsidR="00042071" w:rsidRDefault="00042071" w:rsidP="006E4AF4">
      <w:pPr>
        <w:keepNext/>
        <w:jc w:val="center"/>
      </w:pPr>
      <w:r>
        <w:rPr>
          <w:noProof/>
        </w:rPr>
        <w:drawing>
          <wp:inline distT="0" distB="0" distL="0" distR="0" wp14:anchorId="1CB73B7D" wp14:editId="3EC9FFF6">
            <wp:extent cx="2536698" cy="12775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36698" cy="1277506"/>
                    </a:xfrm>
                    <a:prstGeom prst="rect">
                      <a:avLst/>
                    </a:prstGeom>
                    <a:noFill/>
                    <a:ln>
                      <a:noFill/>
                    </a:ln>
                  </pic:spPr>
                </pic:pic>
              </a:graphicData>
            </a:graphic>
          </wp:inline>
        </w:drawing>
      </w:r>
    </w:p>
    <w:p w14:paraId="25DF970C" w14:textId="3EB3C09C" w:rsidR="00042071" w:rsidRDefault="00042071" w:rsidP="00042071">
      <w:pPr>
        <w:pStyle w:val="Caption"/>
      </w:pPr>
      <w:bookmarkStart w:id="21" w:name="_Ref170994095"/>
      <w:r>
        <w:t xml:space="preserve">Figure </w:t>
      </w:r>
      <w:fldSimple w:instr=" SEQ Figure \* ARABIC ">
        <w:r w:rsidR="00242E7D">
          <w:rPr>
            <w:noProof/>
          </w:rPr>
          <w:t>8</w:t>
        </w:r>
      </w:fldSimple>
      <w:bookmarkEnd w:id="21"/>
      <w:r>
        <w:t xml:space="preserve">: </w:t>
      </w:r>
      <w:r w:rsidR="00F637B7">
        <w:t xml:space="preserve">The difference Nitrogen-metal and ortho substituents bond angles between a 5 membered and 6 membered rings. Reagent 10 and 6 are used as examples, where the difference between ring sizes cause the methyl group to be positioned closer to the coordinating environment. </w:t>
      </w:r>
    </w:p>
    <w:p w14:paraId="133BC556" w14:textId="4D53C3A5" w:rsidR="00D27F54" w:rsidRDefault="00D27F54" w:rsidP="00D27F54">
      <w:r>
        <w:lastRenderedPageBreak/>
        <w:t>Lastly for amines</w:t>
      </w:r>
      <w:r w:rsidR="00C706C9">
        <w:t xml:space="preserve">, </w:t>
      </w:r>
      <w:r>
        <w:t>the selected feature</w:t>
      </w:r>
      <w:r w:rsidR="00E50F12">
        <w:t>s</w:t>
      </w:r>
      <w:r>
        <w:t xml:space="preserve"> are: the nature of the amine (</w:t>
      </w:r>
      <w:r w:rsidR="0001429B">
        <w:t>aromatic or aliphatic</w:t>
      </w:r>
      <w:r>
        <w:t xml:space="preserve">), </w:t>
      </w:r>
      <w:r w:rsidR="005850D9">
        <w:t>the rigidity of the amine (expressed by the number of rotatable bonds between amines), and for rigid amine cases, the potential presence of an enforced angle between the two amines. For</w:t>
      </w:r>
      <w:r>
        <w:t xml:space="preserve">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22" w:name="_Toc172795311"/>
      <w:r>
        <w:t xml:space="preserve">4.1.2 </w:t>
      </w:r>
      <w:r w:rsidR="00E50F12">
        <w:t>Feature Generation</w:t>
      </w:r>
      <w:bookmarkEnd w:id="22"/>
    </w:p>
    <w:p w14:paraId="32AD987B" w14:textId="5CD7A727" w:rsidR="004F5378" w:rsidRPr="00AC42EF" w:rsidRDefault="007F27C2" w:rsidP="007F27C2">
      <w:r w:rsidRPr="00AC42EF">
        <w:t>Since the focus is on automating the entire</w:t>
      </w:r>
      <w:r w:rsidR="001358EE" w:rsidRPr="00AC42EF">
        <w:t xml:space="preserve"> workflow</w:t>
      </w:r>
      <w:r w:rsidRPr="00AC42EF">
        <w:t xml:space="preserve"> process </w:t>
      </w:r>
      <w:r w:rsidR="001358EE" w:rsidRPr="00AC42EF">
        <w:t>(</w:t>
      </w:r>
      <w:r w:rsidR="001358EE" w:rsidRPr="00AC42EF">
        <w:fldChar w:fldCharType="begin"/>
      </w:r>
      <w:r w:rsidR="001358EE" w:rsidRPr="00AC42EF">
        <w:instrText xml:space="preserve"> REF _Ref165360172 \h </w:instrText>
      </w:r>
      <w:r w:rsidR="001358EE" w:rsidRPr="00AC42EF">
        <w:fldChar w:fldCharType="separate"/>
      </w:r>
      <w:r w:rsidR="00242E7D">
        <w:t xml:space="preserve">Figure </w:t>
      </w:r>
      <w:r w:rsidR="00242E7D">
        <w:rPr>
          <w:noProof/>
        </w:rPr>
        <w:t>4</w:t>
      </w:r>
      <w:r w:rsidR="001358EE" w:rsidRPr="00AC42EF">
        <w:fldChar w:fldCharType="end"/>
      </w:r>
      <w:r w:rsidR="001358EE" w:rsidRPr="00AC42EF">
        <w:t xml:space="preserve">), </w:t>
      </w:r>
      <w:r w:rsidRPr="00AC42EF">
        <w:t>including feature selection and generation, a program was written to extract features</w:t>
      </w:r>
      <w:r w:rsidR="00D6194E" w:rsidRPr="00AC42EF">
        <w:t xml:space="preserve"> outlined in the pr</w:t>
      </w:r>
      <w:r w:rsidR="00FD14DA" w:rsidRPr="00AC42EF">
        <w:t>evious section</w:t>
      </w:r>
      <w:r w:rsidRPr="00AC42EF">
        <w:t xml:space="preserve">. The general structure of the program is shown in </w:t>
      </w:r>
      <w:r w:rsidRPr="00AC42EF">
        <w:fldChar w:fldCharType="begin"/>
      </w:r>
      <w:r w:rsidRPr="00AC42EF">
        <w:instrText xml:space="preserve"> REF _Ref169095570 \h </w:instrText>
      </w:r>
      <w:r w:rsidRPr="00AC42EF">
        <w:fldChar w:fldCharType="separate"/>
      </w:r>
      <w:r w:rsidR="00242E7D">
        <w:t xml:space="preserve">Figure </w:t>
      </w:r>
      <w:r w:rsidR="00242E7D">
        <w:rPr>
          <w:noProof/>
        </w:rPr>
        <w:t>9</w:t>
      </w:r>
      <w:r w:rsidRPr="00AC42EF">
        <w:fldChar w:fldCharType="end"/>
      </w:r>
      <w:r w:rsidRPr="00AC42EF">
        <w:t>.</w:t>
      </w:r>
      <w:r w:rsidR="00D62C37" w:rsidRPr="00AC42EF">
        <w:t xml:space="preserve"> </w:t>
      </w:r>
    </w:p>
    <w:p w14:paraId="1C19ECC6" w14:textId="77777777" w:rsidR="004F5378" w:rsidRDefault="004F5378" w:rsidP="004F5378">
      <w:pPr>
        <w:keepNext/>
      </w:pPr>
      <w:r>
        <w:rPr>
          <w:noProof/>
        </w:rPr>
        <w:lastRenderedPageBreak/>
        <w:drawing>
          <wp:inline distT="0" distB="0" distL="0" distR="0" wp14:anchorId="0AE6E6FA" wp14:editId="32AB2E6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3DD1222A" w:rsidR="004F5378" w:rsidRDefault="004F5378" w:rsidP="004F5378">
      <w:pPr>
        <w:pStyle w:val="Caption"/>
      </w:pPr>
      <w:bookmarkStart w:id="23" w:name="_Ref169095570"/>
      <w:r>
        <w:t xml:space="preserve">Figure </w:t>
      </w:r>
      <w:fldSimple w:instr=" SEQ Figure \* ARABIC ">
        <w:r w:rsidR="00242E7D">
          <w:rPr>
            <w:noProof/>
          </w:rPr>
          <w:t>9</w:t>
        </w:r>
      </w:fldSimple>
      <w:bookmarkEnd w:id="23"/>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78CA1328"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242E7D">
        <w:t xml:space="preserve">Figure </w:t>
      </w:r>
      <w:r w:rsidR="00242E7D">
        <w:rPr>
          <w:noProof/>
        </w:rPr>
        <w:t>10</w:t>
      </w:r>
      <w:r w:rsidR="007F27C2">
        <w:fldChar w:fldCharType="end"/>
      </w:r>
      <w:r w:rsidR="007F27C2">
        <w:t>).</w:t>
      </w:r>
      <w:r w:rsidR="006734B7">
        <w:t xml:space="preserve"> </w:t>
      </w:r>
      <w:proofErr w:type="spellStart"/>
      <w:r w:rsidR="007F27C2">
        <w:t>RDKit</w:t>
      </w:r>
      <w:proofErr w:type="spellEnd"/>
      <w:r w:rsidR="007F27C2">
        <w:t xml:space="preserve"> is </w:t>
      </w:r>
      <w:r w:rsidR="00E31F58">
        <w:t xml:space="preserve">a </w:t>
      </w:r>
      <w:r w:rsidR="007F27C2">
        <w:t>cheminformatic toolkit and Orca is an app for quantum mechanical calculations</w:t>
      </w:r>
      <w:r w:rsidR="007F27C2">
        <w:fldChar w:fldCharType="begin"/>
      </w:r>
      <w:r w:rsidR="00F60DF8">
        <w:instrText xml:space="preserve"> ADDIN ZOTERO_ITEM CSL_CITATION {"citationID":"Cx1XUCWN","properties":{"formattedCitation":"\\super 27\\nosupersub{}","plainCitation":"27","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F60DF8" w:rsidRPr="00F60DF8">
        <w:rPr>
          <w:rFonts w:ascii="Calibri" w:hAnsi="Calibri" w:cs="Calibri"/>
          <w:szCs w:val="24"/>
          <w:vertAlign w:val="superscript"/>
        </w:rPr>
        <w:t>27</w:t>
      </w:r>
      <w:r w:rsidR="007F27C2">
        <w:fldChar w:fldCharType="end"/>
      </w:r>
      <w:r w:rsidR="007F27C2">
        <w:t xml:space="preserve">. </w:t>
      </w:r>
    </w:p>
    <w:p w14:paraId="319241F7" w14:textId="74B2DDA7"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F60DF8">
        <w:instrText xml:space="preserve"> ADDIN ZOTERO_ITEM CSL_CITATION {"citationID":"FfjVeat6","properties":{"formattedCitation":"\\super 28\\nosupersub{}","plainCitation":"28","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F60DF8" w:rsidRPr="00F60DF8">
        <w:rPr>
          <w:rFonts w:ascii="Calibri" w:hAnsi="Calibri" w:cs="Calibri"/>
          <w:szCs w:val="24"/>
          <w:vertAlign w:val="superscript"/>
        </w:rPr>
        <w:t>28</w:t>
      </w:r>
      <w:r w:rsidR="00831FD6">
        <w:fldChar w:fldCharType="end"/>
      </w:r>
      <w:r w:rsidR="006734B7">
        <w:t>.</w:t>
      </w:r>
    </w:p>
    <w:p w14:paraId="0CEE44A2" w14:textId="1CD20BF1" w:rsidR="006A75FB" w:rsidRDefault="006A75FB" w:rsidP="007F27C2">
      <w:r>
        <w:t xml:space="preserve">On the other hand, </w:t>
      </w:r>
      <w:r w:rsidR="008B4437">
        <w:t xml:space="preserve">if </w:t>
      </w:r>
      <w:proofErr w:type="spellStart"/>
      <w:r w:rsidR="008B4437">
        <w:t>RDkit</w:t>
      </w:r>
      <w:proofErr w:type="spellEnd"/>
      <w:r w:rsidR="008B4437">
        <w:t xml:space="preserve"> is required, the compound is first searched on the </w:t>
      </w:r>
      <w:proofErr w:type="spellStart"/>
      <w:r w:rsidR="008B4437">
        <w:t>ChemSpider</w:t>
      </w:r>
      <w:proofErr w:type="spellEnd"/>
      <w:r w:rsidR="008B4437">
        <w:t xml:space="preserve"> database via the python API </w:t>
      </w:r>
      <w:proofErr w:type="spellStart"/>
      <w:r w:rsidR="008B4437" w:rsidRPr="004805D3">
        <w:rPr>
          <w:i/>
        </w:rPr>
        <w:t>ChemSpiPy</w:t>
      </w:r>
      <w:proofErr w:type="spellEnd"/>
      <w:r w:rsidR="008B4437">
        <w:t xml:space="preserve">. The results of this search are compounds which are interpretable by </w:t>
      </w:r>
      <w:proofErr w:type="spellStart"/>
      <w:r w:rsidR="008B4437">
        <w:t>RDkit</w:t>
      </w:r>
      <w:proofErr w:type="spellEnd"/>
      <w:r w:rsidR="008B4437">
        <w:t xml:space="preserve">, which </w:t>
      </w:r>
      <w:r w:rsidR="007D4AF0">
        <w:t xml:space="preserve">are then </w:t>
      </w:r>
      <w:r w:rsidR="008B4437">
        <w:t xml:space="preserve">used to extract compound information of interest. Since </w:t>
      </w:r>
      <w:proofErr w:type="spellStart"/>
      <w:r w:rsidR="004805D3">
        <w:t>RDkit</w:t>
      </w:r>
      <w:proofErr w:type="spellEnd"/>
      <w:r w:rsidR="004805D3">
        <w:t xml:space="preserve"> </w:t>
      </w:r>
      <w:r w:rsidR="008B4437">
        <w:t>is a</w:t>
      </w:r>
      <w:r w:rsidR="007D4AF0">
        <w:t>n</w:t>
      </w:r>
      <w:r w:rsidR="008B4437">
        <w:t xml:space="preserve"> informatics tool kit </w:t>
      </w:r>
      <w:r w:rsidR="00E7544D">
        <w:t>features</w:t>
      </w:r>
      <w:r w:rsidR="004805D3">
        <w:t xml:space="preserve"> </w:t>
      </w:r>
      <w:r w:rsidR="007D4AF0">
        <w:t xml:space="preserve">are </w:t>
      </w:r>
      <w:r w:rsidR="00E7544D">
        <w:t xml:space="preserve">extracted </w:t>
      </w:r>
      <w:r w:rsidR="008B4437">
        <w:t>by one line of code</w:t>
      </w:r>
      <w:r w:rsidR="00B352F7">
        <w:t>, making it easy to integrate into the feature generation programme</w:t>
      </w:r>
      <w:r w:rsidR="0055771B">
        <w:t>.</w:t>
      </w:r>
    </w:p>
    <w:p w14:paraId="6E913090" w14:textId="5F2190F7"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242E7D">
        <w:t xml:space="preserve">Figure </w:t>
      </w:r>
      <w:r w:rsidR="00242E7D">
        <w:rPr>
          <w:noProof/>
        </w:rPr>
        <w:t>9</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24" w:name="_Toc172795312"/>
      <w:r>
        <w:t>4.2.1</w:t>
      </w:r>
      <w:r w:rsidR="003D750A">
        <w:t>.1</w:t>
      </w:r>
      <w:r>
        <w:t xml:space="preserve"> </w:t>
      </w:r>
      <w:r w:rsidR="00A657B7">
        <w:t>Set Up Robotic Workflow</w:t>
      </w:r>
      <w:bookmarkEnd w:id="24"/>
      <w:r w:rsidR="00A657B7">
        <w:t xml:space="preserve"> </w:t>
      </w:r>
    </w:p>
    <w:p w14:paraId="7A0729A5" w14:textId="28280303" w:rsidR="00B6737F" w:rsidRPr="00B6737F" w:rsidRDefault="00B6737F" w:rsidP="00B6737F">
      <w:r>
        <w:t>To generate labels</w:t>
      </w:r>
      <w:r w:rsidR="00E62113">
        <w:t>,</w:t>
      </w:r>
      <w:r>
        <w:t xml:space="preserve"> reactions in the chemical space need to be </w:t>
      </w:r>
      <w:r w:rsidR="009E78D9" w:rsidRPr="009E78D9">
        <w:t>physically</w:t>
      </w:r>
      <w:r w:rsidR="001E6653">
        <w:tab/>
      </w:r>
      <w:r w:rsidR="009E78D9" w:rsidRPr="009E78D9">
        <w:t xml:space="preserve"> </w:t>
      </w:r>
      <w:r w:rsidR="009E78D9">
        <w:t xml:space="preserve">tested </w:t>
      </w:r>
      <w:r w:rsidRPr="009E78D9">
        <w:t>and analysed</w:t>
      </w:r>
      <w:r w:rsidR="001E6653">
        <w:t xml:space="preserve"> in a standardised fashion</w:t>
      </w:r>
      <w:r w:rsidRPr="009E78D9">
        <w:t xml:space="preserve">. To do so </w:t>
      </w:r>
      <w:r w:rsidR="001E6653">
        <w:t>automatically</w:t>
      </w:r>
      <w:r w:rsidR="007A7D6D" w:rsidRPr="009E78D9">
        <w:t>,</w:t>
      </w:r>
      <w:r w:rsidR="005B5A16" w:rsidRPr="009E78D9">
        <w:t xml:space="preserve"> </w:t>
      </w:r>
      <w:r w:rsidR="004138B7" w:rsidRPr="009E78D9">
        <w:t xml:space="preserve">a few modifications to </w:t>
      </w:r>
      <w:r w:rsidR="001E6653">
        <w:t xml:space="preserve">our current </w:t>
      </w:r>
      <w:proofErr w:type="spellStart"/>
      <w:r w:rsidR="001E6653">
        <w:t>Chemspeed</w:t>
      </w:r>
      <w:proofErr w:type="spellEnd"/>
      <w:r w:rsidR="001E6653">
        <w:t xml:space="preserve"> SWING </w:t>
      </w:r>
      <w:r w:rsidR="004138B7" w:rsidRPr="009E78D9">
        <w:t xml:space="preserve">synthesis platform </w:t>
      </w:r>
      <w:r w:rsidR="009E78D9">
        <w:t xml:space="preserve">needs to be </w:t>
      </w:r>
      <w:r w:rsidR="001E6653">
        <w:t>made</w:t>
      </w:r>
      <w:r w:rsidR="009E78D9">
        <w:t>,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w:t>
      </w:r>
      <w:r w:rsidR="001E6653">
        <w:t xml:space="preserve"> and analytical instruments (benchtop NMR and ESI-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242E7D">
        <w:t xml:space="preserve">Figure </w:t>
      </w:r>
      <w:r w:rsidR="00242E7D">
        <w:rPr>
          <w:noProof/>
        </w:rPr>
        <w:t>10</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560635CD" w:rsidR="00735F51" w:rsidRDefault="0091340A" w:rsidP="00735F51">
      <w:pPr>
        <w:pStyle w:val="Caption"/>
      </w:pPr>
      <w:bookmarkStart w:id="25" w:name="_Ref169092263"/>
      <w:r>
        <w:t xml:space="preserve">Figure </w:t>
      </w:r>
      <w:fldSimple w:instr=" SEQ Figure \* ARABIC ">
        <w:r w:rsidR="00242E7D">
          <w:rPr>
            <w:noProof/>
          </w:rPr>
          <w:t>10</w:t>
        </w:r>
      </w:fldSimple>
      <w:bookmarkEnd w:id="25"/>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73B7CF96"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w:t>
      </w:r>
      <w:r w:rsidR="001E6653">
        <w:t xml:space="preserve">was </w:t>
      </w:r>
      <w:r>
        <w:t xml:space="preserve">required. This was </w:t>
      </w:r>
      <w:r w:rsidR="001E6653">
        <w:t xml:space="preserve">addressed </w:t>
      </w:r>
      <w:r>
        <w:t xml:space="preserve">by adding an external </w:t>
      </w:r>
      <w:r w:rsidR="001E1414">
        <w:t>pc</w:t>
      </w:r>
      <w:r>
        <w:t>, and creating a local network with</w:t>
      </w:r>
      <w:r w:rsidR="0060412D">
        <w:t xml:space="preserve"> the</w:t>
      </w:r>
      <w:r>
        <w:t xml:space="preserve"> ChemSpeed pc. </w:t>
      </w:r>
    </w:p>
    <w:p w14:paraId="095B04E4" w14:textId="53912806" w:rsidR="00AD1027" w:rsidRDefault="001E6653" w:rsidP="00735F51">
      <w:r w:rsidRPr="001E6653">
        <w:rPr>
          <w:vertAlign w:val="superscript"/>
        </w:rPr>
        <w:t>1</w:t>
      </w:r>
      <w:r>
        <w:t xml:space="preserve">H </w:t>
      </w:r>
      <w:r w:rsidR="00AD1027">
        <w:t xml:space="preserve">NMR </w:t>
      </w:r>
      <w:r>
        <w:t xml:space="preserve">spectroscopy </w:t>
      </w:r>
      <w:r w:rsidR="00AD1027">
        <w:t>is used to analys</w:t>
      </w:r>
      <w:r w:rsidR="00912344">
        <w:t>e</w:t>
      </w:r>
      <w:r w:rsidR="00AD1027">
        <w:t xml:space="preserve"> </w:t>
      </w:r>
      <w:r w:rsidR="006C6D11">
        <w:t xml:space="preserve">these </w:t>
      </w:r>
      <w:r w:rsidR="00AD1027">
        <w:t>reactions. Therefore</w:t>
      </w:r>
      <w:r w:rsidR="00573288">
        <w:t>,</w:t>
      </w:r>
      <w:r w:rsidR="00AD1027">
        <w:t xml:space="preserve"> an NMR sample rack </w:t>
      </w:r>
      <w:r w:rsidR="00573288">
        <w:t xml:space="preserve">compatible with </w:t>
      </w:r>
      <w:r>
        <w:t>both our benchtop</w:t>
      </w:r>
      <w:r w:rsidR="00573288">
        <w:t xml:space="preserve"> NMR and </w:t>
      </w:r>
      <w:r>
        <w:t xml:space="preserve">our </w:t>
      </w:r>
      <w:r w:rsidR="00573288">
        <w:t>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573288">
        <w:t xml:space="preserve">. </w:t>
      </w:r>
      <w:ins w:id="26" w:author="Ayme, Jean-François" w:date="2024-07-29T18:56:00Z">
        <w:r w:rsidR="00AB0508">
          <w:t xml:space="preserve">This rack enabled </w:t>
        </w:r>
      </w:ins>
      <w:del w:id="27" w:author="Ayme, Jean-François" w:date="2024-07-29T18:56:00Z">
        <w:r w:rsidR="00573288" w:rsidDel="00AB0508">
          <w:delText xml:space="preserve">, </w:delText>
        </w:r>
      </w:del>
      <w:r>
        <w:t xml:space="preserve">an aliquot of the reaction </w:t>
      </w:r>
      <w:r w:rsidR="006C6D11">
        <w:t xml:space="preserve">mixture </w:t>
      </w:r>
      <w:ins w:id="28" w:author="Ayme, Jean-François" w:date="2024-07-29T18:56:00Z">
        <w:r w:rsidR="00AB0508">
          <w:t>to</w:t>
        </w:r>
      </w:ins>
      <w:del w:id="29" w:author="Ayme, Jean-François" w:date="2024-07-29T18:56:00Z">
        <w:r w:rsidR="00573288" w:rsidDel="00AB0508">
          <w:delText>will</w:delText>
        </w:r>
      </w:del>
      <w:r w:rsidR="00573288">
        <w:t xml:space="preserve"> be </w:t>
      </w:r>
      <w:r w:rsidR="00912344">
        <w:t>dispensed</w:t>
      </w:r>
      <w:r w:rsidR="00573288">
        <w:t xml:space="preserve"> via a hole in the </w:t>
      </w:r>
      <w:r>
        <w:t xml:space="preserve">cap of the </w:t>
      </w:r>
      <w:r w:rsidR="00573288">
        <w:t xml:space="preserve">NMR tubes </w:t>
      </w:r>
      <w:ins w:id="30" w:author="Ayme, Jean-François" w:date="2024-07-29T18:57:00Z">
        <w:r w:rsidR="00AB0508">
          <w:t>using</w:t>
        </w:r>
      </w:ins>
      <w:del w:id="31" w:author="Ayme, Jean-François" w:date="2024-07-29T18:57:00Z">
        <w:r w:rsidR="00573288" w:rsidDel="00AB0508">
          <w:delText>via</w:delText>
        </w:r>
      </w:del>
      <w:r w:rsidR="00573288">
        <w:t xml:space="preserve"> the ChemSpeed liquid handler </w:t>
      </w:r>
      <w:r w:rsidR="006C6D11">
        <w:t>needle and syringe</w:t>
      </w:r>
      <w:r w:rsidR="00573288">
        <w:t xml:space="preserve">. This requires </w:t>
      </w:r>
      <w:r w:rsidR="005B443C">
        <w:t xml:space="preserve">extreme precision on the position of both the NMR tubes and the </w:t>
      </w:r>
      <w:proofErr w:type="spellStart"/>
      <w:r w:rsidR="005B443C">
        <w:t>Chemspeed</w:t>
      </w:r>
      <w:proofErr w:type="spellEnd"/>
      <w:r w:rsidR="005B443C">
        <w:t xml:space="preserve"> needle</w:t>
      </w:r>
      <w:r w:rsidR="005E26DA">
        <w:t xml:space="preserve"> for reliable dispensing</w:t>
      </w:r>
      <w:r w:rsidR="001A6680">
        <w:t>. To gain perspective</w:t>
      </w:r>
      <w:r w:rsidR="00836CED">
        <w:t>,</w:t>
      </w:r>
      <w:r w:rsidR="001A6680">
        <w:t xml:space="preserve"> the hole on the lid is </w:t>
      </w:r>
      <w:r w:rsidR="00836CED" w:rsidRPr="00836CED">
        <w:t>3</w:t>
      </w:r>
      <w:r w:rsidR="001A6680" w:rsidRPr="001A6680">
        <w:rPr>
          <w:color w:val="FF0000"/>
        </w:rPr>
        <w:t xml:space="preserve"> </w:t>
      </w:r>
      <w:r w:rsidR="001A6680">
        <w:t xml:space="preserve">mm </w:t>
      </w:r>
      <w:r w:rsidR="00836CED">
        <w:t xml:space="preserve">in diameter </w:t>
      </w:r>
      <w:r w:rsidR="001A6680">
        <w:t xml:space="preserve">and the thickness of the needle is </w:t>
      </w:r>
      <w:r w:rsidR="00836CED">
        <w:t>1.3</w:t>
      </w:r>
      <w:r w:rsidR="00836CED">
        <w:rPr>
          <w:color w:val="FF0000"/>
        </w:rPr>
        <w:t xml:space="preserve"> </w:t>
      </w:r>
      <w:r w:rsidR="001A6680">
        <w:t>mm.</w:t>
      </w:r>
      <w:r w:rsidR="005E26DA">
        <w:t xml:space="preserve"> The newly designed rack adapter holds the NMR rack from the top, much like the NMR machine (</w:t>
      </w:r>
      <w:r w:rsidR="005E26DA">
        <w:fldChar w:fldCharType="begin"/>
      </w:r>
      <w:r w:rsidR="005E26DA">
        <w:instrText xml:space="preserve"> REF _Ref169095570 \h </w:instrText>
      </w:r>
      <w:r w:rsidR="005E26DA">
        <w:fldChar w:fldCharType="separate"/>
      </w:r>
      <w:r w:rsidR="00242E7D">
        <w:t xml:space="preserve">Figure </w:t>
      </w:r>
      <w:r w:rsidR="00242E7D">
        <w:rPr>
          <w:noProof/>
        </w:rPr>
        <w:t>9</w:t>
      </w:r>
      <w:r w:rsidR="005E26DA">
        <w:fldChar w:fldCharType="end"/>
      </w:r>
      <w:r w:rsidR="005E26DA">
        <w:t xml:space="preserve">), reducing the degrees of freedom between the ChemSpeed rack support and the NMR tube hole. </w:t>
      </w:r>
      <w:r w:rsidR="000B372D">
        <w:t>Tests were done to ensure tight fit tolerances</w:t>
      </w:r>
      <w:r w:rsidR="00573288">
        <w:t xml:space="preserve"> </w:t>
      </w:r>
      <w:r w:rsidR="00E141F3">
        <w:t xml:space="preserve">between </w:t>
      </w:r>
      <w:r w:rsidR="000B372D">
        <w:lastRenderedPageBreak/>
        <w:t xml:space="preserve">ChemSpeed rack support, NMR rack adapter and NMR racks. </w:t>
      </w:r>
      <w:r w:rsidR="00367FD8">
        <w:t>These modifications allowed for the reliable automated dispensing of samples to NMR tubes.</w:t>
      </w:r>
    </w:p>
    <w:p w14:paraId="08F1EE02" w14:textId="722E511D" w:rsidR="00367FD8" w:rsidRDefault="00367FD8" w:rsidP="005E26DA">
      <w:r>
        <w:t xml:space="preserve">To reduce setup times, an LCMS spacer </w:t>
      </w:r>
      <w:r w:rsidR="00D76045">
        <w:t xml:space="preserve">was designed and 3D printed. The original ChemSpeed LCMS </w:t>
      </w:r>
      <w:r w:rsidR="005E26DA">
        <w:t xml:space="preserve">vial </w:t>
      </w:r>
      <w:r w:rsidR="00D76045">
        <w:t xml:space="preserve">rack is incompatible </w:t>
      </w:r>
      <w:r w:rsidR="005E26DA">
        <w:t>with our mass spectrometer.</w:t>
      </w:r>
      <w:r w:rsidR="00D76045">
        <w:t xml:space="preserve"> </w:t>
      </w:r>
      <w:r w:rsidR="005E26DA">
        <w:t>T</w:t>
      </w:r>
      <w:r w:rsidR="00D76045">
        <w:t xml:space="preserve">o mitigate this, a standard LCMS </w:t>
      </w:r>
      <w:r w:rsidR="005E26DA">
        <w:t xml:space="preserve">vial </w:t>
      </w:r>
      <w:r w:rsidR="00D76045">
        <w:t xml:space="preserve">rack </w:t>
      </w:r>
      <w:r w:rsidR="005E26DA">
        <w:t xml:space="preserve">compatible with our spectrometer was used </w:t>
      </w:r>
      <w:r w:rsidR="00D76045">
        <w:t xml:space="preserve">in conjunction with </w:t>
      </w:r>
      <w:r w:rsidR="005E26DA">
        <w:t xml:space="preserve">a </w:t>
      </w:r>
      <w:r w:rsidR="00FF6F0B">
        <w:t>custom-made</w:t>
      </w:r>
      <w:r w:rsidR="005E26DA">
        <w:t xml:space="preserve"> spacer to fit the requirement of the Chem</w:t>
      </w:r>
      <w:r w:rsidR="00FF6F0B">
        <w:t>S</w:t>
      </w:r>
      <w:r w:rsidR="005E26DA">
        <w:t xml:space="preserve">peed platform </w:t>
      </w:r>
      <w:r w:rsidR="009E61D5">
        <w:t>(</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D76045">
        <w:t xml:space="preserve">. </w:t>
      </w:r>
      <w:r w:rsidR="005E26DA">
        <w:t>Following this modification, during a run</w:t>
      </w:r>
      <w:r w:rsidR="00D76045">
        <w:t xml:space="preserve">, LCMS vials do not have to be transferred between </w:t>
      </w:r>
      <w:r w:rsidR="005E26DA">
        <w:t xml:space="preserve">two different LCMS vial </w:t>
      </w:r>
      <w:r w:rsidR="00D76045">
        <w:t>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75508541" w14:textId="2585389C" w:rsidR="002F292C" w:rsidRDefault="00D02F69" w:rsidP="002F292C">
      <w:r>
        <w:t>T</w:t>
      </w:r>
      <w:r w:rsidR="00D76045">
        <w:t>o fully dissolve reagents in</w:t>
      </w:r>
      <w:r w:rsidR="00840B2E">
        <w:t xml:space="preserve"> solvents</w:t>
      </w:r>
      <w:r w:rsidR="00D76045">
        <w:t xml:space="preserve">, two shaker racks were taken from </w:t>
      </w:r>
      <w:r>
        <w:t>a ChemSpeed ISYNTH platform and retrofitted to the SWING platform used by our workflow, thus allowing for vial agitation.</w:t>
      </w:r>
      <w:r w:rsidR="00D76045">
        <w:t xml:space="preserve">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r>
        <w:t xml:space="preserve">of the SWING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D76045">
        <w:t>. Spacers keep the shaker racks held to the support rack</w:t>
      </w:r>
      <w:r>
        <w:t>,</w:t>
      </w:r>
      <w:r w:rsidR="00D76045">
        <w:t xml:space="preserve"> </w:t>
      </w:r>
      <w:r w:rsidR="00466892">
        <w:t>removing</w:t>
      </w:r>
      <w:r w:rsidR="00D76045">
        <w:t xml:space="preserve"> the need to recalibrate shaker vial locations after reach run.</w:t>
      </w:r>
    </w:p>
    <w:p w14:paraId="7954F3A3" w14:textId="77777777" w:rsidR="000407FD" w:rsidRDefault="000407FD" w:rsidP="000407FD">
      <w:pPr>
        <w:keepNext/>
      </w:pPr>
      <w:r>
        <w:rPr>
          <w:noProof/>
        </w:rPr>
        <w:lastRenderedPageBreak/>
        <w:drawing>
          <wp:inline distT="0" distB="0" distL="0" distR="0" wp14:anchorId="022FF383" wp14:editId="69F97AEA">
            <wp:extent cx="4922520" cy="695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ubilityTes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2676" cy="6973663"/>
                    </a:xfrm>
                    <a:prstGeom prst="rect">
                      <a:avLst/>
                    </a:prstGeom>
                  </pic:spPr>
                </pic:pic>
              </a:graphicData>
            </a:graphic>
          </wp:inline>
        </w:drawing>
      </w:r>
    </w:p>
    <w:p w14:paraId="2238BFCB" w14:textId="5791313A" w:rsidR="003762B1" w:rsidRDefault="000407FD" w:rsidP="000407FD">
      <w:pPr>
        <w:pStyle w:val="Caption"/>
      </w:pPr>
      <w:bookmarkStart w:id="32" w:name="_Ref171187249"/>
      <w:r>
        <w:t xml:space="preserve">Table </w:t>
      </w:r>
      <w:fldSimple w:instr=" SEQ Table \* ARABIC ">
        <w:r w:rsidR="00242E7D">
          <w:rPr>
            <w:noProof/>
          </w:rPr>
          <w:t>1</w:t>
        </w:r>
      </w:fldSimple>
      <w:bookmarkEnd w:id="32"/>
      <w:r>
        <w:t xml:space="preserve">: A table showing </w:t>
      </w:r>
      <w:r w:rsidR="00ED7539">
        <w:t xml:space="preserve">how reagent solubilities were screened. The first screening checks for reagent solubility in the main solvent, that is, pure acetonitrile. Reagents that fail this screening are then tested </w:t>
      </w:r>
      <w:r w:rsidR="008C1227">
        <w:t xml:space="preserve">sequentially </w:t>
      </w:r>
      <w:r w:rsidR="00ED7539">
        <w:t xml:space="preserve">in different </w:t>
      </w:r>
      <w:proofErr w:type="spellStart"/>
      <w:r w:rsidR="00ED7539">
        <w:t>dichloromethane:acetonitrile</w:t>
      </w:r>
      <w:proofErr w:type="spellEnd"/>
      <w:r w:rsidR="00ED7539">
        <w:t xml:space="preserve"> ratios (1:0, 2:1, 3:1, 1:1, 1:2, 1:3)</w:t>
      </w:r>
      <w:r w:rsidR="0059405C">
        <w:t>, to minimize the number of experiments to run</w:t>
      </w:r>
      <w:r w:rsidR="00ED7539">
        <w:t>.</w:t>
      </w:r>
      <w:r w:rsidR="008C1227">
        <w:t xml:space="preserve"> </w:t>
      </w:r>
      <w:r w:rsidR="00ED7539">
        <w:t>Solubilities were test at concentrations, similar to the ones used in the workflow (20mM for metals, 20mM for amines, and 40mM for aldehydes). Reagents in bold failed both solubility screenings, and hence, were omitted from the reagent library.</w:t>
      </w:r>
    </w:p>
    <w:p w14:paraId="61E0070C" w14:textId="209D44AE" w:rsidR="00065991" w:rsidRDefault="00FF6F0B" w:rsidP="00461EDB">
      <w:r>
        <w:t xml:space="preserve">Reagent solubility tests were carried out to ensure reliable robotic handling and clean spectra acquisition. Fully dissolved reagents </w:t>
      </w:r>
      <w:ins w:id="33" w:author="Ayme, Jean-François" w:date="2024-07-29T19:00:00Z">
        <w:r w:rsidR="00A950A2">
          <w:t xml:space="preserve">is paramount as </w:t>
        </w:r>
      </w:ins>
      <w:ins w:id="34" w:author="Ayme, Jean-François" w:date="2024-07-29T19:01:00Z">
        <w:r w:rsidR="00A950A2">
          <w:t xml:space="preserve">lack (or partial solubilisation) of the reagents while preparing and dispensing the stock </w:t>
        </w:r>
      </w:ins>
      <w:ins w:id="35" w:author="Ayme, Jean-François" w:date="2024-07-29T19:02:00Z">
        <w:r w:rsidR="00A950A2">
          <w:t>solutions</w:t>
        </w:r>
      </w:ins>
      <w:ins w:id="36" w:author="Ayme, Jean-François" w:date="2024-07-29T19:01:00Z">
        <w:r w:rsidR="00A950A2">
          <w:t xml:space="preserve"> wou</w:t>
        </w:r>
      </w:ins>
      <w:ins w:id="37" w:author="Ayme, Jean-François" w:date="2024-07-29T19:02:00Z">
        <w:r w:rsidR="00A950A2">
          <w:t xml:space="preserve">ld </w:t>
        </w:r>
      </w:ins>
      <w:ins w:id="38" w:author="Ayme, Jean-François" w:date="2024-07-29T19:00:00Z">
        <w:r w:rsidR="00A950A2">
          <w:t xml:space="preserve">lead to </w:t>
        </w:r>
      </w:ins>
      <w:ins w:id="39" w:author="Ayme, Jean-François" w:date="2024-07-29T19:02:00Z">
        <w:r w:rsidR="00A950A2">
          <w:t>unrealisable</w:t>
        </w:r>
      </w:ins>
      <w:ins w:id="40" w:author="Ayme, Jean-François" w:date="2024-07-29T19:00:00Z">
        <w:r w:rsidR="00A950A2">
          <w:t xml:space="preserve"> </w:t>
        </w:r>
      </w:ins>
      <w:ins w:id="41" w:author="Ayme, Jean-François" w:date="2024-07-29T19:02:00Z">
        <w:r w:rsidR="00A950A2">
          <w:t xml:space="preserve">amount </w:t>
        </w:r>
      </w:ins>
      <w:ins w:id="42" w:author="Ayme, Jean-François" w:date="2024-07-29T19:00:00Z">
        <w:r w:rsidR="00A950A2">
          <w:t xml:space="preserve">of the reagents </w:t>
        </w:r>
      </w:ins>
      <w:ins w:id="43" w:author="Ayme, Jean-François" w:date="2024-07-29T19:02:00Z">
        <w:r w:rsidR="00A950A2">
          <w:t xml:space="preserve">being dispensed, leading to </w:t>
        </w:r>
      </w:ins>
      <w:ins w:id="44" w:author="Ayme, Jean-François" w:date="2024-07-29T19:00:00Z">
        <w:r w:rsidR="00A950A2">
          <w:t xml:space="preserve">unreliable </w:t>
        </w:r>
      </w:ins>
      <w:ins w:id="45" w:author="Ayme, Jean-François" w:date="2024-07-29T19:01:00Z">
        <w:r w:rsidR="00A950A2">
          <w:t xml:space="preserve">experimental results </w:t>
        </w:r>
      </w:ins>
      <w:del w:id="46" w:author="Ayme, Jean-François" w:date="2024-07-29T19:02:00Z">
        <w:r w:rsidDel="00A950A2">
          <w:delText xml:space="preserve">prevent any reagents from crashing out during </w:delText>
        </w:r>
      </w:del>
      <w:ins w:id="47" w:author="Ayme, Jean-François" w:date="2024-07-29T19:02:00Z">
        <w:r w:rsidR="00A950A2">
          <w:t xml:space="preserve">or </w:t>
        </w:r>
      </w:ins>
      <w:r>
        <w:t xml:space="preserve">robotic </w:t>
      </w:r>
      <w:del w:id="48" w:author="Ayme, Jean-François" w:date="2024-07-29T19:02:00Z">
        <w:r w:rsidDel="00A950A2">
          <w:delText>handling</w:delText>
        </w:r>
      </w:del>
      <w:ins w:id="49" w:author="Ayme, Jean-François" w:date="2024-07-29T19:02:00Z">
        <w:r w:rsidR="00A950A2">
          <w:t>failu</w:t>
        </w:r>
      </w:ins>
      <w:ins w:id="50" w:author="Ayme, Jean-François" w:date="2024-07-29T19:03:00Z">
        <w:r w:rsidR="00A950A2">
          <w:t>re due to clogging of the liquid handler</w:t>
        </w:r>
      </w:ins>
      <w:r>
        <w:t xml:space="preserve">. Selecting solvents with peaks suppressible by our bench top NMR machine, and </w:t>
      </w:r>
      <w:del w:id="51" w:author="Ayme, Jean-François" w:date="2024-07-29T19:03:00Z">
        <w:r w:rsidDel="00A950A2">
          <w:delText>their peak positions</w:delText>
        </w:r>
      </w:del>
      <w:ins w:id="52" w:author="Ayme, Jean-François" w:date="2024-07-29T19:03:00Z">
        <w:r w:rsidR="00A950A2">
          <w:t xml:space="preserve">having signals </w:t>
        </w:r>
      </w:ins>
      <w:del w:id="53" w:author="Ayme, Jean-François" w:date="2024-07-29T19:03:00Z">
        <w:r w:rsidDel="00A950A2">
          <w:delText xml:space="preserve"> having </w:delText>
        </w:r>
      </w:del>
      <w:ins w:id="54" w:author="Ayme, Jean-François" w:date="2024-07-29T19:03:00Z">
        <w:r w:rsidR="00A950A2">
          <w:t xml:space="preserve">with </w:t>
        </w:r>
      </w:ins>
      <w:r>
        <w:t xml:space="preserve">minimal overlap </w:t>
      </w:r>
      <w:del w:id="55" w:author="Ayme, Jean-François" w:date="2024-07-29T19:03:00Z">
        <w:r w:rsidDel="00A950A2">
          <w:delText xml:space="preserve">with </w:delText>
        </w:r>
      </w:del>
      <w:ins w:id="56" w:author="Ayme, Jean-François" w:date="2024-07-29T19:03:00Z">
        <w:r w:rsidR="00A950A2">
          <w:t xml:space="preserve">our </w:t>
        </w:r>
      </w:ins>
      <w:r>
        <w:t xml:space="preserve">reagent and product peaks ensure </w:t>
      </w:r>
      <w:del w:id="57" w:author="Ayme, Jean-François" w:date="2024-07-29T19:04:00Z">
        <w:r w:rsidDel="00A950A2">
          <w:delText xml:space="preserve">a clean </w:delText>
        </w:r>
      </w:del>
      <w:ins w:id="58" w:author="Ayme, Jean-François" w:date="2024-07-29T19:04:00Z">
        <w:r w:rsidR="00A950A2">
          <w:t xml:space="preserve">that the </w:t>
        </w:r>
      </w:ins>
      <w:r>
        <w:t xml:space="preserve">spectrum </w:t>
      </w:r>
      <w:del w:id="59" w:author="Ayme, Jean-François" w:date="2024-07-29T19:04:00Z">
        <w:r w:rsidDel="00A950A2">
          <w:delText xml:space="preserve">for </w:delText>
        </w:r>
      </w:del>
      <w:ins w:id="60" w:author="Ayme, Jean-François" w:date="2024-07-29T19:04:00Z">
        <w:r w:rsidR="00A950A2">
          <w:t xml:space="preserve">are suitable for </w:t>
        </w:r>
      </w:ins>
      <w:r>
        <w:t>automated analysis</w:t>
      </w:r>
      <w:commentRangeStart w:id="61"/>
      <w:r>
        <w:t xml:space="preserve">. Hence, acetonitrile and dichloromethane were selected as </w:t>
      </w:r>
      <w:r w:rsidR="008455DD">
        <w:t xml:space="preserve">the main and secondary </w:t>
      </w:r>
      <w:r>
        <w:t>solvent</w:t>
      </w:r>
      <w:r w:rsidR="008455DD">
        <w:t xml:space="preserve"> respectively, and </w:t>
      </w:r>
      <w:r w:rsidR="00461EDB">
        <w:t xml:space="preserve">two solubility screenings were carried out </w:t>
      </w:r>
      <w:r w:rsidR="008455DD">
        <w:t>to ensure maximal solubility</w:t>
      </w:r>
      <w:r w:rsidR="00461EDB">
        <w:t xml:space="preserve"> (</w:t>
      </w:r>
      <w:r w:rsidR="00461EDB">
        <w:fldChar w:fldCharType="begin"/>
      </w:r>
      <w:r w:rsidR="00461EDB">
        <w:instrText xml:space="preserve"> REF _Ref171187249 \h </w:instrText>
      </w:r>
      <w:r w:rsidR="00461EDB">
        <w:fldChar w:fldCharType="separate"/>
      </w:r>
      <w:r w:rsidR="00242E7D">
        <w:t xml:space="preserve">Table </w:t>
      </w:r>
      <w:r w:rsidR="00242E7D">
        <w:rPr>
          <w:noProof/>
        </w:rPr>
        <w:t>1</w:t>
      </w:r>
      <w:r w:rsidR="00461EDB">
        <w:fldChar w:fldCharType="end"/>
      </w:r>
      <w:r w:rsidR="00461EDB">
        <w:t>)</w:t>
      </w:r>
      <w:r w:rsidR="008455DD">
        <w:t>.</w:t>
      </w:r>
      <w:r w:rsidR="00461EDB">
        <w:t xml:space="preserve"> The first screening tested solubility in,</w:t>
      </w:r>
      <w:commentRangeEnd w:id="61"/>
      <w:r w:rsidR="00A950A2">
        <w:rPr>
          <w:rStyle w:val="CommentReference"/>
          <w:kern w:val="2"/>
          <w14:ligatures w14:val="standardContextual"/>
        </w:rPr>
        <w:commentReference w:id="61"/>
      </w:r>
      <w:r w:rsidR="00461EDB">
        <w:t xml:space="preserve"> the main solvent, pure acetonitrile.</w:t>
      </w:r>
      <w:r w:rsidR="008455DD">
        <w:t xml:space="preserve"> </w:t>
      </w:r>
      <w:r w:rsidR="00461EDB">
        <w:t xml:space="preserve">Reagents identified as insoluble </w:t>
      </w:r>
      <w:ins w:id="62" w:author="Ayme, Jean-François" w:date="2024-07-29T19:04:00Z">
        <w:r w:rsidR="00A950A2">
          <w:t>during the fir</w:t>
        </w:r>
      </w:ins>
      <w:ins w:id="63" w:author="Ayme, Jean-François" w:date="2024-07-29T19:05:00Z">
        <w:r w:rsidR="00A950A2">
          <w:t xml:space="preserve">st screening </w:t>
        </w:r>
      </w:ins>
      <w:r w:rsidR="00461EDB">
        <w:t xml:space="preserve">were then screened in different </w:t>
      </w:r>
      <w:proofErr w:type="spellStart"/>
      <w:r w:rsidR="00461EDB">
        <w:t>dichloromethane:acetonitrile</w:t>
      </w:r>
      <w:proofErr w:type="spellEnd"/>
      <w:r w:rsidR="00461EDB">
        <w:t xml:space="preserve"> ratios. </w:t>
      </w:r>
      <w:r w:rsidR="002F292C">
        <w:t>This</w:t>
      </w:r>
      <w:r w:rsidR="00461EDB">
        <w:t xml:space="preserve"> double</w:t>
      </w:r>
      <w:r w:rsidR="002F292C">
        <w:t xml:space="preserve"> screening identified 3 unsuitable diamines from the original reagent library (</w:t>
      </w:r>
      <w:r w:rsidR="00912E86">
        <w:fldChar w:fldCharType="begin"/>
      </w:r>
      <w:r w:rsidR="00912E86">
        <w:instrText xml:space="preserve"> REF _Ref171187249 \h </w:instrText>
      </w:r>
      <w:r w:rsidR="00912E86">
        <w:fldChar w:fldCharType="separate"/>
      </w:r>
      <w:r w:rsidR="00242E7D">
        <w:t xml:space="preserve">Table </w:t>
      </w:r>
      <w:r w:rsidR="00242E7D">
        <w:rPr>
          <w:noProof/>
        </w:rPr>
        <w:t>1</w:t>
      </w:r>
      <w:r w:rsidR="00912E86">
        <w:fldChar w:fldCharType="end"/>
      </w:r>
      <w:r w:rsidR="002F292C">
        <w:t>)</w:t>
      </w:r>
      <w:ins w:id="64" w:author="Ayme, Jean-François" w:date="2024-07-29T19:05:00Z">
        <w:r w:rsidR="00A950A2">
          <w:t xml:space="preserve"> as they were </w:t>
        </w:r>
        <w:r w:rsidR="00A950A2">
          <w:lastRenderedPageBreak/>
          <w:t>insoluble in all solvent combination tested</w:t>
        </w:r>
      </w:ins>
      <w:r w:rsidR="002F292C">
        <w:t>.</w:t>
      </w:r>
      <w:del w:id="65" w:author="Ayme, Jean-François" w:date="2024-07-29T19:07:00Z">
        <w:r w:rsidR="00912E86" w:rsidDel="00526F0D">
          <w:delText xml:space="preserve"> </w:delText>
        </w:r>
        <w:r w:rsidR="00461EDB" w:rsidDel="00526F0D">
          <w:delText>Additionally</w:delText>
        </w:r>
      </w:del>
      <w:r w:rsidR="00CB4D7D">
        <w:t xml:space="preserve">, </w:t>
      </w:r>
      <w:del w:id="66" w:author="Ayme, Jean-François" w:date="2024-07-29T19:07:00Z">
        <w:r w:rsidR="00CB4D7D" w:rsidDel="00526F0D">
          <w:delText xml:space="preserve">these </w:delText>
        </w:r>
      </w:del>
      <w:ins w:id="67" w:author="Ayme, Jean-François" w:date="2024-07-29T19:07:00Z">
        <w:r w:rsidR="00526F0D">
          <w:t>The outcome of th</w:t>
        </w:r>
      </w:ins>
      <w:ins w:id="68" w:author="Ayme, Jean-François" w:date="2024-07-29T19:08:00Z">
        <w:r w:rsidR="00526F0D">
          <w:t xml:space="preserve">ese </w:t>
        </w:r>
      </w:ins>
      <w:r w:rsidR="00CB4D7D">
        <w:t xml:space="preserve">screening test are feed into the main workflow programme so that the synthesis platform creates stock solutions based the identified reagent solubilities. </w:t>
      </w:r>
      <w:r w:rsidR="00570862">
        <w:t>Solubility testing, therefore, played an important role</w:t>
      </w:r>
      <w:r w:rsidR="00935E2C">
        <w:t xml:space="preserve"> in: selecting appropriate starting material; reliable </w:t>
      </w:r>
      <w:r w:rsidR="00570862">
        <w:t xml:space="preserve">robotic </w:t>
      </w:r>
      <w:r w:rsidR="00FE0138">
        <w:t xml:space="preserve">chemical </w:t>
      </w:r>
      <w:r w:rsidR="00570862">
        <w:t>handling</w:t>
      </w:r>
      <w:r w:rsidR="00935E2C">
        <w:t xml:space="preserve">; </w:t>
      </w:r>
      <w:r w:rsidR="00570862">
        <w:t xml:space="preserve">and </w:t>
      </w:r>
      <w:r w:rsidR="00BF0DA1">
        <w:t xml:space="preserve">clean </w:t>
      </w:r>
      <w:r w:rsidR="00570862">
        <w:t>spectra acquisition.</w:t>
      </w:r>
    </w:p>
    <w:p w14:paraId="567D06C4" w14:textId="2AA9995B" w:rsidR="003924A4" w:rsidRDefault="00D37984" w:rsidP="003924A4">
      <w:r>
        <w:t xml:space="preserve">Lastly </w:t>
      </w:r>
      <w:del w:id="69" w:author="Ayme, Jean-François" w:date="2024-07-29T19:08:00Z">
        <w:r w:rsidR="00F601CB" w:rsidDel="00526F0D">
          <w:delText xml:space="preserve">the workflow was unable to automate </w:delText>
        </w:r>
      </w:del>
      <w:r w:rsidR="00F601CB">
        <w:t xml:space="preserve">solid dispensing </w:t>
      </w:r>
      <w:ins w:id="70" w:author="Ayme, Jean-François" w:date="2024-07-29T19:08:00Z">
        <w:r w:rsidR="00526F0D">
          <w:t>could not be automated at this st</w:t>
        </w:r>
      </w:ins>
      <w:ins w:id="71" w:author="Ayme, Jean-François" w:date="2024-07-29T19:09:00Z">
        <w:r w:rsidR="00526F0D">
          <w:t xml:space="preserve">age </w:t>
        </w:r>
      </w:ins>
      <w:r w:rsidR="00F601CB">
        <w:t xml:space="preserve">as this is still </w:t>
      </w:r>
      <w:r w:rsidR="00175B86">
        <w:t>a hard and inefficient task to perform in automation</w:t>
      </w:r>
      <w:ins w:id="72" w:author="Ayme, Jean-François" w:date="2024-07-29T19:09:00Z">
        <w:r w:rsidR="00526F0D">
          <w:t xml:space="preserve"> (or current commercial solution are prohibitively expensive)</w:t>
        </w:r>
      </w:ins>
      <w:r w:rsidR="00175B86">
        <w:t xml:space="preserve">. Therefore, for each run of the workflow, the chemist is required </w:t>
      </w:r>
      <w:r w:rsidR="00F601CB">
        <w:t xml:space="preserve">to </w:t>
      </w:r>
      <w:r w:rsidR="00175B86">
        <w:t xml:space="preserve">weigh and </w:t>
      </w:r>
      <w:r w:rsidR="00F601CB">
        <w:t xml:space="preserve">load </w:t>
      </w:r>
      <w:r w:rsidR="00175B86">
        <w:t xml:space="preserve">solids into vials. With 16 runs, and with 10 or more reagents to be loaded into each run, having a labelled zone to quickly identify where each reagent vial needs to be placed on the deck of the SWING platform,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242E7D">
        <w:t xml:space="preserve">Figure </w:t>
      </w:r>
      <w:r w:rsidR="00242E7D">
        <w:rPr>
          <w:noProof/>
        </w:rPr>
        <w:t>10</w:t>
      </w:r>
      <w:r w:rsidR="009E61D5">
        <w:fldChar w:fldCharType="end"/>
      </w:r>
      <w:r w:rsidR="009E61D5">
        <w:t>)</w:t>
      </w:r>
      <w:r w:rsidR="00410A26">
        <w:t>.</w:t>
      </w:r>
    </w:p>
    <w:p w14:paraId="3B5A32E9" w14:textId="5FE3FEF3"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242E7D">
        <w:t xml:space="preserve">Figure </w:t>
      </w:r>
      <w:r w:rsidR="00242E7D">
        <w:rPr>
          <w:noProof/>
        </w:rPr>
        <w:t>10</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242E7D">
        <w:t xml:space="preserve">Figure </w:t>
      </w:r>
      <w:r w:rsidR="00242E7D">
        <w:rPr>
          <w:noProof/>
        </w:rPr>
        <w:t>11</w:t>
      </w:r>
      <w:r w:rsidR="00B746CA">
        <w:fldChar w:fldCharType="end"/>
      </w:r>
      <w:r w:rsidR="00B746CA">
        <w:t>.</w:t>
      </w:r>
      <w:r w:rsidR="007677C8">
        <w:t xml:space="preserve"> The final setup of the synthesis platform is shown in </w:t>
      </w:r>
      <w:r w:rsidR="007677C8">
        <w:fldChar w:fldCharType="begin"/>
      </w:r>
      <w:r w:rsidR="007677C8">
        <w:instrText xml:space="preserve"> REF _Ref169166419 \h </w:instrText>
      </w:r>
      <w:r w:rsidR="007677C8">
        <w:fldChar w:fldCharType="separate"/>
      </w:r>
      <w:r w:rsidR="00242E7D">
        <w:t xml:space="preserve">S </w:t>
      </w:r>
      <w:r w:rsidR="00242E7D">
        <w:rPr>
          <w:noProof/>
        </w:rPr>
        <w:t>3</w:t>
      </w:r>
      <w:r w:rsidR="007677C8">
        <w:fldChar w:fldCharType="end"/>
      </w:r>
      <w:r w:rsidR="007677C8">
        <w:t>.</w:t>
      </w:r>
    </w:p>
    <w:p w14:paraId="72FB181B" w14:textId="25C96CA8" w:rsidR="00DA5925" w:rsidRDefault="00DA5925" w:rsidP="00DA5925">
      <w:pPr>
        <w:keepNext/>
      </w:pPr>
      <w:r>
        <w:rPr>
          <w:noProof/>
        </w:rPr>
        <w:lastRenderedPageBreak/>
        <w:drawing>
          <wp:inline distT="0" distB="0" distL="0" distR="0" wp14:anchorId="07456AEB" wp14:editId="31F8D90A">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5363872B" w:rsidR="00882931" w:rsidRDefault="00DA5925" w:rsidP="009108DC">
      <w:pPr>
        <w:pStyle w:val="Caption"/>
      </w:pPr>
      <w:bookmarkStart w:id="73" w:name="_Ref169163065"/>
      <w:r>
        <w:t xml:space="preserve">Figure </w:t>
      </w:r>
      <w:fldSimple w:instr=" SEQ Figure \* ARABIC ">
        <w:r w:rsidR="00242E7D">
          <w:rPr>
            <w:noProof/>
          </w:rPr>
          <w:t>11</w:t>
        </w:r>
      </w:fldSimple>
      <w:bookmarkEnd w:id="73"/>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w:t>
      </w:r>
      <w:r w:rsidR="00460063">
        <w:t xml:space="preserve"> and used to</w:t>
      </w:r>
      <w:r w:rsidR="00882D35">
        <w:t xml:space="preserve">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67B161F4" w:rsidR="00267853" w:rsidRDefault="007618D8" w:rsidP="00995E61">
      <w:r>
        <w:lastRenderedPageBreak/>
        <w:t xml:space="preserve">The program </w:t>
      </w:r>
      <w:del w:id="74" w:author="Ayme, Jean-François" w:date="2024-07-29T19:11:00Z">
        <w:r w:rsidDel="00526F0D">
          <w:delText xml:space="preserve">initially </w:delText>
        </w:r>
      </w:del>
      <w:r>
        <w:t>takes in the chemical space generated previously</w:t>
      </w:r>
      <w:ins w:id="75" w:author="Ayme, Jean-François" w:date="2024-07-29T19:12:00Z">
        <w:r w:rsidR="00526F0D">
          <w:t xml:space="preserve"> (</w:t>
        </w:r>
        <w:commentRangeStart w:id="76"/>
        <w:r w:rsidR="00526F0D">
          <w:t>see section XX)</w:t>
        </w:r>
        <w:commentRangeEnd w:id="76"/>
        <w:r w:rsidR="00526F0D">
          <w:rPr>
            <w:rStyle w:val="CommentReference"/>
            <w:kern w:val="2"/>
            <w14:ligatures w14:val="standardContextual"/>
          </w:rPr>
          <w:commentReference w:id="76"/>
        </w:r>
      </w:ins>
      <w:r>
        <w:t xml:space="preserve">, and sorts it based on </w:t>
      </w:r>
      <w:r w:rsidR="00D65EC4">
        <w:t xml:space="preserve">reaction price and reagents. </w:t>
      </w:r>
      <w:r w:rsidR="007F30B9">
        <w:t xml:space="preserve">When in their development phase, automated workflows are plagued with errors. </w:t>
      </w:r>
      <w:r w:rsidR="00D65EC4">
        <w:t>Hence the first few batches typically fail</w:t>
      </w:r>
      <w:r w:rsidR="007F30B9">
        <w:t xml:space="preserve"> </w:t>
      </w:r>
      <w:r w:rsidR="00995E61">
        <w:t xml:space="preserve">and </w:t>
      </w:r>
      <w:del w:id="77" w:author="Ayme, Jean-François" w:date="2024-07-29T19:12:00Z">
        <w:r w:rsidR="00995E61" w:rsidDel="00526F0D">
          <w:delText xml:space="preserve">are </w:delText>
        </w:r>
      </w:del>
      <w:ins w:id="78" w:author="Ayme, Jean-François" w:date="2024-07-29T19:12:00Z">
        <w:r w:rsidR="00526F0D">
          <w:t xml:space="preserve">need to be </w:t>
        </w:r>
      </w:ins>
      <w:r w:rsidR="00995E61">
        <w:t xml:space="preserve">repeated several times until the automated set up is stabilized. </w:t>
      </w:r>
      <w:r w:rsidR="00D65EC4">
        <w:t>The sorting algorithm is therefore responsible for selecting the cheapest reaction first</w:t>
      </w:r>
      <w:r w:rsidR="00DD4A42">
        <w:t>,</w:t>
      </w:r>
      <w:r w:rsidR="00D65EC4">
        <w:t xml:space="preserve"> to minimise expenses. Additionally, </w:t>
      </w:r>
      <w:r w:rsidR="00995E61">
        <w:t xml:space="preserve">our </w:t>
      </w:r>
      <w:r w:rsidR="00D65EC4">
        <w:t>ChemSpeed</w:t>
      </w:r>
      <w:r w:rsidR="00995E61">
        <w:t xml:space="preserve"> SWING</w:t>
      </w:r>
      <w:r w:rsidR="00D65EC4">
        <w:t xml:space="preserve"> platform is incapable of handling solids and is limited to handling 48 reactions at once</w:t>
      </w:r>
      <w:r w:rsidR="00995E61">
        <w:t xml:space="preserve"> with our current set up</w:t>
      </w:r>
      <w:r w:rsidR="00D65EC4">
        <w:t xml:space="preserv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w:t>
      </w:r>
      <w:r w:rsidR="00995E61">
        <w:t xml:space="preserve">per </w:t>
      </w:r>
      <w:r w:rsidR="00DD4A42">
        <w:t>run</w:t>
      </w:r>
      <w:r w:rsidR="00D65EC4">
        <w:t xml:space="preserve">. </w:t>
      </w:r>
      <w:r w:rsidR="003B2C81">
        <w:t>Consequently, sorting the chemical space reduces expenses and chemist physical efforts.</w:t>
      </w:r>
    </w:p>
    <w:p w14:paraId="467D7186" w14:textId="77777777" w:rsidR="004F60E9" w:rsidRDefault="004F60E9" w:rsidP="004F60E9">
      <w:pPr>
        <w:keepNext/>
      </w:pPr>
      <w:r>
        <w:rPr>
          <w:noProof/>
        </w:rPr>
        <w:drawing>
          <wp:inline distT="0" distB="0" distL="0" distR="0" wp14:anchorId="2E02208F" wp14:editId="3BB8C8E7">
            <wp:extent cx="6105203" cy="300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105203" cy="3009900"/>
                    </a:xfrm>
                    <a:prstGeom prst="rect">
                      <a:avLst/>
                    </a:prstGeom>
                    <a:noFill/>
                    <a:ln>
                      <a:noFill/>
                    </a:ln>
                  </pic:spPr>
                </pic:pic>
              </a:graphicData>
            </a:graphic>
          </wp:inline>
        </w:drawing>
      </w:r>
    </w:p>
    <w:p w14:paraId="2853E5D5" w14:textId="37C1572E" w:rsidR="004F60E9" w:rsidRPr="004F60E9" w:rsidRDefault="004F60E9" w:rsidP="004F60E9">
      <w:pPr>
        <w:pStyle w:val="Caption"/>
      </w:pPr>
      <w:bookmarkStart w:id="79" w:name="_Ref171189382"/>
      <w:r>
        <w:t xml:space="preserve">Figure </w:t>
      </w:r>
      <w:fldSimple w:instr=" SEQ Figure \* ARABIC ">
        <w:r w:rsidR="00242E7D">
          <w:rPr>
            <w:noProof/>
          </w:rPr>
          <w:t>12</w:t>
        </w:r>
      </w:fldSimple>
      <w:bookmarkEnd w:id="79"/>
      <w:r>
        <w:t xml:space="preserve">: The standard reaction used in the workflow to identify control variables are consistent between batches. This is a reaction between </w:t>
      </w:r>
      <w:proofErr w:type="gramStart"/>
      <w:r w:rsidRPr="004F60E9">
        <w:t>Iron(</w:t>
      </w:r>
      <w:proofErr w:type="gramEnd"/>
      <w:r w:rsidRPr="004F60E9">
        <w:t>II) tetrafluoroborate hexahydrate,</w:t>
      </w:r>
      <w:r>
        <w:t xml:space="preserve"> </w:t>
      </w:r>
      <w:r w:rsidRPr="004F60E9">
        <w:t>4,4'-Methylenedianiline</w:t>
      </w:r>
      <w:r>
        <w:t xml:space="preserve"> (reagent 11), and </w:t>
      </w:r>
      <w:r w:rsidRPr="004F60E9">
        <w:t>5-Methylpicolinaldehyde</w:t>
      </w:r>
      <w:r>
        <w:t xml:space="preserve"> (reagent 25). The X-ray crystal structure of [Fe</w:t>
      </w:r>
      <w:r w:rsidRPr="004F60E9">
        <w:rPr>
          <w:vertAlign w:val="subscript"/>
        </w:rPr>
        <w:t>2</w:t>
      </w:r>
      <w:r>
        <w:t>(</w:t>
      </w:r>
      <w:r w:rsidR="00CA43F1">
        <w:t>3</w:t>
      </w:r>
      <w:r>
        <w:rPr>
          <w:vertAlign w:val="subscript"/>
        </w:rPr>
        <w:t>2</w:t>
      </w:r>
      <w:r>
        <w:t>1</w:t>
      </w:r>
      <w:r w:rsidR="00CA43F1">
        <w:t>7</w:t>
      </w:r>
      <w:r>
        <w:t>)</w:t>
      </w:r>
      <w:r w:rsidR="00CA43F1">
        <w:rPr>
          <w:vertAlign w:val="subscript"/>
        </w:rPr>
        <w:t>3</w:t>
      </w:r>
      <w:r>
        <w:t>]</w:t>
      </w:r>
      <w:r w:rsidR="00CA43F1">
        <w:rPr>
          <w:vertAlign w:val="superscript"/>
        </w:rPr>
        <w:t>4</w:t>
      </w:r>
      <w:r>
        <w:rPr>
          <w:vertAlign w:val="superscript"/>
        </w:rPr>
        <w:t>+</w:t>
      </w:r>
      <w:r>
        <w:t xml:space="preserve"> (the product) is shown.</w:t>
      </w:r>
      <w:r w:rsidR="00596A1A">
        <w:t xml:space="preserve"> The wireframe structure can be found in </w:t>
      </w:r>
      <w:r w:rsidR="00596A1A">
        <w:fldChar w:fldCharType="begin"/>
      </w:r>
      <w:r w:rsidR="00596A1A">
        <w:instrText xml:space="preserve"> REF _Ref171418523 \h </w:instrText>
      </w:r>
      <w:r w:rsidR="00596A1A">
        <w:fldChar w:fldCharType="separate"/>
      </w:r>
      <w:r w:rsidR="00242E7D">
        <w:t xml:space="preserve">S </w:t>
      </w:r>
      <w:r w:rsidR="00242E7D">
        <w:rPr>
          <w:noProof/>
        </w:rPr>
        <w:t>7</w:t>
      </w:r>
      <w:r w:rsidR="00596A1A">
        <w:fldChar w:fldCharType="end"/>
      </w:r>
      <w:r w:rsidR="00596A1A">
        <w:t>.</w:t>
      </w:r>
    </w:p>
    <w:p w14:paraId="0214AA89" w14:textId="5671D9A5"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kept consistent between runs. The standard reaction is selected based on a successful reaction</w:t>
      </w:r>
      <w:r w:rsidR="00995E61">
        <w:t xml:space="preserve"> identified manually, </w:t>
      </w:r>
      <w:r w:rsidR="007677C8">
        <w:t xml:space="preserve">with </w:t>
      </w:r>
      <w:r w:rsidR="00336A7A">
        <w:t xml:space="preserve">a clean </w:t>
      </w:r>
      <w:r w:rsidR="00995E61">
        <w:t xml:space="preserve">and clear </w:t>
      </w:r>
      <w:r w:rsidR="00336A7A">
        <w:t xml:space="preserve">spectrum, allowing quick NMR interpretation for both the chemist and workflow. The standard reaction used </w:t>
      </w:r>
      <w:r w:rsidR="004F60E9">
        <w:t xml:space="preserve">along with the </w:t>
      </w:r>
      <w:r w:rsidR="00995E61">
        <w:t xml:space="preserve">formed product are shown in </w:t>
      </w:r>
      <w:r w:rsidR="004F60E9">
        <w:fldChar w:fldCharType="begin"/>
      </w:r>
      <w:r w:rsidR="004F60E9">
        <w:instrText xml:space="preserve"> REF _Ref171189382 \h </w:instrText>
      </w:r>
      <w:r w:rsidR="004F60E9">
        <w:fldChar w:fldCharType="separate"/>
      </w:r>
      <w:r w:rsidR="00242E7D">
        <w:t xml:space="preserve">Figure </w:t>
      </w:r>
      <w:r w:rsidR="00242E7D">
        <w:rPr>
          <w:noProof/>
        </w:rPr>
        <w:t>12</w:t>
      </w:r>
      <w:r w:rsidR="004F60E9">
        <w:fldChar w:fldCharType="end"/>
      </w:r>
      <w:r w:rsidR="004F60E9">
        <w:t>.</w:t>
      </w:r>
      <w:r w:rsidR="007677C8">
        <w:t xml:space="preserve"> A full characterisation in given in </w:t>
      </w:r>
      <w:r w:rsidR="00316BB6">
        <w:fldChar w:fldCharType="begin"/>
      </w:r>
      <w:r w:rsidR="00316BB6">
        <w:instrText xml:space="preserve"> REF _Ref171418516 \h </w:instrText>
      </w:r>
      <w:r w:rsidR="00316BB6">
        <w:fldChar w:fldCharType="separate"/>
      </w:r>
      <w:r w:rsidR="00242E7D">
        <w:t xml:space="preserve">S </w:t>
      </w:r>
      <w:r w:rsidR="00242E7D">
        <w:rPr>
          <w:noProof/>
        </w:rPr>
        <w:t>4</w:t>
      </w:r>
      <w:r w:rsidR="00316BB6">
        <w:fldChar w:fldCharType="end"/>
      </w:r>
      <w:r w:rsidR="00316BB6">
        <w:t>-</w:t>
      </w:r>
      <w:r w:rsidR="00316BB6">
        <w:fldChar w:fldCharType="begin"/>
      </w:r>
      <w:r w:rsidR="00316BB6">
        <w:instrText xml:space="preserve"> REF _Ref171418523 \h </w:instrText>
      </w:r>
      <w:r w:rsidR="00316BB6">
        <w:fldChar w:fldCharType="separate"/>
      </w:r>
      <w:r w:rsidR="00242E7D">
        <w:t xml:space="preserve">S </w:t>
      </w:r>
      <w:r w:rsidR="00242E7D">
        <w:rPr>
          <w:noProof/>
        </w:rPr>
        <w:t>7</w:t>
      </w:r>
      <w:r w:rsidR="00316BB6">
        <w:fldChar w:fldCharType="end"/>
      </w:r>
      <w:r w:rsidR="00316BB6">
        <w:t>.</w:t>
      </w:r>
      <w:r w:rsidR="007F4C14">
        <w:t xml:space="preserve"> Therefore</w:t>
      </w:r>
      <w:r w:rsidR="00B929AE">
        <w:t>,</w:t>
      </w:r>
      <w:r w:rsidR="007F4C14">
        <w:t xml:space="preserve"> standard reactions play the </w:t>
      </w:r>
      <w:r w:rsidR="008B3937">
        <w:t>role</w:t>
      </w:r>
      <w:r w:rsidR="007F4C14">
        <w:t xml:space="preserve"> of quality control.</w:t>
      </w:r>
    </w:p>
    <w:p w14:paraId="2E0D5A9B" w14:textId="232D899D" w:rsidR="00A62FC4" w:rsidRDefault="003644A4" w:rsidP="007618D8">
      <w:r>
        <w:t xml:space="preserve">Batches are then extracted by the batch space depending on </w:t>
      </w:r>
      <w:r w:rsidR="0066419C">
        <w:t>a ‘</w:t>
      </w:r>
      <w:r>
        <w:t>batch count</w:t>
      </w:r>
      <w:r w:rsidR="0066419C">
        <w:t>’ (corresponding to the latest batch that has been successfully run +</w:t>
      </w:r>
      <w:r w:rsidR="00A62FC4">
        <w:t>1</w:t>
      </w:r>
      <w:r w:rsidR="0066419C">
        <w:t>)</w:t>
      </w:r>
      <w:r>
        <w: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EA34F94" w14:textId="13F7DC78" w:rsidR="003D78C5"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 xml:space="preserve">of reagent masses for the chemist to weigh. </w:t>
      </w:r>
      <w:r w:rsidR="00A62FC4">
        <w:t xml:space="preserve">These are minimum masses the chemist has to weigh. Since the programme aims to create stock solutions </w:t>
      </w:r>
      <w:commentRangeStart w:id="80"/>
      <w:r w:rsidR="00A62FC4">
        <w:t>at 30</w:t>
      </w:r>
      <w:ins w:id="81" w:author="Ayme, Jean-François" w:date="2024-07-29T19:15:00Z">
        <w:r w:rsidR="00526F0D">
          <w:t xml:space="preserve"> </w:t>
        </w:r>
      </w:ins>
      <w:r w:rsidR="00A62FC4">
        <w:t>mM (for metals), 45</w:t>
      </w:r>
      <w:ins w:id="82" w:author="Ayme, Jean-François" w:date="2024-07-29T19:15:00Z">
        <w:r w:rsidR="00526F0D">
          <w:t xml:space="preserve"> </w:t>
        </w:r>
      </w:ins>
      <w:r w:rsidR="00A62FC4">
        <w:t>mM (for amines), and 90</w:t>
      </w:r>
      <w:ins w:id="83" w:author="Ayme, Jean-François" w:date="2024-07-29T19:15:00Z">
        <w:r w:rsidR="00526F0D">
          <w:t xml:space="preserve"> </w:t>
        </w:r>
      </w:ins>
      <w:r w:rsidR="00A62FC4">
        <w:t xml:space="preserve">mM (for </w:t>
      </w:r>
      <w:r w:rsidR="00865F4E">
        <w:t>aldehydes</w:t>
      </w:r>
      <w:r w:rsidR="00A62FC4">
        <w:t>)</w:t>
      </w:r>
      <w:commentRangeEnd w:id="80"/>
      <w:r w:rsidR="00526F0D">
        <w:rPr>
          <w:rStyle w:val="CommentReference"/>
          <w:kern w:val="2"/>
          <w14:ligatures w14:val="standardContextual"/>
        </w:rPr>
        <w:commentReference w:id="80"/>
      </w:r>
      <w:r w:rsidR="00A62FC4">
        <w:t xml:space="preserve">, time is saved, as an exact mass is not required to be measured </w:t>
      </w:r>
      <w:r w:rsidR="00865F4E">
        <w:t xml:space="preserve">by the chemist </w:t>
      </w:r>
      <w:r w:rsidR="00A62FC4">
        <w:t xml:space="preserve">as the programme </w:t>
      </w:r>
      <w:ins w:id="84" w:author="Ayme, Jean-François" w:date="2024-07-29T19:18:00Z">
        <w:r w:rsidR="00AF4AA3">
          <w:t xml:space="preserve">automatically </w:t>
        </w:r>
      </w:ins>
      <w:r w:rsidR="00A62FC4">
        <w:t xml:space="preserve">adjusts </w:t>
      </w:r>
      <w:ins w:id="85" w:author="Ayme, Jean-François" w:date="2024-07-29T19:18:00Z">
        <w:r w:rsidR="00AF4AA3">
          <w:t xml:space="preserve">the volume of solvent to be added </w:t>
        </w:r>
      </w:ins>
      <w:del w:id="86" w:author="Ayme, Jean-François" w:date="2024-07-29T19:18:00Z">
        <w:r w:rsidR="00A62FC4" w:rsidDel="00AF4AA3">
          <w:delText xml:space="preserve">solvent volumes in stock solutions </w:delText>
        </w:r>
      </w:del>
      <w:r w:rsidR="00A62FC4">
        <w:t>to hit the targeted concentrations</w:t>
      </w:r>
      <w:ins w:id="87" w:author="Ayme, Jean-François" w:date="2024-07-29T19:19:00Z">
        <w:r w:rsidR="00AF4AA3">
          <w:t xml:space="preserve"> based on the masses of reagent weighted by the chemist</w:t>
        </w:r>
      </w:ins>
      <w:r w:rsidR="00A62FC4">
        <w:t>.</w:t>
      </w:r>
      <w:r w:rsidR="00865F4E">
        <w:t xml:space="preserve"> </w:t>
      </w:r>
    </w:p>
    <w:p w14:paraId="4B1D9607" w14:textId="04F36199" w:rsidR="009A262E" w:rsidRDefault="003644A4" w:rsidP="007618D8">
      <w:r>
        <w:t>The chemist then adds the</w:t>
      </w:r>
      <w:r w:rsidR="00C555B0">
        <w:t xml:space="preserve"> masses of the</w:t>
      </w:r>
      <w:r>
        <w:t xml:space="preserve"> weighed reagents into the csv to be read by the program</w:t>
      </w:r>
      <w:r w:rsidR="00C555B0">
        <w:t>. The weighed masses and synthesis platform then</w:t>
      </w:r>
      <w:r>
        <w:t xml:space="preserve"> </w:t>
      </w:r>
      <w:r w:rsidR="00C555B0">
        <w:t>undergo</w:t>
      </w:r>
      <w:r>
        <w:t xml:space="preserve"> a series of checks before generating the updated batch (</w:t>
      </w:r>
      <w:r>
        <w:fldChar w:fldCharType="begin"/>
      </w:r>
      <w:r>
        <w:instrText xml:space="preserve"> REF _Ref169163065 \h </w:instrText>
      </w:r>
      <w:r>
        <w:fldChar w:fldCharType="separate"/>
      </w:r>
      <w:r w:rsidR="00242E7D">
        <w:t xml:space="preserve">Figure </w:t>
      </w:r>
      <w:r w:rsidR="00242E7D">
        <w:rPr>
          <w:noProof/>
        </w:rPr>
        <w:t>11</w:t>
      </w:r>
      <w:r>
        <w:fldChar w:fldCharType="end"/>
      </w:r>
      <w:r>
        <w:t>). Checking chemist input catches errors where either no masses have been added or extreme cases</w:t>
      </w:r>
      <w:r w:rsidR="00E44F08">
        <w:t>. For example,</w:t>
      </w:r>
      <w:r>
        <w:t xml:space="preserve"> where </w:t>
      </w:r>
      <w:commentRangeStart w:id="88"/>
      <w:r>
        <w:t>20</w:t>
      </w:r>
      <w:ins w:id="89" w:author="Ayme, Jean-François" w:date="2024-07-29T19:20:00Z">
        <w:r w:rsidR="00AF4AA3">
          <w:t xml:space="preserve"> </w:t>
        </w:r>
      </w:ins>
      <w:r>
        <w:t>g</w:t>
      </w:r>
      <w:commentRangeEnd w:id="88"/>
      <w:r w:rsidR="00AF4AA3">
        <w:rPr>
          <w:rStyle w:val="CommentReference"/>
          <w:kern w:val="2"/>
          <w14:ligatures w14:val="standardContextual"/>
        </w:rPr>
        <w:commentReference w:id="88"/>
      </w:r>
      <w:r>
        <w:t xml:space="preserve"> of reagent were measured instead of 0.2</w:t>
      </w:r>
      <w:ins w:id="90" w:author="Ayme, Jean-François" w:date="2024-07-29T19:20:00Z">
        <w:r w:rsidR="00AF4AA3">
          <w:t xml:space="preserve"> </w:t>
        </w:r>
      </w:ins>
      <w:r>
        <w:t>g.</w:t>
      </w:r>
      <w:r w:rsidR="009A262E">
        <w:t xml:space="preserve"> The program also forces the chemist to check</w:t>
      </w:r>
      <w:r w:rsidR="00161F16">
        <w:t>:</w:t>
      </w:r>
      <w:r w:rsidR="009A262E">
        <w:t xml:space="preserve"> if NMR </w:t>
      </w:r>
      <w:del w:id="91" w:author="Ayme, Jean-François" w:date="2024-07-29T19:21:00Z">
        <w:r w:rsidR="009A262E" w:rsidDel="00AF4AA3">
          <w:delText>vails</w:delText>
        </w:r>
      </w:del>
      <w:ins w:id="92" w:author="Ayme, Jean-François" w:date="2024-07-29T19:21:00Z">
        <w:r w:rsidR="00AF4AA3">
          <w:t>tubes</w:t>
        </w:r>
      </w:ins>
      <w:r w:rsidR="009A262E">
        <w:t>,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242E7D">
        <w:t xml:space="preserve">S </w:t>
      </w:r>
      <w:r w:rsidR="00242E7D">
        <w:rPr>
          <w:noProof/>
        </w:rPr>
        <w:t>3</w:t>
      </w:r>
      <w:r w:rsidR="00BE2F29">
        <w:fldChar w:fldCharType="end"/>
      </w:r>
      <w:r w:rsidR="00BE2F29">
        <w:t>.</w:t>
      </w:r>
      <w:r w:rsidR="006C52AD">
        <w:t xml:space="preserve"> </w:t>
      </w:r>
      <w:r w:rsidR="00010BD6">
        <w:t>Therefore, the</w:t>
      </w:r>
      <w:r w:rsidR="006C52AD">
        <w:t xml:space="preserve"> check ensures a </w:t>
      </w:r>
      <w:r w:rsidR="006C52AD">
        <w:lastRenderedPageBreak/>
        <w:t>complete setup before generating the updated batch</w:t>
      </w:r>
      <w:r w:rsidR="00010BD6">
        <w:t xml:space="preserve">, </w:t>
      </w:r>
      <w:r w:rsidR="00A319DC">
        <w:t>reducing</w:t>
      </w:r>
      <w:r w:rsidR="00010BD6">
        <w:t xml:space="preserve"> fail</w:t>
      </w:r>
      <w:r w:rsidR="00995A7D">
        <w:t>ed runs</w:t>
      </w:r>
      <w:ins w:id="93" w:author="Ayme, Jean-François" w:date="2024-07-29T19:21:00Z">
        <w:r w:rsidR="00AF4AA3">
          <w:t xml:space="preserve"> and ensure that essential safety checked are performed be</w:t>
        </w:r>
      </w:ins>
      <w:ins w:id="94" w:author="Ayme, Jean-François" w:date="2024-07-29T19:22:00Z">
        <w:r w:rsidR="00AF4AA3">
          <w:t>fore the automated process is started</w:t>
        </w:r>
      </w:ins>
      <w:del w:id="95" w:author="Ayme, Jean-François" w:date="2024-07-29T19:21:00Z">
        <w:r w:rsidR="006C52AD" w:rsidDel="00AF4AA3">
          <w:delText>.</w:delText>
        </w:r>
      </w:del>
    </w:p>
    <w:p w14:paraId="3A1C65F7" w14:textId="2EAC916E" w:rsidR="00CD704C" w:rsidRDefault="00BE2F29" w:rsidP="00A779D4">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 J</w:t>
      </w:r>
      <w:del w:id="96" w:author="Ayme, Jean-François" w:date="2024-07-29T19:22:00Z">
        <w:r w:rsidDel="000D0501">
          <w:delText>a</w:delText>
        </w:r>
      </w:del>
      <w:r>
        <w:t>son.</w:t>
      </w:r>
      <w:r w:rsidR="00FA156D">
        <w:t xml:space="preserve"> </w:t>
      </w:r>
      <w:commentRangeStart w:id="97"/>
      <w:del w:id="98" w:author="Ayme, Jean-François" w:date="2024-07-29T19:23:00Z">
        <w:r w:rsidR="00FA156D" w:rsidDel="000D0501">
          <w:delText>The stock and sample</w:delText>
        </w:r>
        <w:r w:rsidR="0009468F" w:rsidDel="000D0501">
          <w:delText xml:space="preserve"> CSVs were generated for </w:delText>
        </w:r>
        <w:r w:rsidR="00FA156D" w:rsidDel="000D0501">
          <w:delText xml:space="preserve">instruction input for the </w:delText>
        </w:r>
        <w:r w:rsidR="0009468F" w:rsidDel="000D0501">
          <w:delText xml:space="preserve">ChemSpeed </w:delText>
        </w:r>
        <w:r w:rsidR="00FA156D" w:rsidDel="000D0501">
          <w:delText>platform.</w:delText>
        </w:r>
        <w:r w:rsidR="0009468F" w:rsidDel="000D0501">
          <w:delText xml:space="preserve"> </w:delText>
        </w:r>
        <w:r w:rsidR="007F792F" w:rsidDel="000D0501">
          <w:delText xml:space="preserve">While </w:delText>
        </w:r>
        <w:r w:rsidR="00FA156D" w:rsidDel="000D0501">
          <w:delText xml:space="preserve">NMR </w:delText>
        </w:r>
        <w:r w:rsidR="007F792F" w:rsidDel="000D0501">
          <w:delText xml:space="preserve">Jsons and </w:delText>
        </w:r>
        <w:r w:rsidR="00FA156D" w:rsidDel="000D0501">
          <w:delText xml:space="preserve">MS </w:delText>
        </w:r>
        <w:r w:rsidR="007F792F" w:rsidDel="000D0501">
          <w:delText xml:space="preserve">CSVs were generated for the NMR and LCMS machines as input </w:delText>
        </w:r>
        <w:r w:rsidR="00FA156D" w:rsidDel="000D0501">
          <w:delText>for automated data collection.</w:delText>
        </w:r>
        <w:r w:rsidR="007F792F" w:rsidDel="000D0501">
          <w:delText xml:space="preserve"> </w:delText>
        </w:r>
      </w:del>
      <w:commentRangeEnd w:id="97"/>
      <w:r w:rsidR="000D0501">
        <w:rPr>
          <w:rStyle w:val="CommentReference"/>
          <w:kern w:val="2"/>
          <w14:ligatures w14:val="standardContextual"/>
        </w:rPr>
        <w:commentReference w:id="97"/>
      </w:r>
      <w:r>
        <w:t>Stock and Sample CSV are read by the ChemSpeed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ChemSpeed via a shared folder </w:t>
      </w:r>
      <w:r w:rsidR="00F81B63">
        <w:t>on the local network.</w:t>
      </w:r>
      <w:r w:rsidR="0009468F">
        <w:t xml:space="preserve"> </w:t>
      </w:r>
      <w:r w:rsidR="00F81B63">
        <w:t xml:space="preserve">The MS CSV is sent to the LCMS autosampler </w:t>
      </w:r>
      <w:r w:rsidR="00736166">
        <w:t xml:space="preserve">via email </w:t>
      </w:r>
      <w:r w:rsidR="00F81B63">
        <w:t>and contains information on the aliquot volume, sample number, and several other MS parameters. For example, if samples need to pass through a column. The NMR J</w:t>
      </w:r>
      <w:del w:id="99" w:author="Ayme, Jean-François" w:date="2024-07-29T19:23:00Z">
        <w:r w:rsidR="00F81B63" w:rsidDel="000D0501">
          <w:delText>a</w:delText>
        </w:r>
      </w:del>
      <w:r w:rsidR="00F81B63">
        <w:t xml:space="preserve">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w:t>
      </w:r>
      <w:r w:rsidR="006143C0">
        <w:t xml:space="preserve">and </w:t>
      </w:r>
      <w:r w:rsidR="00DA6D1C">
        <w:t>its analysis</w:t>
      </w:r>
      <w:r w:rsidR="00271CC5">
        <w:t>.</w:t>
      </w:r>
    </w:p>
    <w:p w14:paraId="36357EF3" w14:textId="03F4FAB7" w:rsidR="006575D1" w:rsidRPr="006575D1" w:rsidRDefault="006575D1" w:rsidP="00A779D4">
      <w:r>
        <w:t xml:space="preserve">These modifications allowed for a reliable synthesis and analysis workflow, where all 720 reactions can be acquired in </w:t>
      </w:r>
      <w:r w:rsidR="00036B0A">
        <w:t>a predicted</w:t>
      </w:r>
      <w:r>
        <w:t xml:space="preserve"> span of 6 weeks, where 15% of this time is spent setting up workflows, cleaning NMR tubes and </w:t>
      </w:r>
      <w:r w:rsidR="005C3445">
        <w:t xml:space="preserve">cleaning </w:t>
      </w:r>
      <w:r>
        <w:t xml:space="preserve">used vials. Furthermore, the program is written in a way, that a non-expert coder </w:t>
      </w:r>
      <w:del w:id="100" w:author="Ayme, Jean-François" w:date="2024-07-29T19:25:00Z">
        <w:r w:rsidDel="000D0501">
          <w:delText>is capable too of running</w:delText>
        </w:r>
      </w:del>
      <w:ins w:id="101" w:author="Ayme, Jean-François" w:date="2024-07-29T19:25:00Z">
        <w:r w:rsidR="000D0501">
          <w:t>could set up and execute the</w:t>
        </w:r>
      </w:ins>
      <w:r>
        <w:t xml:space="preserve"> </w:t>
      </w:r>
      <w:del w:id="102" w:author="Ayme, Jean-François" w:date="2024-07-29T19:25:00Z">
        <w:r w:rsidDel="000D0501">
          <w:delText xml:space="preserve">experiments in </w:delText>
        </w:r>
      </w:del>
      <w:r>
        <w:t>automation</w:t>
      </w:r>
      <w:ins w:id="103" w:author="Ayme, Jean-François" w:date="2024-07-29T19:25:00Z">
        <w:r w:rsidR="000D0501">
          <w:t xml:space="preserve"> workflow</w:t>
        </w:r>
      </w:ins>
      <w:r>
        <w:t>. Lastly, both modifications and program reduce set up times while reducing as much human error as possible through each step of the process.</w:t>
      </w:r>
    </w:p>
    <w:p w14:paraId="237112EB" w14:textId="59B97077" w:rsidR="003D750A" w:rsidRDefault="003D750A" w:rsidP="003D750A">
      <w:pPr>
        <w:pStyle w:val="Heading3"/>
      </w:pPr>
      <w:bookmarkStart w:id="104" w:name="_Toc172795313"/>
      <w:r>
        <w:t>4.2.1.2 Synthesis and Analysis of the Selected Space</w:t>
      </w:r>
      <w:bookmarkEnd w:id="104"/>
    </w:p>
    <w:p w14:paraId="2FA333C1" w14:textId="5E6665CB"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242E7D">
        <w:t xml:space="preserve">Figure </w:t>
      </w:r>
      <w:r w:rsidR="00242E7D">
        <w:rPr>
          <w:noProof/>
        </w:rPr>
        <w:t>13</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242E7D">
        <w:t xml:space="preserve">S </w:t>
      </w:r>
      <w:r w:rsidR="00242E7D">
        <w:rPr>
          <w:noProof/>
        </w:rPr>
        <w:t>3</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38377190">
            <wp:extent cx="6634131" cy="68992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634131" cy="6899274"/>
                    </a:xfrm>
                    <a:prstGeom prst="rect">
                      <a:avLst/>
                    </a:prstGeom>
                    <a:noFill/>
                    <a:ln>
                      <a:noFill/>
                    </a:ln>
                  </pic:spPr>
                </pic:pic>
              </a:graphicData>
            </a:graphic>
          </wp:inline>
        </w:drawing>
      </w:r>
    </w:p>
    <w:p w14:paraId="5658F3FF" w14:textId="4A0EF309" w:rsidR="00463B65" w:rsidRDefault="001E6337" w:rsidP="001E6337">
      <w:pPr>
        <w:pStyle w:val="Caption"/>
      </w:pPr>
      <w:bookmarkStart w:id="105" w:name="_Ref169806750"/>
      <w:r>
        <w:t xml:space="preserve">Figure </w:t>
      </w:r>
      <w:fldSimple w:instr=" SEQ Figure \* ARABIC ">
        <w:r w:rsidR="00242E7D">
          <w:rPr>
            <w:noProof/>
          </w:rPr>
          <w:t>13</w:t>
        </w:r>
      </w:fldSimple>
      <w:bookmarkEnd w:id="105"/>
      <w:r>
        <w:t xml:space="preserve">: The physical steps a chemist needs to take to run a batch in the workflow. There are 14 overall steps that are required for post and pre-platform running. </w:t>
      </w:r>
    </w:p>
    <w:p w14:paraId="3783D398" w14:textId="6B61C62F" w:rsidR="00545A2A" w:rsidDel="00810E2A" w:rsidRDefault="00545A2A" w:rsidP="003D750A">
      <w:pPr>
        <w:rPr>
          <w:del w:id="106" w:author="Ayme, Jean-François" w:date="2024-07-29T19:28:00Z"/>
        </w:rPr>
      </w:pPr>
      <w:commentRangeStart w:id="107"/>
      <w:del w:id="108" w:author="Ayme, Jean-François" w:date="2024-07-29T19:28:00Z">
        <w:r w:rsidDel="00810E2A">
          <w:delText>As outlined in the section 3, the chemist first defines a chemical space into the program to generate a computer readable representation of the space.</w:delText>
        </w:r>
      </w:del>
    </w:p>
    <w:p w14:paraId="592A85CA" w14:textId="6C9B86B1" w:rsidR="00545A2A" w:rsidRDefault="00545A2A" w:rsidP="003D750A">
      <w:del w:id="109" w:author="Ayme, Jean-François" w:date="2024-07-29T19:28:00Z">
        <w:r w:rsidDel="00810E2A">
          <w:delText xml:space="preserve">With the space generated the workflow is now capable of taking batches </w:delText>
        </w:r>
        <w:r w:rsidR="00614A66" w:rsidDel="00810E2A">
          <w:delText>for</w:delText>
        </w:r>
        <w:r w:rsidDel="00810E2A">
          <w:delText xml:space="preserve"> synthesis and analysis. However, the chemist must first setup the workflow </w:delText>
        </w:r>
      </w:del>
      <w:commentRangeEnd w:id="107"/>
      <w:r w:rsidR="00810E2A">
        <w:rPr>
          <w:rStyle w:val="CommentReference"/>
          <w:kern w:val="2"/>
          <w14:ligatures w14:val="standardContextual"/>
        </w:rPr>
        <w:commentReference w:id="107"/>
      </w:r>
      <w:ins w:id="110" w:author="Ayme, Jean-François" w:date="2024-07-29T19:28:00Z">
        <w:r w:rsidR="00810E2A">
          <w:t>B</w:t>
        </w:r>
      </w:ins>
      <w:del w:id="111" w:author="Ayme, Jean-François" w:date="2024-07-29T19:28:00Z">
        <w:r w:rsidDel="00810E2A">
          <w:delText>b</w:delText>
        </w:r>
      </w:del>
      <w:r>
        <w:t>efore any batches can be run</w:t>
      </w:r>
      <w:ins w:id="112" w:author="Ayme, Jean-François" w:date="2024-07-29T19:27:00Z">
        <w:r w:rsidR="00810E2A">
          <w:t xml:space="preserve"> in </w:t>
        </w:r>
        <w:proofErr w:type="spellStart"/>
        <w:r w:rsidR="00810E2A">
          <w:t>aut</w:t>
        </w:r>
      </w:ins>
      <w:ins w:id="113" w:author="Ayme, Jean-François" w:date="2024-07-29T19:28:00Z">
        <w:r w:rsidR="00810E2A">
          <w:t>omation</w:t>
        </w:r>
      </w:ins>
      <w:del w:id="114" w:author="Ayme, Jean-François" w:date="2024-07-29T19:27:00Z">
        <w:r w:rsidDel="00810E2A">
          <w:delText>.</w:delText>
        </w:r>
      </w:del>
      <w:ins w:id="115" w:author="Ayme, Jean-François" w:date="2024-07-29T19:27:00Z">
        <w:r w:rsidR="00810E2A">
          <w:t>the</w:t>
        </w:r>
        <w:proofErr w:type="spellEnd"/>
        <w:r w:rsidR="00810E2A">
          <w:t xml:space="preserve"> chemist must first setup the workflow</w:t>
        </w:r>
      </w:ins>
    </w:p>
    <w:p w14:paraId="7FE57852" w14:textId="15356D3D"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w:t>
      </w:r>
      <w:r w:rsidR="001B38ED">
        <w:t xml:space="preserve">pierced </w:t>
      </w:r>
      <w:r>
        <w:t>NMR</w:t>
      </w:r>
      <w:r w:rsidR="001B38ED">
        <w:t xml:space="preserve"> cap</w:t>
      </w:r>
      <w:r w:rsidR="001C3556">
        <w:t xml:space="preserve">, </w:t>
      </w:r>
      <w:r w:rsidR="001B38ED">
        <w:t xml:space="preserve">before being </w:t>
      </w:r>
      <w:r>
        <w:t>added onto the NMR rack. The hole in the lid allows the ChemSpeed to dispense samples into the NMR tube.</w:t>
      </w:r>
      <w:r w:rsidR="00D07349">
        <w:t xml:space="preserve"> The rack is then placed into the appropriate location on the ChemSpeed</w:t>
      </w:r>
      <w:r w:rsidR="001C3556">
        <w:t>.</w:t>
      </w:r>
      <w:r w:rsidR="00CD704C">
        <w:t xml:space="preserve"> </w:t>
      </w:r>
    </w:p>
    <w:p w14:paraId="7AA8B938" w14:textId="5CB3990F"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242E7D">
        <w:t xml:space="preserve">Figure </w:t>
      </w:r>
      <w:r w:rsidR="00242E7D">
        <w:rPr>
          <w:noProof/>
        </w:rPr>
        <w:t>13</w:t>
      </w:r>
      <w:r w:rsidR="001C3556">
        <w:fldChar w:fldCharType="end"/>
      </w:r>
      <w:r w:rsidR="001C3556">
        <w:t>)</w:t>
      </w:r>
      <w:ins w:id="116" w:author="Ayme, Jean-François" w:date="2024-07-29T19:28:00Z">
        <w:r w:rsidR="00810E2A">
          <w:t xml:space="preserve"> instead of </w:t>
        </w:r>
      </w:ins>
      <w:ins w:id="117" w:author="Ayme, Jean-François" w:date="2024-07-29T19:29:00Z">
        <w:r w:rsidR="00810E2A">
          <w:t>conventional MS vials enabling to quickly filter all reactions with minimal effort</w:t>
        </w:r>
      </w:ins>
      <w:r w:rsidR="00EA3A31">
        <w:t xml:space="preserve">. </w:t>
      </w:r>
      <w:r w:rsidR="00D07349">
        <w:t xml:space="preserve">The </w:t>
      </w:r>
      <w:r w:rsidR="00EA3A31">
        <w:t xml:space="preserve">LCMS </w:t>
      </w:r>
      <w:r w:rsidR="00D07349">
        <w:t>rack is then placed in the appropriate location on the ChemSpeed.</w:t>
      </w:r>
    </w:p>
    <w:p w14:paraId="45831A04" w14:textId="1A3FC832" w:rsidR="00F62D19" w:rsidRDefault="00F62D19" w:rsidP="003D750A">
      <w:r>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w:t>
      </w:r>
      <w:ins w:id="118" w:author="Ayme, Jean-François" w:date="2024-07-29T19:30:00Z">
        <w:r w:rsidR="00810E2A">
          <w:t xml:space="preserve"> </w:t>
        </w:r>
      </w:ins>
      <w:r>
        <w:t xml:space="preserve">mL vial </w:t>
      </w:r>
      <w:del w:id="119" w:author="Ayme, Jean-François" w:date="2024-07-29T19:30:00Z">
        <w:r w:rsidDel="00810E2A">
          <w:delText>was used</w:delText>
        </w:r>
      </w:del>
      <w:ins w:id="120" w:author="Ayme, Jean-François" w:date="2024-07-29T19:30:00Z">
        <w:r w:rsidR="00810E2A">
          <w:t>is sufficient</w:t>
        </w:r>
      </w:ins>
      <w:r>
        <w:t>.</w:t>
      </w:r>
    </w:p>
    <w:p w14:paraId="720CC329" w14:textId="45FF4847" w:rsidR="00F62D19" w:rsidRDefault="00F62D19" w:rsidP="003D750A">
      <w:r>
        <w:lastRenderedPageBreak/>
        <w:t>The ChemSpeed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21F6BE85" w:rsidR="00F62D19" w:rsidRDefault="00F62D19" w:rsidP="003D750A">
      <w:r>
        <w:t>The platform carries out reactions in 8</w:t>
      </w:r>
      <w:ins w:id="121" w:author="Ayme, Jean-François" w:date="2024-07-29T19:30:00Z">
        <w:r w:rsidR="00810E2A">
          <w:t xml:space="preserve"> </w:t>
        </w:r>
      </w:ins>
      <w:r>
        <w:t xml:space="preserve">mL vials, where a vial belongs to a single reaction. </w:t>
      </w:r>
      <w:r w:rsidR="001C3556">
        <w:t xml:space="preserve">8 </w:t>
      </w:r>
      <w:ins w:id="122" w:author="Berardi, Emanuele" w:date="2024-07-30T09:19:00Z">
        <w:r w:rsidR="00BF30CE">
          <w:t xml:space="preserve"> </w:t>
        </w:r>
      </w:ins>
      <w:r w:rsidR="001C3556">
        <w:t xml:space="preserve">mL vials were chosen, so that </w:t>
      </w:r>
      <w:ins w:id="123" w:author="Ayme, Jean-François" w:date="2024-07-29T19:32:00Z">
        <w:r w:rsidR="00810E2A">
          <w:t xml:space="preserve">the </w:t>
        </w:r>
        <w:commentRangeStart w:id="124"/>
        <w:r w:rsidR="00810E2A">
          <w:t xml:space="preserve">aliquots of each reagent added ( XX mL) to the reaction mixture is well within the precision limit of the </w:t>
        </w:r>
        <w:proofErr w:type="spellStart"/>
        <w:r w:rsidR="00810E2A">
          <w:t>Chemspeed</w:t>
        </w:r>
        <w:proofErr w:type="spellEnd"/>
        <w:r w:rsidR="00810E2A">
          <w:t xml:space="preserve"> and </w:t>
        </w:r>
      </w:ins>
      <w:r w:rsidR="001C3556">
        <w:t xml:space="preserve">enough sample </w:t>
      </w:r>
      <w:del w:id="125" w:author="Ayme, Jean-François" w:date="2024-07-29T19:33:00Z">
        <w:r w:rsidR="001C3556" w:rsidDel="00810E2A">
          <w:delText xml:space="preserve">can be </w:delText>
        </w:r>
        <w:r w:rsidR="006231DD" w:rsidDel="00810E2A">
          <w:delText xml:space="preserve">easily </w:delText>
        </w:r>
      </w:del>
      <w:ins w:id="126" w:author="Ayme, Jean-François" w:date="2024-07-29T19:33:00Z">
        <w:r w:rsidR="00810E2A">
          <w:t xml:space="preserve">is </w:t>
        </w:r>
      </w:ins>
      <w:del w:id="127" w:author="Ayme, Jean-François" w:date="2024-07-29T19:33:00Z">
        <w:r w:rsidR="001C3556" w:rsidDel="00810E2A">
          <w:delText xml:space="preserve">prepared </w:delText>
        </w:r>
      </w:del>
      <w:ins w:id="128" w:author="Ayme, Jean-François" w:date="2024-07-29T19:33:00Z">
        <w:r w:rsidR="00810E2A">
          <w:t xml:space="preserve">obtained to reliably  </w:t>
        </w:r>
      </w:ins>
      <w:del w:id="129" w:author="Ayme, Jean-François" w:date="2024-07-29T19:33:00Z">
        <w:r w:rsidR="006231DD" w:rsidDel="00810E2A">
          <w:delText xml:space="preserve">and handled by the platform </w:delText>
        </w:r>
        <w:r w:rsidR="001C3556" w:rsidDel="00810E2A">
          <w:delText xml:space="preserve">for </w:delText>
        </w:r>
      </w:del>
      <w:ins w:id="130" w:author="Ayme, Jean-François" w:date="2024-07-29T19:33:00Z">
        <w:r w:rsidR="00810E2A">
          <w:t xml:space="preserve">being able to sample </w:t>
        </w:r>
      </w:ins>
      <w:ins w:id="131" w:author="Ayme, Jean-François" w:date="2024-07-29T19:34:00Z">
        <w:r w:rsidR="00810E2A">
          <w:t xml:space="preserve">0.6 mL for </w:t>
        </w:r>
      </w:ins>
      <w:r w:rsidR="001C3556">
        <w:t xml:space="preserve">NMR and </w:t>
      </w:r>
      <w:ins w:id="132" w:author="Ayme, Jean-François" w:date="2024-07-29T19:34:00Z">
        <w:r w:rsidR="00810E2A">
          <w:t xml:space="preserve">0.1 mL for </w:t>
        </w:r>
      </w:ins>
      <w:r w:rsidR="001C3556">
        <w:t xml:space="preserve">LCMS </w:t>
      </w:r>
      <w:r w:rsidR="006231DD">
        <w:t>analysis</w:t>
      </w:r>
      <w:r w:rsidR="001C3556">
        <w:t>.</w:t>
      </w:r>
      <w:ins w:id="133" w:author="Ayme, Jean-François" w:date="2024-07-29T19:34:00Z">
        <w:r w:rsidR="00810E2A">
          <w:t xml:space="preserve"> In total XX mL of each reaction was prepared.</w:t>
        </w:r>
      </w:ins>
      <w:r w:rsidR="001C3556">
        <w:t xml:space="preserve"> </w:t>
      </w:r>
      <w:commentRangeEnd w:id="124"/>
      <w:r w:rsidR="00810E2A">
        <w:rPr>
          <w:rStyle w:val="CommentReference"/>
          <w:kern w:val="2"/>
          <w14:ligatures w14:val="standardContextual"/>
        </w:rPr>
        <w:commentReference w:id="124"/>
      </w:r>
      <w:r w:rsidR="001C3556">
        <w:t xml:space="preserve">Additionally, a </w:t>
      </w:r>
      <w:del w:id="134" w:author="Ayme, Jean-François" w:date="2024-07-29T19:35:00Z">
        <w:r w:rsidR="001C3556" w:rsidDel="00810E2A">
          <w:delText xml:space="preserve">small </w:delText>
        </w:r>
      </w:del>
      <w:ins w:id="135" w:author="Ayme, Jean-François" w:date="2024-07-29T19:35:00Z">
        <w:r w:rsidR="00810E2A">
          <w:t xml:space="preserve">limited </w:t>
        </w:r>
      </w:ins>
      <w:r w:rsidR="001C3556">
        <w:t>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ChemSpeed</w:t>
      </w:r>
      <w:r w:rsidR="00C6034B">
        <w:t xml:space="preserve"> for each run</w:t>
      </w:r>
      <w:r>
        <w:t>.</w:t>
      </w:r>
    </w:p>
    <w:p w14:paraId="253546E4" w14:textId="32595D39" w:rsidR="00FC7B7E" w:rsidRDefault="00F62D19" w:rsidP="003D750A">
      <w:r>
        <w:t>With the above steps all set, the chemist can now run the program from section 4.2.1.1</w:t>
      </w:r>
      <w:r w:rsidR="00C6034B">
        <w:t xml:space="preserve">, </w:t>
      </w:r>
      <w:del w:id="136" w:author="Ayme, Jean-François" w:date="2024-07-29T19:36:00Z">
        <w:r w:rsidR="00C6034B" w:rsidDel="00810E2A">
          <w:delText xml:space="preserve">spitting </w:delText>
        </w:r>
        <w:r w:rsidDel="00810E2A">
          <w:delText xml:space="preserve">out </w:delText>
        </w:r>
      </w:del>
      <w:ins w:id="137" w:author="Ayme, Jean-François" w:date="2024-07-29T19:36:00Z">
        <w:r w:rsidR="00810E2A">
          <w:t xml:space="preserve">returning </w:t>
        </w:r>
      </w:ins>
      <w:r>
        <w:t>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 xml:space="preserve">20 mL vials, </w:t>
      </w:r>
      <w:r w:rsidR="00FC7B7E">
        <w:t>splits their septa</w:t>
      </w:r>
      <w:del w:id="138" w:author="Ayme, Jean-François" w:date="2024-07-29T19:38:00Z">
        <w:r w:rsidR="00FC7B7E" w:rsidDel="00A25613">
          <w:delText xml:space="preserve"> </w:delText>
        </w:r>
      </w:del>
      <w:ins w:id="139" w:author="Ayme, Jean-François" w:date="2024-07-29T19:37:00Z">
        <w:r w:rsidR="00810E2A">
          <w:t xml:space="preserve"> </w:t>
        </w:r>
      </w:ins>
      <w:r w:rsidR="00FC7B7E">
        <w:t>and then</w:t>
      </w:r>
      <w:r>
        <w:t xml:space="preserve"> load</w:t>
      </w:r>
      <w:r w:rsidR="00FC7B7E">
        <w:t>s</w:t>
      </w:r>
      <w:r>
        <w:t xml:space="preserve"> them into appropriate locations in the ChemSpeed</w:t>
      </w:r>
      <w:r w:rsidR="00FC7B7E">
        <w:t>.</w:t>
      </w:r>
      <w:r w:rsidR="00C6034B">
        <w:t xml:space="preserve"> </w:t>
      </w:r>
      <w:del w:id="140" w:author="Ayme, Jean-François" w:date="2024-07-29T19:38:00Z">
        <w:r w:rsidR="00C6034B" w:rsidDel="00A25613">
          <w:delText>20 mL vials were chosen as they are capable o</w:delText>
        </w:r>
        <w:r w:rsidR="00664B43" w:rsidDel="00A25613">
          <w:delText xml:space="preserve">f </w:delText>
        </w:r>
        <w:r w:rsidR="00C6034B" w:rsidDel="00A25613">
          <w:delText xml:space="preserve">holding just the right </w:delText>
        </w:r>
        <w:r w:rsidR="00664B43" w:rsidDel="00A25613">
          <w:delText xml:space="preserve">volume of solvents to form </w:delText>
        </w:r>
        <w:r w:rsidR="00C6034B" w:rsidDel="00A25613">
          <w:delText>stock solutions without requiring larger vials.</w:delText>
        </w:r>
        <w:r w:rsidR="00FC7B7E" w:rsidDel="00A25613">
          <w:delText xml:space="preserve"> </w:delText>
        </w:r>
      </w:del>
      <w:r w:rsidR="00FC7B7E">
        <w:t>The vial septa must be split as they are thick and do not allow pressure to equilibrate in the vial. If septa are not split, the platform does not dispense solvents reliably and accurately.</w:t>
      </w:r>
    </w:p>
    <w:p w14:paraId="5958E013" w14:textId="7C409562" w:rsidR="00CD704C" w:rsidRDefault="00FC7B7E" w:rsidP="00CD704C">
      <w:r>
        <w:t>The chemist then adds the measured reagent masses into a csv for the program to read</w:t>
      </w:r>
      <w:r w:rsidR="006270D5">
        <w:t>. The program then forces the chemist to double check the platform is set up correctly, and automatically checks for potential errors in the input masses</w:t>
      </w:r>
      <w:r w:rsidR="00B144BA">
        <w:t xml:space="preserve"> (see previous section)</w:t>
      </w:r>
      <w:r w:rsidR="006270D5">
        <w:t>. When these checks are confirmed, the platform</w:t>
      </w:r>
      <w:r>
        <w:t xml:space="preserve"> start</w:t>
      </w:r>
      <w:r w:rsidR="006270D5">
        <w:t>s</w:t>
      </w:r>
      <w:r>
        <w:t xml:space="preserve"> synthesis</w:t>
      </w:r>
      <w:r w:rsidR="006270D5">
        <w:t xml:space="preserve"> and once done</w:t>
      </w:r>
      <w:r>
        <w:t xml:space="preserve">, the chemist needs to </w:t>
      </w:r>
      <w:r w:rsidR="00B144BA">
        <w:t xml:space="preserve">manually </w:t>
      </w:r>
      <w:r>
        <w:t xml:space="preserve">filter out the LCMS samples. This is made simple as the vials </w:t>
      </w:r>
      <w:r w:rsidR="009943FA">
        <w:t>(</w:t>
      </w:r>
      <w:proofErr w:type="spellStart"/>
      <w:r w:rsidR="009943FA" w:rsidRPr="009943FA">
        <w:t>Cytiva</w:t>
      </w:r>
      <w:proofErr w:type="spellEnd"/>
      <w:r w:rsidR="009943FA" w:rsidRPr="009943FA">
        <w:t xml:space="preserve"> Whatman™ Mini-</w:t>
      </w:r>
      <w:proofErr w:type="spellStart"/>
      <w:r w:rsidR="009943FA" w:rsidRPr="009943FA">
        <w:t>UniPrep</w:t>
      </w:r>
      <w:proofErr w:type="spellEnd"/>
      <w:r w:rsidR="009943FA" w:rsidRPr="009943FA">
        <w:t>™ Syringeless Filters</w:t>
      </w:r>
      <w:r w:rsidR="009943FA">
        <w:t>)</w:t>
      </w:r>
      <w:r w:rsidR="009C624A">
        <w:t xml:space="preserve"> </w:t>
      </w:r>
      <w:r>
        <w:t>are purpose built to be filtered</w:t>
      </w:r>
      <w:r w:rsidR="00CD704C">
        <w:t xml:space="preserve"> syringeless</w:t>
      </w:r>
      <w:r w:rsidR="00C6034B">
        <w:t xml:space="preserve"> (</w:t>
      </w:r>
      <w:r w:rsidR="00C6034B">
        <w:fldChar w:fldCharType="begin"/>
      </w:r>
      <w:r w:rsidR="00C6034B">
        <w:instrText xml:space="preserve"> REF _Ref169806750 \h </w:instrText>
      </w:r>
      <w:r w:rsidR="00C6034B">
        <w:fldChar w:fldCharType="separate"/>
      </w:r>
      <w:r w:rsidR="00242E7D">
        <w:t xml:space="preserve">Figure </w:t>
      </w:r>
      <w:r w:rsidR="00242E7D">
        <w:rPr>
          <w:noProof/>
        </w:rPr>
        <w:t>13</w:t>
      </w:r>
      <w:r w:rsidR="00C6034B">
        <w:fldChar w:fldCharType="end"/>
      </w:r>
      <w:r w:rsidR="00C6034B">
        <w:t>)</w:t>
      </w:r>
      <w:r>
        <w:t xml:space="preserve">. </w:t>
      </w:r>
      <w:r w:rsidR="00CD704C">
        <w:t>Afterwards, the chemist visually checks that all NMR tubes contain samples with appropriate sample volumes</w:t>
      </w:r>
      <w:r w:rsidR="00CC730D">
        <w:t xml:space="preserve"> for NMR spectra acquisition</w:t>
      </w:r>
      <w:r w:rsidR="00CD704C">
        <w:t>. A visual inspection for failed reactions is required, as often</w:t>
      </w:r>
      <w:ins w:id="141" w:author="Ayme, Jean-François" w:date="2024-07-29T19:39:00Z">
        <w:r w:rsidR="00A25613">
          <w:t xml:space="preserve"> </w:t>
        </w:r>
        <w:commentRangeStart w:id="142"/>
        <w:r w:rsidR="00A25613">
          <w:t>(XX % of the sample per run)</w:t>
        </w:r>
      </w:ins>
      <w:commentRangeEnd w:id="142"/>
      <w:ins w:id="143" w:author="Ayme, Jean-François" w:date="2024-07-29T19:40:00Z">
        <w:r w:rsidR="00A25613">
          <w:rPr>
            <w:rStyle w:val="CommentReference"/>
            <w:kern w:val="2"/>
            <w14:ligatures w14:val="standardContextual"/>
          </w:rPr>
          <w:commentReference w:id="142"/>
        </w:r>
      </w:ins>
      <w:r w:rsidR="00CD704C">
        <w:t xml:space="preserve">, seals </w:t>
      </w:r>
      <w:r w:rsidR="009C624A">
        <w:t xml:space="preserve">of reaction vials </w:t>
      </w:r>
      <w:r w:rsidR="00B144BA">
        <w:t>break</w:t>
      </w:r>
      <w:r w:rsidR="00CD704C">
        <w:t>, causing the evaporative loss of reaction mixtures</w:t>
      </w:r>
      <w:ins w:id="144" w:author="Ayme, Jean-François" w:date="2024-07-29T19:40:00Z">
        <w:r w:rsidR="00A25613">
          <w:t xml:space="preserve"> during the 48 h of heating at 60 </w:t>
        </w:r>
        <w:r w:rsidR="00A25613">
          <w:rPr>
            <w:rFonts w:cstheme="minorHAnsi"/>
          </w:rPr>
          <w:t>˚</w:t>
        </w:r>
        <w:r w:rsidR="00A25613">
          <w:t>C</w:t>
        </w:r>
      </w:ins>
      <w:r w:rsidR="00CD704C">
        <w:t xml:space="preserve">. Failed reactions </w:t>
      </w:r>
      <w:del w:id="145" w:author="Ayme, Jean-François" w:date="2024-07-29T19:40:00Z">
        <w:r w:rsidR="00CD704C" w:rsidDel="00A25613">
          <w:delText xml:space="preserve">can </w:delText>
        </w:r>
      </w:del>
      <w:del w:id="146" w:author="Ayme, Jean-François" w:date="2024-07-29T19:41:00Z">
        <w:r w:rsidR="00CD704C" w:rsidDel="00A25613">
          <w:delText>be</w:delText>
        </w:r>
      </w:del>
      <w:ins w:id="147" w:author="Ayme, Jean-François" w:date="2024-07-29T19:41:00Z">
        <w:r w:rsidR="00A25613">
          <w:t>are</w:t>
        </w:r>
      </w:ins>
      <w:r w:rsidR="00CD704C">
        <w:t xml:space="preserve"> re-feed into the programme to </w:t>
      </w:r>
      <w:del w:id="148" w:author="Ayme, Jean-François" w:date="2024-07-29T19:41:00Z">
        <w:r w:rsidR="00CD704C" w:rsidDel="00A25613">
          <w:delText xml:space="preserve">then </w:delText>
        </w:r>
      </w:del>
      <w:r w:rsidR="00CD704C">
        <w:t>be rerun</w:t>
      </w:r>
      <w:r w:rsidR="00B144BA">
        <w:t xml:space="preserve"> once all the batches have been performed</w:t>
      </w:r>
      <w:r w:rsidR="00CD704C">
        <w:t>.</w:t>
      </w:r>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00623D14" w14:textId="4A73CB83" w:rsidR="005E7C3C" w:rsidRDefault="000971D9" w:rsidP="00CF5006">
      <w:r>
        <w:t xml:space="preserve">This process of setting up and measuring reagents took 3-4 hours for each set up. Synthesis, and sample preparation took the synthesis platform 50 hours. Mass spec, and NMR analysis took 1.5 and 6 hours respectively. </w:t>
      </w:r>
      <w:r w:rsidR="003C6A87">
        <w:t xml:space="preserve">Each batch required 5 hours of rinsing and washing. </w:t>
      </w:r>
      <w:r>
        <w:t xml:space="preserve">For each batch an average of 5 reactions failed, caused by evaporative loss. Furthermore, when the </w:t>
      </w:r>
      <w:ins w:id="149" w:author="Ayme, Jean-François" w:date="2024-07-29T19:42:00Z">
        <w:r w:rsidR="00A25613">
          <w:t xml:space="preserve">code of the </w:t>
        </w:r>
      </w:ins>
      <w:r>
        <w:t xml:space="preserve">workflow programs </w:t>
      </w:r>
      <w:proofErr w:type="gramStart"/>
      <w:r>
        <w:t>were</w:t>
      </w:r>
      <w:proofErr w:type="gramEnd"/>
      <w:r>
        <w:t xml:space="preserve"> refactored</w:t>
      </w:r>
      <w:r w:rsidR="00CF5006">
        <w:t xml:space="preserve"> a bug was introduced, causing </w:t>
      </w:r>
      <w:r w:rsidR="00E26E2D" w:rsidRPr="00E26E2D">
        <w:t>279</w:t>
      </w:r>
      <w:r w:rsidR="00CF5006">
        <w:t xml:space="preserve"> of these reaction to run NMR spectra with </w:t>
      </w:r>
      <w:ins w:id="150" w:author="Ayme, Jean-François" w:date="2024-07-29T19:42:00Z">
        <w:r w:rsidR="00A25613">
          <w:t xml:space="preserve">only </w:t>
        </w:r>
      </w:ins>
      <w:r w:rsidR="00CF5006">
        <w:t>8 scans rather than 64</w:t>
      </w:r>
      <w:ins w:id="151" w:author="Ayme, Jean-François" w:date="2024-07-29T19:42:00Z">
        <w:r w:rsidR="00A25613">
          <w:t>,</w:t>
        </w:r>
      </w:ins>
      <w:del w:id="152" w:author="Ayme, Jean-François" w:date="2024-07-29T19:42:00Z">
        <w:r w:rsidR="00CF5006" w:rsidDel="00A25613">
          <w:delText xml:space="preserve">. </w:delText>
        </w:r>
        <w:r w:rsidR="0073449C" w:rsidDel="00A25613">
          <w:delText>T</w:delText>
        </w:r>
      </w:del>
      <w:ins w:id="153" w:author="Ayme, Jean-François" w:date="2024-07-29T19:42:00Z">
        <w:r w:rsidR="00A25613">
          <w:t>t</w:t>
        </w:r>
      </w:ins>
      <w:r w:rsidR="0073449C">
        <w:t>h</w:t>
      </w:r>
      <w:ins w:id="154" w:author="Ayme, Jean-François" w:date="2024-07-29T19:42:00Z">
        <w:r w:rsidR="00A25613">
          <w:t>us</w:t>
        </w:r>
      </w:ins>
      <w:del w:id="155" w:author="Ayme, Jean-François" w:date="2024-07-29T19:42:00Z">
        <w:r w:rsidR="0073449C" w:rsidDel="00A25613">
          <w:delText>is</w:delText>
        </w:r>
      </w:del>
      <w:r w:rsidR="0073449C">
        <w:t xml:space="preserve"> only leave out </w:t>
      </w:r>
      <w:r w:rsidR="005D1E8C" w:rsidRPr="00E26E2D">
        <w:t>120</w:t>
      </w:r>
      <w:r w:rsidR="0073449C">
        <w:t xml:space="preserve"> reactions for </w:t>
      </w:r>
      <w:del w:id="156" w:author="Ayme, Jean-François" w:date="2024-07-29T19:43:00Z">
        <w:r w:rsidR="0073449C" w:rsidDel="00A25613">
          <w:delText xml:space="preserve">safe </w:delText>
        </w:r>
      </w:del>
      <w:r w:rsidR="0073449C">
        <w:t>data analysis</w:t>
      </w:r>
      <w:ins w:id="157" w:author="Ayme, Jean-François" w:date="2024-07-29T19:43:00Z">
        <w:r w:rsidR="00A25613">
          <w:t xml:space="preserve"> at the required standard for both NMR spectroscopy and MS spectrometry</w:t>
        </w:r>
      </w:ins>
      <w:r w:rsidR="0073449C">
        <w:t xml:space="preserve">. </w:t>
      </w:r>
      <w:ins w:id="158" w:author="Ayme, Jean-François" w:date="2024-07-29T19:44:00Z">
        <w:r w:rsidR="00A25613">
          <w:t>However, a</w:t>
        </w:r>
      </w:ins>
      <w:ins w:id="159" w:author="Ayme, Jean-François" w:date="2024-07-29T19:43:00Z">
        <w:r w:rsidR="00A25613">
          <w:t xml:space="preserve">ll 399 </w:t>
        </w:r>
      </w:ins>
      <w:ins w:id="160" w:author="Ayme, Jean-François" w:date="2024-07-29T19:44:00Z">
        <w:r w:rsidR="00A25613">
          <w:t xml:space="preserve">experiments have </w:t>
        </w:r>
        <w:proofErr w:type="gramStart"/>
        <w:r w:rsidR="00A25613">
          <w:t xml:space="preserve">suitable </w:t>
        </w:r>
      </w:ins>
      <w:ins w:id="161" w:author="Berardi, Emanuele" w:date="2024-07-30T09:41:00Z">
        <w:r w:rsidR="00E556B2">
          <w:t xml:space="preserve"> </w:t>
        </w:r>
      </w:ins>
      <w:ins w:id="162" w:author="Ayme, Jean-François" w:date="2024-07-29T19:44:00Z">
        <w:r w:rsidR="00A25613">
          <w:t>MS</w:t>
        </w:r>
        <w:proofErr w:type="gramEnd"/>
        <w:r w:rsidR="00A25613">
          <w:t xml:space="preserve"> spectrometry data. </w:t>
        </w:r>
      </w:ins>
      <w:ins w:id="163" w:author="Ayme, Jean-François" w:date="2024-07-29T19:43:00Z">
        <w:r w:rsidR="00A25613">
          <w:t xml:space="preserve"> </w:t>
        </w:r>
      </w:ins>
      <w:proofErr w:type="gramStart"/>
      <w:r w:rsidR="00CF5006">
        <w:t xml:space="preserve">Between </w:t>
      </w:r>
      <w:ins w:id="164" w:author="Berardi, Emanuele" w:date="2024-07-30T09:44:00Z">
        <w:r w:rsidR="00E556B2">
          <w:t xml:space="preserve"> </w:t>
        </w:r>
      </w:ins>
      <w:r w:rsidR="00CF5006">
        <w:t>runs</w:t>
      </w:r>
      <w:proofErr w:type="gramEnd"/>
      <w:r w:rsidR="00CF5006">
        <w:t>, the NMR machine also had to be fixed.</w:t>
      </w:r>
      <w:r w:rsidR="006270D5">
        <w:t xml:space="preserve"> </w:t>
      </w:r>
      <w:r w:rsidR="00EF039F">
        <w:t>None the less, the setup of the workflow was designed to minimise human work effort.</w:t>
      </w:r>
      <w:r w:rsidR="005E7C3C">
        <w:t xml:space="preserve"> </w:t>
      </w:r>
    </w:p>
    <w:p w14:paraId="19E0B612" w14:textId="6ECEC48D" w:rsidR="00545A2A" w:rsidRPr="00545A2A" w:rsidRDefault="0029630D" w:rsidP="00545A2A">
      <w:pPr>
        <w:pStyle w:val="Heading3"/>
      </w:pPr>
      <w:bookmarkStart w:id="165" w:name="_Toc172795314"/>
      <w:r>
        <w:t>4.2.</w:t>
      </w:r>
      <w:r w:rsidR="003B5F45" w:rsidRPr="00666E9B">
        <w:t>2</w:t>
      </w:r>
      <w:r w:rsidR="003B5F45">
        <w:t>.0</w:t>
      </w:r>
      <w:r>
        <w:t xml:space="preserve"> </w:t>
      </w:r>
      <w:r w:rsidR="004953C7">
        <w:t>Set Up Decision Maker</w:t>
      </w:r>
      <w:bookmarkEnd w:id="165"/>
      <w:r w:rsidR="003B5F45">
        <w:t xml:space="preserve"> </w:t>
      </w:r>
    </w:p>
    <w:p w14:paraId="65B91BCC" w14:textId="1AF8769C" w:rsidR="009D7823" w:rsidRDefault="003D750A" w:rsidP="003D750A">
      <w:del w:id="166" w:author="Ayme, Jean-François" w:date="2024-07-29T19:45:00Z">
        <w:r w:rsidDel="00A71C84">
          <w:delText xml:space="preserve">With the robotic set up fully in place, the reactions in the chemical space can be synthesised and their NMR and MS spectra taken. What is now required is the setup of </w:delText>
        </w:r>
      </w:del>
      <w:ins w:id="167" w:author="Ayme, Jean-François" w:date="2024-07-29T19:45:00Z">
        <w:r w:rsidR="00A71C84">
          <w:t>T</w:t>
        </w:r>
      </w:ins>
      <w:del w:id="168" w:author="Ayme, Jean-François" w:date="2024-07-29T19:45:00Z">
        <w:r w:rsidDel="00A71C84">
          <w:delText>t</w:delText>
        </w:r>
      </w:del>
      <w:r>
        <w:t>he decision maker</w:t>
      </w:r>
      <w:ins w:id="169" w:author="Ayme, Jean-François" w:date="2024-07-29T19:45:00Z">
        <w:r w:rsidR="00A71C84">
          <w:t xml:space="preserve"> </w:t>
        </w:r>
      </w:ins>
      <w:ins w:id="170" w:author="Ayme, Jean-François" w:date="2024-07-29T19:46:00Z">
        <w:r w:rsidR="00A71C84">
          <w:t xml:space="preserve">is in charge of </w:t>
        </w:r>
      </w:ins>
      <w:del w:id="171" w:author="Ayme, Jean-François" w:date="2024-07-29T19:45:00Z">
        <w:r w:rsidDel="00A71C84">
          <w:delText>,</w:delText>
        </w:r>
      </w:del>
      <w:del w:id="172" w:author="Ayme, Jean-François" w:date="2024-07-29T19:47:00Z">
        <w:r w:rsidDel="00A71C84">
          <w:delText xml:space="preserve"> which</w:delText>
        </w:r>
      </w:del>
      <w:r>
        <w:t xml:space="preserve"> </w:t>
      </w:r>
      <w:r w:rsidR="00383F5F">
        <w:t xml:space="preserve">automatically </w:t>
      </w:r>
      <w:r>
        <w:t xml:space="preserve">determines if a reaction is successful or not based on </w:t>
      </w:r>
      <w:ins w:id="173" w:author="Ayme, Jean-François" w:date="2024-07-29T19:47:00Z">
        <w:r w:rsidR="00A71C84">
          <w:t xml:space="preserve">the </w:t>
        </w:r>
      </w:ins>
      <w:r>
        <w:t xml:space="preserve">NMR and MS </w:t>
      </w:r>
      <w:del w:id="174" w:author="Ayme, Jean-François" w:date="2024-07-29T19:47:00Z">
        <w:r w:rsidDel="00A71C84">
          <w:delText>alone</w:delText>
        </w:r>
      </w:del>
      <w:ins w:id="175" w:author="Ayme, Jean-François" w:date="2024-07-29T19:47:00Z">
        <w:r w:rsidR="00A71C84">
          <w:t>data collecting without human intervention</w:t>
        </w:r>
      </w:ins>
      <w:r>
        <w:t>.</w:t>
      </w:r>
      <w:del w:id="176" w:author="Ayme, Jean-François" w:date="2024-07-29T19:47:00Z">
        <w:r w:rsidR="009645EB" w:rsidDel="00A71C84">
          <w:delText xml:space="preserve"> This </w:delText>
        </w:r>
      </w:del>
      <w:ins w:id="177" w:author="Ayme, Jean-François" w:date="2024-07-29T19:47:00Z">
        <w:r w:rsidR="00A71C84">
          <w:t xml:space="preserve"> The implementation of such decision maker </w:t>
        </w:r>
      </w:ins>
      <w:r w:rsidR="009645EB">
        <w:t>require</w:t>
      </w:r>
      <w:ins w:id="178" w:author="Ayme, Jean-François" w:date="2024-07-29T19:47:00Z">
        <w:r w:rsidR="00A71C84">
          <w:t>d</w:t>
        </w:r>
      </w:ins>
      <w:del w:id="179" w:author="Ayme, Jean-François" w:date="2024-07-29T19:47:00Z">
        <w:r w:rsidR="009645EB" w:rsidDel="00A71C84">
          <w:delText>s</w:delText>
        </w:r>
      </w:del>
      <w:r w:rsidR="009645EB">
        <w:t xml:space="preserve"> </w:t>
      </w:r>
      <w:del w:id="180" w:author="Ayme, Jean-François" w:date="2024-07-29T19:47:00Z">
        <w:r w:rsidR="009645EB" w:rsidDel="00A71C84">
          <w:delText>a</w:delText>
        </w:r>
      </w:del>
      <w:r w:rsidR="009645EB">
        <w:t xml:space="preserve"> few steps:</w:t>
      </w:r>
      <w:r w:rsidR="009D7823">
        <w:t xml:space="preserve"> </w:t>
      </w:r>
      <w:r w:rsidR="00ED04D9">
        <w:t xml:space="preserve">writing a decision maker programme, </w:t>
      </w:r>
      <w:r w:rsidR="009D7823">
        <w:t xml:space="preserve">tuning MS peak picking parameters, manually classifying reactions, </w:t>
      </w:r>
      <w:r w:rsidR="00ED04D9">
        <w:t xml:space="preserve">and </w:t>
      </w:r>
      <w:r w:rsidR="009D7823">
        <w:t>tuning NMR peak picking parameters.</w:t>
      </w:r>
    </w:p>
    <w:p w14:paraId="0E65BF82" w14:textId="7BB81AC0" w:rsidR="009D7823" w:rsidRPr="003D750A" w:rsidRDefault="009D7823" w:rsidP="00ED04D9">
      <w:pPr>
        <w:pStyle w:val="Heading3"/>
      </w:pPr>
      <w:bookmarkStart w:id="181" w:name="_Toc172795315"/>
      <w:r>
        <w:t xml:space="preserve">4.2.2.1 </w:t>
      </w:r>
      <w:r w:rsidR="004F5D90" w:rsidRPr="004F5D90">
        <w:t>Set Up Decision Maker Programme</w:t>
      </w:r>
      <w:bookmarkEnd w:id="181"/>
    </w:p>
    <w:p w14:paraId="3C19BC95" w14:textId="54908ED9" w:rsidR="00102146" w:rsidRDefault="004953C7" w:rsidP="00DA5925">
      <w:r>
        <w:t>The heuristic decision maker was previously developed in the group</w:t>
      </w:r>
      <w:r w:rsidR="00F32434">
        <w:t xml:space="preserve">, and has been adapted for this </w:t>
      </w:r>
      <w:r w:rsidR="00383F5F">
        <w:t>master’s</w:t>
      </w:r>
      <w:r w:rsidR="00F32434">
        <w:t xml:space="preserve"> project</w:t>
      </w:r>
      <w:r>
        <w:t xml:space="preserve">. </w:t>
      </w:r>
      <w:r w:rsidR="00102146">
        <w:t xml:space="preserve">It aims to mimic the human decision-making process when analysing a spectrum for reactivity. Hence, it contains domain knowledge </w:t>
      </w:r>
      <w:del w:id="182" w:author="Ayme, Jean-François" w:date="2024-07-29T19:48:00Z">
        <w:r w:rsidR="00102146" w:rsidDel="001E32A3">
          <w:delText xml:space="preserve">in </w:delText>
        </w:r>
      </w:del>
      <w:ins w:id="183" w:author="Ayme, Jean-François" w:date="2024-07-29T19:48:00Z">
        <w:r w:rsidR="001E32A3">
          <w:t xml:space="preserve">as </w:t>
        </w:r>
      </w:ins>
      <w:r w:rsidR="00102146">
        <w:t>its heuristics</w:t>
      </w:r>
      <w:ins w:id="184" w:author="Ayme, Jean-François" w:date="2024-07-29T19:48:00Z">
        <w:r w:rsidR="001E32A3">
          <w:t xml:space="preserve"> </w:t>
        </w:r>
      </w:ins>
      <w:ins w:id="185" w:author="Ayme, Jean-François" w:date="2024-07-29T19:49:00Z">
        <w:r w:rsidR="001E32A3">
          <w:t xml:space="preserve">are set by a </w:t>
        </w:r>
      </w:ins>
      <w:ins w:id="186" w:author="Ayme, Jean-François" w:date="2024-07-29T19:50:00Z">
        <w:r w:rsidR="001E32A3">
          <w:t>human</w:t>
        </w:r>
      </w:ins>
      <w:ins w:id="187" w:author="Ayme, Jean-François" w:date="2024-07-29T19:49:00Z">
        <w:r w:rsidR="001E32A3">
          <w:t xml:space="preserve"> c</w:t>
        </w:r>
      </w:ins>
      <w:ins w:id="188" w:author="Ayme, Jean-François" w:date="2024-07-29T19:50:00Z">
        <w:r w:rsidR="001E32A3">
          <w:t>hemist with domain expertise</w:t>
        </w:r>
      </w:ins>
      <w:r w:rsidR="00102146">
        <w:t xml:space="preserve">. The logic of the decision maker is shown </w:t>
      </w:r>
      <w:r w:rsidR="00102146">
        <w:fldChar w:fldCharType="begin"/>
      </w:r>
      <w:r w:rsidR="00102146">
        <w:instrText xml:space="preserve"> REF _Ref169461023 \h </w:instrText>
      </w:r>
      <w:r w:rsidR="00102146">
        <w:fldChar w:fldCharType="separate"/>
      </w:r>
      <w:r w:rsidR="00242E7D">
        <w:t xml:space="preserve">Figure </w:t>
      </w:r>
      <w:r w:rsidR="00242E7D">
        <w:rPr>
          <w:noProof/>
        </w:rPr>
        <w:t>14</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55AEE7A0">
            <wp:extent cx="6538505"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538505" cy="6460199"/>
                    </a:xfrm>
                    <a:prstGeom prst="rect">
                      <a:avLst/>
                    </a:prstGeom>
                    <a:noFill/>
                    <a:ln>
                      <a:noFill/>
                    </a:ln>
                  </pic:spPr>
                </pic:pic>
              </a:graphicData>
            </a:graphic>
          </wp:inline>
        </w:drawing>
      </w:r>
    </w:p>
    <w:p w14:paraId="3E9CB132" w14:textId="4EDB6B96" w:rsidR="00603844" w:rsidRDefault="00102146" w:rsidP="00102146">
      <w:pPr>
        <w:pStyle w:val="Caption"/>
      </w:pPr>
      <w:bookmarkStart w:id="189" w:name="_Ref169461023"/>
      <w:r>
        <w:t xml:space="preserve">Figure </w:t>
      </w:r>
      <w:fldSimple w:instr=" SEQ Figure \* ARABIC ">
        <w:r w:rsidR="00242E7D">
          <w:rPr>
            <w:noProof/>
          </w:rPr>
          <w:t>14</w:t>
        </w:r>
      </w:fldSimple>
      <w:bookmarkEnd w:id="189"/>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7C85B8AC" w:rsidR="00FD50DE" w:rsidRDefault="00FD50DE" w:rsidP="00102146">
      <w:r>
        <w:t xml:space="preserve">The decision maker takes the starting </w:t>
      </w:r>
      <w:commentRangeStart w:id="190"/>
      <w:r>
        <w:t xml:space="preserve">material </w:t>
      </w:r>
      <w:ins w:id="191" w:author="Ayme, Jean-François" w:date="2024-07-29T19:50:00Z">
        <w:r w:rsidR="001E32A3" w:rsidRPr="001E32A3">
          <w:rPr>
            <w:vertAlign w:val="superscript"/>
            <w:rPrChange w:id="192" w:author="Ayme, Jean-François" w:date="2024-07-29T19:50:00Z">
              <w:rPr/>
            </w:rPrChange>
          </w:rPr>
          <w:t>1</w:t>
        </w:r>
        <w:r w:rsidR="001E32A3">
          <w:t xml:space="preserve">H </w:t>
        </w:r>
      </w:ins>
      <w:r>
        <w:t xml:space="preserve">NMR spectra, the reaction </w:t>
      </w:r>
      <w:ins w:id="193" w:author="Ayme, Jean-François" w:date="2024-07-29T19:50:00Z">
        <w:r w:rsidR="001E32A3" w:rsidRPr="001E32A3">
          <w:rPr>
            <w:vertAlign w:val="superscript"/>
            <w:rPrChange w:id="194" w:author="Ayme, Jean-François" w:date="2024-07-29T19:50:00Z">
              <w:rPr/>
            </w:rPrChange>
          </w:rPr>
          <w:t>1</w:t>
        </w:r>
        <w:r w:rsidR="001E32A3">
          <w:t xml:space="preserve">H </w:t>
        </w:r>
      </w:ins>
      <w:r>
        <w:t xml:space="preserve">NMR spectra, </w:t>
      </w:r>
      <w:commentRangeEnd w:id="190"/>
      <w:r w:rsidR="001E32A3">
        <w:rPr>
          <w:rStyle w:val="CommentReference"/>
          <w:kern w:val="2"/>
          <w14:ligatures w14:val="standardContextual"/>
        </w:rPr>
        <w:commentReference w:id="190"/>
      </w:r>
      <w:r>
        <w:t xml:space="preserve">the reaction mass spectra, </w:t>
      </w:r>
      <w:ins w:id="195" w:author="Ayme, Jean-François" w:date="2024-07-29T19:52:00Z">
        <w:r w:rsidR="001E32A3">
          <w:t xml:space="preserve">and a list of anticipated mass </w:t>
        </w:r>
      </w:ins>
      <w:ins w:id="196" w:author="Berardi, Emanuele" w:date="2024-07-30T09:55:00Z">
        <w:r w:rsidR="00995236">
          <w:t xml:space="preserve">  </w:t>
        </w:r>
      </w:ins>
      <w:ins w:id="197" w:author="Ayme, Jean-François" w:date="2024-07-29T19:52:00Z">
        <w:r w:rsidR="001E32A3">
          <w:t>peaks of several potential complexes that may form</w:t>
        </w:r>
      </w:ins>
      <w:del w:id="198" w:author="Ayme, Jean-François" w:date="2024-07-29T19:52:00Z">
        <w:r w:rsidDel="001E32A3">
          <w:delText>and the expected mass peaks</w:delText>
        </w:r>
      </w:del>
      <w:r>
        <w:t xml:space="preserve">. </w:t>
      </w:r>
      <w:del w:id="199" w:author="Ayme, Jean-François" w:date="2024-07-29T19:53:00Z">
        <w:r w:rsidDel="001E32A3">
          <w:delText>The expected peaks correspond to molecular ion peaks of possible formed complexes</w:delText>
        </w:r>
        <w:r w:rsidR="00C22198" w:rsidDel="001E32A3">
          <w:delText>, each</w:delText>
        </w:r>
        <w:r w:rsidDel="001E32A3">
          <w:delText xml:space="preserve"> with different numbers of counter ions. </w:delText>
        </w:r>
      </w:del>
      <w:r w:rsidR="00431D41">
        <w:t xml:space="preserve">Molecular ion peaks are calculated by taking the smallest </w:t>
      </w:r>
      <w:ins w:id="200" w:author="Ayme, Jean-François" w:date="2024-07-29T19:53:00Z">
        <w:r w:rsidR="001E32A3">
          <w:t xml:space="preserve">possible </w:t>
        </w:r>
      </w:ins>
      <w:r w:rsidR="00431D41">
        <w:t xml:space="preserve">metal, aldehyde, amine repeat unit and iteratively combined together 10 times </w:t>
      </w:r>
      <w:r w:rsidR="006B1CBD">
        <w:t xml:space="preserve">with each iteration giving a </w:t>
      </w:r>
      <w:r w:rsidR="00431D41">
        <w:t>molecular weight</w:t>
      </w:r>
      <w:r w:rsidR="006B1CBD">
        <w:t xml:space="preserve"> of a possible complex (10 iterations result in 10 different masses)</w:t>
      </w:r>
      <w:r w:rsidR="00431D41">
        <w:t xml:space="preserve">. </w:t>
      </w:r>
      <w:ins w:id="201" w:author="Ayme, Jean-François" w:date="2024-07-29T19:55:00Z">
        <w:r w:rsidR="00FD0123">
          <w:t xml:space="preserve">For each of these complexes, molecular ion peaks corresponding at the loss different </w:t>
        </w:r>
      </w:ins>
      <w:ins w:id="202" w:author="Ayme, Jean-François" w:date="2024-07-29T19:56:00Z">
        <w:r w:rsidR="00FD0123">
          <w:t xml:space="preserve">number of counter anions during the ionisation process are calculated. </w:t>
        </w:r>
        <w:commentRangeStart w:id="203"/>
        <w:r w:rsidR="00FD0123" w:rsidRPr="00FD0123">
          <w:rPr>
            <w:vertAlign w:val="superscript"/>
            <w:rPrChange w:id="204" w:author="Ayme, Jean-François" w:date="2024-07-29T19:56:00Z">
              <w:rPr/>
            </w:rPrChange>
          </w:rPr>
          <w:t>1</w:t>
        </w:r>
        <w:r w:rsidR="00FD0123">
          <w:t xml:space="preserve">H </w:t>
        </w:r>
      </w:ins>
      <w:r>
        <w:t>NMR 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commentRangeEnd w:id="203"/>
      <w:r w:rsidR="00024E9F">
        <w:rPr>
          <w:rStyle w:val="CommentReference"/>
          <w:kern w:val="2"/>
          <w14:ligatures w14:val="standardContextual"/>
        </w:rPr>
        <w:commentReference w:id="203"/>
      </w:r>
    </w:p>
    <w:p w14:paraId="40703702" w14:textId="535645B5" w:rsidR="005A6E3E" w:rsidRDefault="00C22198" w:rsidP="00102146">
      <w:r>
        <w:t xml:space="preserve">Decision maker compares </w:t>
      </w:r>
      <w:r w:rsidR="00FD50DE">
        <w:t xml:space="preserve">reagent </w:t>
      </w:r>
      <w:ins w:id="205" w:author="Ayme, Jean-François" w:date="2024-07-29T19:59:00Z">
        <w:r w:rsidR="00024E9F" w:rsidRPr="00024E9F">
          <w:rPr>
            <w:vertAlign w:val="superscript"/>
            <w:rPrChange w:id="206" w:author="Ayme, Jean-François" w:date="2024-07-29T19:59:00Z">
              <w:rPr/>
            </w:rPrChange>
          </w:rPr>
          <w:t>1</w:t>
        </w:r>
        <w:r w:rsidR="00024E9F">
          <w:t xml:space="preserve">H </w:t>
        </w:r>
      </w:ins>
      <w:r w:rsidR="00FD50DE">
        <w:t>NMR spectra and reaction spectra based on peak count and chemical shif</w:t>
      </w:r>
      <w:r>
        <w:t>t in two separate checks (</w:t>
      </w:r>
      <w:r>
        <w:fldChar w:fldCharType="begin"/>
      </w:r>
      <w:r>
        <w:instrText xml:space="preserve"> REF _Ref169461023 \h </w:instrText>
      </w:r>
      <w:r>
        <w:fldChar w:fldCharType="separate"/>
      </w:r>
      <w:r w:rsidR="00242E7D">
        <w:t xml:space="preserve">Figure </w:t>
      </w:r>
      <w:r w:rsidR="00242E7D">
        <w:rPr>
          <w:noProof/>
        </w:rPr>
        <w:t>14</w:t>
      </w:r>
      <w:r>
        <w:fldChar w:fldCharType="end"/>
      </w:r>
      <w:r>
        <w:t>). If 50% of reagent peaks are shifted</w:t>
      </w:r>
      <w:r w:rsidR="008D6A61">
        <w:t xml:space="preserve"> compared to the reaction mixture</w:t>
      </w:r>
      <w:r w:rsidR="005A6E3E">
        <w:t xml:space="preserve"> this is an indication a reaction has occurred and therefore</w:t>
      </w:r>
      <w:r w:rsidR="00FA1EFD">
        <w:t>,</w:t>
      </w:r>
      <w:r>
        <w:t xml:space="preserve"> the first check is passed.</w:t>
      </w:r>
      <w:r w:rsidR="005A6E3E">
        <w:t xml:space="preserve"> As mentioned in section 1.4, since the supramolecular architecture is expected to be highly symmetrical, the second check ensures the number of peaks in the reaction NMR spectra should be equal to the sum of peaks in the NMR of the reagent spectra. Spectra was </w:t>
      </w:r>
      <w:r w:rsidR="005A6E3E">
        <w:lastRenderedPageBreak/>
        <w:t>acquired on a low field NMR machine</w:t>
      </w:r>
      <w:ins w:id="207" w:author="Ayme, Jean-François" w:date="2024-07-29T20:00:00Z">
        <w:r w:rsidR="00024E9F">
          <w:t xml:space="preserve"> (80 MHz)</w:t>
        </w:r>
      </w:ins>
      <w:r w:rsidR="005A6E3E">
        <w:t xml:space="preserve">, and to account for peak overlap, change in </w:t>
      </w:r>
      <w:proofErr w:type="spellStart"/>
      <w:r w:rsidR="005A6E3E">
        <w:t>multiplet</w:t>
      </w:r>
      <w:proofErr w:type="spellEnd"/>
      <w:r w:rsidR="005A6E3E">
        <w:t xml:space="preserve"> shape or small </w:t>
      </w:r>
      <w:proofErr w:type="spellStart"/>
      <w:r w:rsidR="005A6E3E">
        <w:t>disymetrisation</w:t>
      </w:r>
      <w:proofErr w:type="spellEnd"/>
      <w:r w:rsidR="005A6E3E">
        <w:t xml:space="preserve"> of the complex, the second check has a leeway of </w:t>
      </w:r>
      <w:r w:rsidR="00DA6206" w:rsidRPr="00DA6206">
        <w:t>±</w:t>
      </w:r>
      <w:r w:rsidR="005A6E3E">
        <w:t>3 peaks.</w:t>
      </w:r>
    </w:p>
    <w:p w14:paraId="78582E58" w14:textId="21F188E5" w:rsidR="00383F5F" w:rsidRDefault="001337F5" w:rsidP="00391F62">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The third check ensures that if the predicted structure has t</w:t>
      </w:r>
      <w:r w:rsidR="00557967">
        <w:t>w</w:t>
      </w:r>
      <w:r w:rsidR="00391F62">
        <w:t xml:space="preserve">o or more metals, two peaks that satisfy check 1 and check 2 have been found. </w:t>
      </w:r>
      <w:r w:rsidR="00152D1F">
        <w:t>This reduces the number of false positives caused by the shear amount of possible expected mass peaks.</w:t>
      </w:r>
    </w:p>
    <w:p w14:paraId="337B5410" w14:textId="7BC9F749" w:rsidR="00383F5F" w:rsidRDefault="00126333" w:rsidP="00391F62">
      <w:r>
        <w:t>The percentage of shifted NMR peaks, the range of NMR peak count, the range of mass peak hit, and the relative intensity of mass peak, are all parameters which can be varied.</w:t>
      </w:r>
      <w:r w:rsidR="00383F5F">
        <w:t xml:space="preserve"> The</w:t>
      </w:r>
      <w:r w:rsidR="003B5F45">
        <w:t>se</w:t>
      </w:r>
      <w:r w:rsidR="00383F5F">
        <w:t xml:space="preserve"> parameters were selected based on different criteria and </w:t>
      </w:r>
      <w:r w:rsidR="003B5F45">
        <w:t>fine-tuning</w:t>
      </w:r>
      <w:r w:rsidR="00383F5F">
        <w:t xml:space="preserve"> tests.</w:t>
      </w:r>
    </w:p>
    <w:p w14:paraId="63D4D067" w14:textId="088791C1" w:rsidR="00383F5F" w:rsidRDefault="003B5F45" w:rsidP="004F5D90">
      <w:pPr>
        <w:pStyle w:val="Heading3"/>
      </w:pPr>
      <w:bookmarkStart w:id="208" w:name="_Toc172795316"/>
      <w:r>
        <w:t>4.2.2.2 Fine Tune Decision Maker</w:t>
      </w:r>
      <w:bookmarkEnd w:id="208"/>
    </w:p>
    <w:p w14:paraId="401B9631" w14:textId="6AF93946" w:rsidR="003E4ED5" w:rsidRDefault="004F5D90" w:rsidP="004F5D90">
      <w:del w:id="209" w:author="Ayme, Jean-François" w:date="2024-07-29T20:02:00Z">
        <w:r w:rsidDel="00024E9F">
          <w:delText>With the decision maker programme in place, its</w:delText>
        </w:r>
      </w:del>
      <w:ins w:id="210" w:author="Ayme, Jean-François" w:date="2024-07-29T20:02:00Z">
        <w:r w:rsidR="00024E9F">
          <w:t>The selection</w:t>
        </w:r>
      </w:ins>
      <w:r>
        <w:t xml:space="preserve"> parameters </w:t>
      </w:r>
      <w:del w:id="211" w:author="Ayme, Jean-François" w:date="2024-07-29T20:02:00Z">
        <w:r w:rsidDel="00024E9F">
          <w:delText>are not random and had to be initially selected and fine-tune</w:delText>
        </w:r>
      </w:del>
      <w:ins w:id="212" w:author="Ayme, Jean-François" w:date="2024-07-29T20:02:00Z">
        <w:r w:rsidR="00024E9F">
          <w:t>of the decision maker had to be fine-tuned to the specific chemistry studied in this project</w:t>
        </w:r>
      </w:ins>
      <w:del w:id="213" w:author="Ayme, Jean-François" w:date="2024-07-29T20:02:00Z">
        <w:r w:rsidDel="00024E9F">
          <w:delText>d</w:delText>
        </w:r>
      </w:del>
      <w:r>
        <w:t xml:space="preserve">. </w:t>
      </w:r>
      <w:r w:rsidR="003E4ED5">
        <w:t>Fine-tuning requires comparing performance between decision maker and human classification. Therefore, parameter selection and fine tuning,</w:t>
      </w:r>
      <w:r>
        <w:t xml:space="preserve"> was done in 4 main steps. </w:t>
      </w:r>
      <w:r w:rsidR="003E4ED5">
        <w:t xml:space="preserve">Firstly, the </w:t>
      </w:r>
      <w:r>
        <w:t>initial guess of what the parameters could be</w:t>
      </w:r>
      <w:r w:rsidR="003E4ED5">
        <w:t xml:space="preserve"> is required</w:t>
      </w:r>
      <w:r>
        <w:t xml:space="preserve">. </w:t>
      </w:r>
      <w:r w:rsidR="003E4ED5">
        <w:t xml:space="preserve">Afterwards, MS parameters were refined to obtain the maximal number of formed supramolecular structures in the dataset. An initial MS classification </w:t>
      </w:r>
      <w:r w:rsidR="00325AF9">
        <w:t xml:space="preserve">then </w:t>
      </w:r>
      <w:r w:rsidR="003E4ED5">
        <w:t xml:space="preserve">aided the next process, human classification of reactions. The </w:t>
      </w:r>
      <w:r w:rsidR="007E3A15">
        <w:t xml:space="preserve">final </w:t>
      </w:r>
      <w:r w:rsidR="003E4ED5">
        <w:t xml:space="preserve">step then involves fine tuning NMR parameters based on human labelled reactions. </w:t>
      </w:r>
    </w:p>
    <w:p w14:paraId="6448E581" w14:textId="70588AE7" w:rsidR="00325AF9" w:rsidRPr="00C36A3A" w:rsidRDefault="00C36A3A" w:rsidP="00C36A3A">
      <w:pPr>
        <w:pStyle w:val="Heading4"/>
        <w:rPr>
          <w:i w:val="0"/>
          <w:u w:val="single"/>
        </w:rPr>
      </w:pPr>
      <w:r w:rsidRPr="00C36A3A">
        <w:rPr>
          <w:i w:val="0"/>
        </w:rPr>
        <w:t xml:space="preserve">4.2.2.2.1 </w:t>
      </w:r>
      <w:r>
        <w:rPr>
          <w:i w:val="0"/>
        </w:rPr>
        <w:t>MS Tuning</w:t>
      </w:r>
    </w:p>
    <w:p w14:paraId="6A6AB612" w14:textId="3F87F435" w:rsidR="00DB5B17" w:rsidRDefault="00A66B92" w:rsidP="004F5D90">
      <w:r>
        <w:t>Initial parameters for decision maker were taken from another workflow that also looked at classifying the formation of metal-organic supramolecular structures</w:t>
      </w:r>
      <w:r w:rsidR="003868E7">
        <w:t xml:space="preserve"> with decision maker</w:t>
      </w:r>
      <w:r>
        <w:t>.</w:t>
      </w:r>
      <w:r w:rsidR="003868E7">
        <w:t xml:space="preserve"> </w:t>
      </w:r>
      <w:r w:rsidR="003E4ED5">
        <w:t>These parameters were selected and tested by previous group members and therefore, provide a good initial point for our decision maker parameters.</w:t>
      </w:r>
      <w:r w:rsidR="00DB5B17">
        <w:t xml:space="preserve"> </w:t>
      </w:r>
    </w:p>
    <w:p w14:paraId="7967FD1C" w14:textId="385AE36D" w:rsidR="003F4403" w:rsidRDefault="00DB5B17" w:rsidP="00606119">
      <w:r>
        <w:t xml:space="preserve">Before parameters were optimized, the 399 reactions underwent simple peak picking (based on checks 1 and 2 with parameters identified by the previous projects) </w:t>
      </w:r>
      <w:r w:rsidR="003F4403">
        <w:t xml:space="preserve">to gain information on what reagent combinations are likely to result in product formation and the possible complexity of this product. This resulted in in </w:t>
      </w:r>
      <w:r w:rsidR="003F4403">
        <w:fldChar w:fldCharType="begin"/>
      </w:r>
      <w:r w:rsidR="003F4403">
        <w:instrText xml:space="preserve"> REF _Ref172036760 \h </w:instrText>
      </w:r>
      <w:r w:rsidR="003F4403">
        <w:fldChar w:fldCharType="separate"/>
      </w:r>
      <w:r w:rsidR="00242E7D">
        <w:t xml:space="preserve">Table </w:t>
      </w:r>
      <w:r w:rsidR="00242E7D">
        <w:rPr>
          <w:noProof/>
        </w:rPr>
        <w:t>2</w:t>
      </w:r>
      <w:r w:rsidR="003F4403">
        <w:fldChar w:fldCharType="end"/>
      </w:r>
      <w:r w:rsidR="007875CA">
        <w:t>,</w:t>
      </w:r>
      <w:r w:rsidR="00A24203">
        <w:t xml:space="preserve"> </w:t>
      </w:r>
      <w:r w:rsidR="00A24203">
        <w:fldChar w:fldCharType="begin"/>
      </w:r>
      <w:r w:rsidR="00A24203">
        <w:instrText xml:space="preserve"> REF _Ref172042701 \h </w:instrText>
      </w:r>
      <w:r w:rsidR="00A24203">
        <w:fldChar w:fldCharType="separate"/>
      </w:r>
      <w:r w:rsidR="00242E7D">
        <w:t xml:space="preserve">Figure </w:t>
      </w:r>
      <w:r w:rsidR="00242E7D">
        <w:rPr>
          <w:noProof/>
        </w:rPr>
        <w:t>15</w:t>
      </w:r>
      <w:r w:rsidR="00A24203">
        <w:fldChar w:fldCharType="end"/>
      </w:r>
      <w:r w:rsidR="00A24203">
        <w:t>, and</w:t>
      </w:r>
      <w:r w:rsidR="003F4403">
        <w:t xml:space="preserve"> </w:t>
      </w:r>
      <w:r w:rsidR="003F4403">
        <w:fldChar w:fldCharType="begin"/>
      </w:r>
      <w:r w:rsidR="003F4403">
        <w:instrText xml:space="preserve"> REF _Ref172036790 \h </w:instrText>
      </w:r>
      <w:r w:rsidR="003F4403">
        <w:fldChar w:fldCharType="separate"/>
      </w:r>
      <w:r w:rsidR="00242E7D">
        <w:t xml:space="preserve">Figure </w:t>
      </w:r>
      <w:r w:rsidR="00242E7D">
        <w:rPr>
          <w:noProof/>
        </w:rPr>
        <w:t>16</w:t>
      </w:r>
      <w:r w:rsidR="003F4403">
        <w:fldChar w:fldCharType="end"/>
      </w:r>
      <w:r w:rsidR="003F4403">
        <w:t>.</w:t>
      </w:r>
    </w:p>
    <w:p w14:paraId="1AA8A511" w14:textId="77777777" w:rsidR="003F4403" w:rsidRDefault="003F4403" w:rsidP="003F4403">
      <w:pPr>
        <w:keepNext/>
      </w:pPr>
      <w:r>
        <w:rPr>
          <w:noProof/>
        </w:rPr>
        <w:lastRenderedPageBreak/>
        <w:drawing>
          <wp:inline distT="0" distB="0" distL="0" distR="0" wp14:anchorId="737EA75E" wp14:editId="3708366E">
            <wp:extent cx="5273040" cy="51293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02541" cy="5157997"/>
                    </a:xfrm>
                    <a:prstGeom prst="rect">
                      <a:avLst/>
                    </a:prstGeom>
                    <a:noFill/>
                    <a:ln>
                      <a:noFill/>
                    </a:ln>
                  </pic:spPr>
                </pic:pic>
              </a:graphicData>
            </a:graphic>
          </wp:inline>
        </w:drawing>
      </w:r>
    </w:p>
    <w:p w14:paraId="2EACE8DC" w14:textId="17B5690C" w:rsidR="003F4403" w:rsidRDefault="003F4403" w:rsidP="003F4403">
      <w:pPr>
        <w:pStyle w:val="Caption"/>
      </w:pPr>
      <w:bookmarkStart w:id="214" w:name="_Ref172036760"/>
      <w:r>
        <w:t xml:space="preserve">Table </w:t>
      </w:r>
      <w:fldSimple w:instr=" SEQ Table \* ARABIC ">
        <w:r w:rsidR="00242E7D">
          <w:rPr>
            <w:noProof/>
          </w:rPr>
          <w:t>2</w:t>
        </w:r>
      </w:fldSimple>
      <w:bookmarkEnd w:id="214"/>
      <w:r>
        <w:t>: A table showing how many reagents are part of the reactions explored in the acquired dataset. This gives a rough idea of the distribution of amines, aldehydes and metals in reactions that are classified as either successful, or not.</w:t>
      </w:r>
    </w:p>
    <w:p w14:paraId="41EC18C2" w14:textId="77777777" w:rsidR="00012400" w:rsidRDefault="007875CA" w:rsidP="00012400">
      <w:pPr>
        <w:keepNext/>
      </w:pPr>
      <w:r>
        <w:rPr>
          <w:noProof/>
        </w:rPr>
        <w:lastRenderedPageBreak/>
        <w:drawing>
          <wp:inline distT="0" distB="0" distL="0" distR="0" wp14:anchorId="5DF1E3D1" wp14:editId="4255DA07">
            <wp:extent cx="6640115" cy="39624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6640115" cy="3962400"/>
                    </a:xfrm>
                    <a:prstGeom prst="rect">
                      <a:avLst/>
                    </a:prstGeom>
                    <a:noFill/>
                    <a:ln>
                      <a:noFill/>
                    </a:ln>
                  </pic:spPr>
                </pic:pic>
              </a:graphicData>
            </a:graphic>
          </wp:inline>
        </w:drawing>
      </w:r>
    </w:p>
    <w:p w14:paraId="6E72CE0B" w14:textId="4ACB8A4B" w:rsidR="007875CA" w:rsidRDefault="00012400" w:rsidP="00012400">
      <w:pPr>
        <w:pStyle w:val="Caption"/>
      </w:pPr>
      <w:bookmarkStart w:id="215" w:name="_Ref172042701"/>
      <w:r>
        <w:t xml:space="preserve">Figure </w:t>
      </w:r>
      <w:fldSimple w:instr=" SEQ Figure \* ARABIC ">
        <w:r w:rsidR="00242E7D">
          <w:rPr>
            <w:noProof/>
          </w:rPr>
          <w:t>15</w:t>
        </w:r>
      </w:fldSimple>
      <w:bookmarkEnd w:id="215"/>
      <w:r>
        <w:t>: a graph showing the probability of a successful reaction if a reagent is present. Probabilities assume, reagents are independent of one another</w:t>
      </w:r>
      <w:r w:rsidR="000B00BA">
        <w:t xml:space="preserve"> and that MS labelling is correct</w:t>
      </w:r>
      <w:r>
        <w:t xml:space="preserve">. In chemistry, reagents are dependent on one another, for example, the HOMO-LUMO gap between amine and aldehydes determine if imine </w:t>
      </w:r>
      <w:r w:rsidR="00835CD0">
        <w:t xml:space="preserve">form </w:t>
      </w:r>
      <w:r>
        <w:t>and hence if a successful reaction occurs.</w:t>
      </w:r>
    </w:p>
    <w:p w14:paraId="401DB280" w14:textId="5280767C" w:rsidR="009E321B" w:rsidRDefault="003F4403" w:rsidP="009E321B">
      <w:r>
        <w:fldChar w:fldCharType="begin"/>
      </w:r>
      <w:r>
        <w:instrText xml:space="preserve"> REF _Ref172036760 \h </w:instrText>
      </w:r>
      <w:r>
        <w:fldChar w:fldCharType="separate"/>
      </w:r>
      <w:r w:rsidR="00242E7D">
        <w:t xml:space="preserve">Table </w:t>
      </w:r>
      <w:r w:rsidR="00242E7D">
        <w:rPr>
          <w:noProof/>
        </w:rPr>
        <w:t>2</w:t>
      </w:r>
      <w:r>
        <w:fldChar w:fldCharType="end"/>
      </w:r>
      <w:r>
        <w:t xml:space="preserve"> shows the reagents present in the reactions analysed by MS. It is clear that </w:t>
      </w:r>
      <w:r w:rsidR="0026062D">
        <w:t xml:space="preserve">5 </w:t>
      </w:r>
      <w:r w:rsidR="00835CD0">
        <w:t>out of the</w:t>
      </w:r>
      <w:r w:rsidR="0026062D">
        <w:t xml:space="preserve"> 27 reagents were not present in reactions. This is because reactions were selected on a reagent and price basis (section 4.2.1.1.). Out of the tested reagents, only silver tetrafluoroborate (present in 129 reactions) and 8-methoxyquinoline-2-carbaldehyde (present in 28 reactions) seem to lie outside the average number of times a reagent is present in a reaction (80 for metals and 44 for aldehydes and amines). </w:t>
      </w:r>
      <w:r w:rsidR="00DC7EE0">
        <w:t xml:space="preserve">From </w:t>
      </w:r>
      <w:r w:rsidR="00012400">
        <w:t>a</w:t>
      </w:r>
      <w:r w:rsidR="00DC7EE0">
        <w:t xml:space="preserve"> naïve perspective,</w:t>
      </w:r>
      <w:r w:rsidR="00012400">
        <w:t xml:space="preserve"> i.e. reagents are statistically independent of one another, </w:t>
      </w:r>
      <w:r w:rsidR="00DC7EE0">
        <w:t xml:space="preserve">the ‘most’ reactive reagent is the </w:t>
      </w:r>
      <w:r w:rsidR="00012400">
        <w:t xml:space="preserve">copper (75.8% reaction success) and the ‘least’ reactive reagent is the naphthalene-1,8-diamine (0% reaction success). </w:t>
      </w:r>
      <w:r w:rsidR="001C6039">
        <w:t>Reactions with these two reagents</w:t>
      </w:r>
      <w:r w:rsidR="00B05595">
        <w:t xml:space="preserve"> (</w:t>
      </w:r>
      <w:r w:rsidR="00B05595">
        <w:fldChar w:fldCharType="begin"/>
      </w:r>
      <w:r w:rsidR="00B05595">
        <w:instrText xml:space="preserve"> REF _Ref172042701 \h </w:instrText>
      </w:r>
      <w:r w:rsidR="00B05595">
        <w:fldChar w:fldCharType="separate"/>
      </w:r>
      <w:r w:rsidR="00242E7D">
        <w:t xml:space="preserve">Figure </w:t>
      </w:r>
      <w:r w:rsidR="00242E7D">
        <w:rPr>
          <w:noProof/>
        </w:rPr>
        <w:t>15</w:t>
      </w:r>
      <w:r w:rsidR="00B05595">
        <w:fldChar w:fldCharType="end"/>
      </w:r>
      <w:r w:rsidR="00B05595">
        <w:t>)</w:t>
      </w:r>
      <w:r w:rsidR="001C6039">
        <w:t xml:space="preserve"> are also identified as chemically similar, more so than other reagents, by UMAP dimensionality </w:t>
      </w:r>
      <w:r w:rsidR="00A24203">
        <w:t xml:space="preserve">reduction </w:t>
      </w:r>
      <w:r w:rsidR="001C6039">
        <w:t>of the project’s chemical space</w:t>
      </w:r>
      <w:r w:rsidR="00A24203">
        <w:t xml:space="preserve"> (</w:t>
      </w:r>
      <w:r w:rsidR="00A24203">
        <w:fldChar w:fldCharType="begin"/>
      </w:r>
      <w:r w:rsidR="00A24203">
        <w:instrText xml:space="preserve"> REF _Ref172042738 \h </w:instrText>
      </w:r>
      <w:r w:rsidR="00A24203">
        <w:fldChar w:fldCharType="separate"/>
      </w:r>
      <w:r w:rsidR="00242E7D">
        <w:t xml:space="preserve">S </w:t>
      </w:r>
      <w:r w:rsidR="00242E7D">
        <w:rPr>
          <w:noProof/>
        </w:rPr>
        <w:t>8</w:t>
      </w:r>
      <w:r w:rsidR="00A24203">
        <w:fldChar w:fldCharType="end"/>
      </w:r>
      <w:r w:rsidR="00A24203">
        <w:t xml:space="preserve">, </w:t>
      </w:r>
      <w:r w:rsidR="00A24203">
        <w:fldChar w:fldCharType="begin"/>
      </w:r>
      <w:r w:rsidR="00A24203">
        <w:instrText xml:space="preserve"> REF _Ref172042740 \h </w:instrText>
      </w:r>
      <w:r w:rsidR="00A24203">
        <w:fldChar w:fldCharType="separate"/>
      </w:r>
      <w:r w:rsidR="00242E7D">
        <w:t xml:space="preserve">S </w:t>
      </w:r>
      <w:r w:rsidR="00242E7D">
        <w:rPr>
          <w:noProof/>
        </w:rPr>
        <w:t>9</w:t>
      </w:r>
      <w:r w:rsidR="00A24203">
        <w:fldChar w:fldCharType="end"/>
      </w:r>
      <w:r w:rsidR="009E321B">
        <w:t>). UMAP attempts to reflect relationships from a high dimensional space to a lower one, in effect</w:t>
      </w:r>
      <w:r w:rsidR="00B05595">
        <w:t>,</w:t>
      </w:r>
      <w:r w:rsidR="009E321B">
        <w:t xml:space="preserve"> allowing for the visualisation of high dimensional data.</w:t>
      </w:r>
      <w:r w:rsidR="00154D4F">
        <w:t xml:space="preserve"> Napthalene-1,8-diamine is likely to be grouped well together as it is quite different from the other amines: it is very rigid and the amine groups are parallel to one another. Its lack of reactivity comes from the fact that the two amines are too close </w:t>
      </w:r>
      <w:commentRangeStart w:id="216"/>
      <w:r w:rsidR="00154D4F">
        <w:t xml:space="preserve">together to act as a metal linker. Copper may be the most reactive, because it could have the best preorganisation for imine based supramolecular complexes. </w:t>
      </w:r>
      <w:commentRangeEnd w:id="216"/>
      <w:r w:rsidR="00FB7631">
        <w:rPr>
          <w:rStyle w:val="CommentReference"/>
          <w:kern w:val="2"/>
          <w14:ligatures w14:val="standardContextual"/>
        </w:rPr>
        <w:commentReference w:id="216"/>
      </w:r>
    </w:p>
    <w:p w14:paraId="068185DF" w14:textId="46B8F1B6" w:rsidR="003F4403" w:rsidRDefault="003F4403" w:rsidP="009E321B">
      <w:r>
        <w:rPr>
          <w:noProof/>
        </w:rPr>
        <w:lastRenderedPageBreak/>
        <w:drawing>
          <wp:inline distT="0" distB="0" distL="0" distR="0" wp14:anchorId="48FA8374" wp14:editId="6E5BE00B">
            <wp:extent cx="6636385" cy="47174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36385" cy="4717415"/>
                    </a:xfrm>
                    <a:prstGeom prst="rect">
                      <a:avLst/>
                    </a:prstGeom>
                    <a:noFill/>
                    <a:ln>
                      <a:noFill/>
                    </a:ln>
                  </pic:spPr>
                </pic:pic>
              </a:graphicData>
            </a:graphic>
          </wp:inline>
        </w:drawing>
      </w:r>
    </w:p>
    <w:p w14:paraId="2CF33E9C" w14:textId="0E7E899D" w:rsidR="003F4403" w:rsidRDefault="003F4403" w:rsidP="003F4403">
      <w:pPr>
        <w:pStyle w:val="Caption"/>
      </w:pPr>
      <w:bookmarkStart w:id="217" w:name="_Ref172036790"/>
      <w:r>
        <w:t xml:space="preserve">Figure </w:t>
      </w:r>
      <w:fldSimple w:instr=" SEQ Figure \* ARABIC ">
        <w:r w:rsidR="00242E7D">
          <w:rPr>
            <w:noProof/>
          </w:rPr>
          <w:t>16</w:t>
        </w:r>
      </w:fldSimple>
      <w:bookmarkEnd w:id="217"/>
      <w:r>
        <w:t xml:space="preserve">: A graph showing, for each reaction, the MS peaks identified for different </w:t>
      </w:r>
      <w:proofErr w:type="spellStart"/>
      <w:proofErr w:type="gramStart"/>
      <w:r>
        <w:t>metal:amine</w:t>
      </w:r>
      <w:proofErr w:type="gramEnd"/>
      <w:r>
        <w:t>:aldehyde</w:t>
      </w:r>
      <w:proofErr w:type="spellEnd"/>
      <w:r>
        <w:t xml:space="preserve"> ratios and the corresponding number of peaks identified. Reactions were grouped together based on metal present in the reaction mixture.</w:t>
      </w:r>
    </w:p>
    <w:p w14:paraId="53871243" w14:textId="75A5185A" w:rsidR="003F4403" w:rsidRDefault="00796FDF" w:rsidP="004F5D90">
      <w:r>
        <w:t xml:space="preserve">Since peaks are based on predicted m/z ratios, it is possible to classify peak hits to their corresponding </w:t>
      </w:r>
      <w:proofErr w:type="spellStart"/>
      <w:proofErr w:type="gramStart"/>
      <w:r>
        <w:t>metal:amine</w:t>
      </w:r>
      <w:proofErr w:type="gramEnd"/>
      <w:r>
        <w:t>:aldehyde</w:t>
      </w:r>
      <w:proofErr w:type="spellEnd"/>
      <w:r>
        <w:t xml:space="preserve"> ratios along with their number of hits. Peak hits for each reaction analysed by MS and grouped by metal in the reaction is shown in </w:t>
      </w:r>
      <w:r>
        <w:fldChar w:fldCharType="begin"/>
      </w:r>
      <w:r>
        <w:instrText xml:space="preserve"> REF _Ref172036790 \h </w:instrText>
      </w:r>
      <w:r>
        <w:fldChar w:fldCharType="separate"/>
      </w:r>
      <w:r w:rsidR="00242E7D">
        <w:t xml:space="preserve">Figure </w:t>
      </w:r>
      <w:r w:rsidR="00242E7D">
        <w:rPr>
          <w:noProof/>
        </w:rPr>
        <w:t>16</w:t>
      </w:r>
      <w:r>
        <w:fldChar w:fldCharType="end"/>
      </w:r>
      <w:r>
        <w:t xml:space="preserve">. The hit reagent ratios show the coordination the metal prefers to take in a reaction: tetrahedral or octahedral. Both metals with a preference for 4 ligand coordination (copper and silver) show simpler structures (lower </w:t>
      </w:r>
      <w:r w:rsidR="003C2C89">
        <w:t xml:space="preserve">number of metals in </w:t>
      </w:r>
      <w:proofErr w:type="spellStart"/>
      <w:r w:rsidR="003C2C89">
        <w:t>metal:ligand</w:t>
      </w:r>
      <w:proofErr w:type="spellEnd"/>
      <w:r w:rsidR="003C2C89">
        <w:t xml:space="preserve"> </w:t>
      </w:r>
      <w:r>
        <w:t xml:space="preserve">ratios). While </w:t>
      </w:r>
      <w:r w:rsidR="00880BB9">
        <w:t xml:space="preserve">metals with 6 ligand coordination display a variety of </w:t>
      </w:r>
      <w:proofErr w:type="spellStart"/>
      <w:r w:rsidR="00880BB9">
        <w:t>metal:ligand</w:t>
      </w:r>
      <w:proofErr w:type="spellEnd"/>
      <w:r w:rsidR="00880BB9">
        <w:t xml:space="preserve"> ratios</w:t>
      </w:r>
      <w:r w:rsidR="003C2C89">
        <w:t xml:space="preserve">, with many possibly </w:t>
      </w:r>
      <w:r w:rsidR="006F576E">
        <w:t>having</w:t>
      </w:r>
      <w:r w:rsidR="003C2C89">
        <w:t xml:space="preserve"> 10 metals in their structure</w:t>
      </w:r>
      <w:r w:rsidR="00880BB9">
        <w:t xml:space="preserve">. </w:t>
      </w:r>
      <w:r w:rsidR="00880BB9">
        <w:fldChar w:fldCharType="begin"/>
      </w:r>
      <w:r w:rsidR="00880BB9">
        <w:instrText xml:space="preserve"> REF _Ref172036790 \h </w:instrText>
      </w:r>
      <w:r w:rsidR="00880BB9">
        <w:fldChar w:fldCharType="separate"/>
      </w:r>
      <w:r w:rsidR="00242E7D">
        <w:t xml:space="preserve">Figure </w:t>
      </w:r>
      <w:r w:rsidR="00242E7D">
        <w:rPr>
          <w:noProof/>
        </w:rPr>
        <w:t>16</w:t>
      </w:r>
      <w:r w:rsidR="00880BB9">
        <w:fldChar w:fldCharType="end"/>
      </w:r>
      <w:r w:rsidR="00880BB9">
        <w:t xml:space="preserve"> also shows that there are a few promising candidates that resulted in two MS hits rather than 1.</w:t>
      </w:r>
    </w:p>
    <w:p w14:paraId="3DFCDAEB" w14:textId="386FE2AE" w:rsidR="007A5A6D" w:rsidRDefault="00B05595" w:rsidP="00E7571B">
      <w:pPr>
        <w:rPr>
          <w:noProof/>
        </w:rPr>
      </w:pPr>
      <w:r>
        <w:t xml:space="preserve">With a more fundamental understanding of what m/z peaks to expect, and a basic understanding of the reagents, MS parameters can be tuned. To reduce the complexity of the task, parameters for MS check 1 and 2 from the previous project were assumed to be optimal, while parameters that govern the third Mass spectra check were changed. </w:t>
      </w:r>
      <w:r w:rsidR="00E7571B">
        <w:t>To select the appropriate number of metals to trigger check 3 and the number of peak hits to pass check 3, a 11 by 11 parameter space was explored based on the outcome of MS decision (</w:t>
      </w:r>
      <w:r w:rsidR="00E7571B">
        <w:fldChar w:fldCharType="begin"/>
      </w:r>
      <w:r w:rsidR="00E7571B">
        <w:instrText xml:space="preserve"> REF _Ref171667257 \h </w:instrText>
      </w:r>
      <w:r w:rsidR="00E7571B">
        <w:fldChar w:fldCharType="separate"/>
      </w:r>
      <w:r w:rsidR="00242E7D">
        <w:t xml:space="preserve">Figure </w:t>
      </w:r>
      <w:r w:rsidR="00242E7D">
        <w:rPr>
          <w:noProof/>
        </w:rPr>
        <w:t>17</w:t>
      </w:r>
      <w:r w:rsidR="00E7571B">
        <w:fldChar w:fldCharType="end"/>
      </w:r>
      <w:r w:rsidR="00E7571B">
        <w:t>), that is checks 1-3, and MS check 3 only (</w:t>
      </w:r>
      <w:r w:rsidR="00E7571B">
        <w:fldChar w:fldCharType="begin"/>
      </w:r>
      <w:r w:rsidR="00E7571B">
        <w:instrText xml:space="preserve"> REF _Ref171545257 \h </w:instrText>
      </w:r>
      <w:r w:rsidR="00E7571B">
        <w:fldChar w:fldCharType="separate"/>
      </w:r>
      <w:r w:rsidR="00242E7D">
        <w:t xml:space="preserve">Figure </w:t>
      </w:r>
      <w:r w:rsidR="00242E7D">
        <w:rPr>
          <w:noProof/>
        </w:rPr>
        <w:t>19</w:t>
      </w:r>
      <w:r w:rsidR="00E7571B">
        <w:fldChar w:fldCharType="end"/>
      </w:r>
      <w:r w:rsidR="00E7571B">
        <w:t xml:space="preserve">). </w:t>
      </w:r>
    </w:p>
    <w:p w14:paraId="4650F256" w14:textId="57B10AEC" w:rsidR="002F7744" w:rsidRDefault="002F7744" w:rsidP="00C36A3A">
      <w:r>
        <w:rPr>
          <w:noProof/>
        </w:rPr>
        <w:lastRenderedPageBreak/>
        <w:drawing>
          <wp:inline distT="0" distB="0" distL="0" distR="0" wp14:anchorId="746CD07D" wp14:editId="31FF19DE">
            <wp:extent cx="6621780" cy="5370768"/>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Filter.png"/>
                    <pic:cNvPicPr/>
                  </pic:nvPicPr>
                  <pic:blipFill rotWithShape="1">
                    <a:blip r:embed="rId30" cstate="print">
                      <a:extLst>
                        <a:ext uri="{28A0092B-C50C-407E-A947-70E740481C1C}">
                          <a14:useLocalDpi xmlns:a14="http://schemas.microsoft.com/office/drawing/2010/main" val="0"/>
                        </a:ext>
                      </a:extLst>
                    </a:blip>
                    <a:srcRect b="49958"/>
                    <a:stretch/>
                  </pic:blipFill>
                  <pic:spPr bwMode="auto">
                    <a:xfrm>
                      <a:off x="0" y="0"/>
                      <a:ext cx="6628466" cy="5376191"/>
                    </a:xfrm>
                    <a:prstGeom prst="rect">
                      <a:avLst/>
                    </a:prstGeom>
                    <a:ln>
                      <a:noFill/>
                    </a:ln>
                    <a:extLst>
                      <a:ext uri="{53640926-AAD7-44D8-BBD7-CCE9431645EC}">
                        <a14:shadowObscured xmlns:a14="http://schemas.microsoft.com/office/drawing/2010/main"/>
                      </a:ext>
                    </a:extLst>
                  </pic:spPr>
                </pic:pic>
              </a:graphicData>
            </a:graphic>
          </wp:inline>
        </w:drawing>
      </w:r>
    </w:p>
    <w:p w14:paraId="1B352971" w14:textId="17A85146" w:rsidR="002F7744" w:rsidRDefault="002F7744" w:rsidP="002F7744">
      <w:pPr>
        <w:pStyle w:val="Caption"/>
      </w:pPr>
      <w:bookmarkStart w:id="218" w:name="_Ref171667257"/>
      <w:r>
        <w:t xml:space="preserve">Figure </w:t>
      </w:r>
      <w:fldSimple w:instr=" SEQ Figure \* ARABIC ">
        <w:r w:rsidR="00242E7D">
          <w:rPr>
            <w:noProof/>
          </w:rPr>
          <w:t>17</w:t>
        </w:r>
      </w:fldSimple>
      <w:bookmarkEnd w:id="218"/>
      <w:r>
        <w:t xml:space="preserve">: Four plots demonstrating the relationship between two MS parameters with the respect to the number of reactions classified as successful. Reactions were classified as successful if only all three MS checks were passed. The two parameters varied were the number of metals in the structure to trigger check 3 and the number of peaks corresponding to different </w:t>
      </w:r>
      <w:r w:rsidR="00E66E3F">
        <w:t xml:space="preserve">number of </w:t>
      </w:r>
      <w:r>
        <w:t xml:space="preserve">counterions required to pass check 3. The top two plots show the </w:t>
      </w:r>
      <w:r w:rsidR="006F576E">
        <w:t>2</w:t>
      </w:r>
      <w:r>
        <w:t xml:space="preserve">D parameter space, while the bottom two only show the effects of a single parameter on reaction labelling. </w:t>
      </w:r>
      <w:r w:rsidR="005377AF">
        <w:t xml:space="preserve">For the bottom right graph, the </w:t>
      </w:r>
      <w:r w:rsidR="0078487E">
        <w:t xml:space="preserve">criteria 3 threshold </w:t>
      </w:r>
      <w:r w:rsidR="005377AF">
        <w:t xml:space="preserve">for each metal count parameter is </w:t>
      </w:r>
      <w:r w:rsidR="00461440">
        <w:t>shown</w:t>
      </w:r>
      <w:r w:rsidR="0078487E">
        <w:t xml:space="preserve">. </w:t>
      </w:r>
      <w:r>
        <w:t xml:space="preserve">The total number of classified reactions (including failed ones) are </w:t>
      </w:r>
      <w:r w:rsidR="00903E82">
        <w:t>399</w:t>
      </w:r>
      <w:r>
        <w:t>.</w:t>
      </w:r>
    </w:p>
    <w:p w14:paraId="7F22505F" w14:textId="77777777" w:rsidR="009D2A0E" w:rsidRDefault="009D2A0E" w:rsidP="009D2A0E">
      <w:pPr>
        <w:keepNext/>
      </w:pPr>
      <w:r>
        <w:rPr>
          <w:noProof/>
        </w:rPr>
        <w:drawing>
          <wp:inline distT="0" distB="0" distL="0" distR="0" wp14:anchorId="741B4D3A" wp14:editId="151E0448">
            <wp:extent cx="3472763" cy="1295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sDecisionMatrix.png"/>
                    <pic:cNvPicPr/>
                  </pic:nvPicPr>
                  <pic:blipFill>
                    <a:blip r:embed="rId31">
                      <a:extLst>
                        <a:ext uri="{28A0092B-C50C-407E-A947-70E740481C1C}">
                          <a14:useLocalDpi xmlns:a14="http://schemas.microsoft.com/office/drawing/2010/main" val="0"/>
                        </a:ext>
                      </a:extLst>
                    </a:blip>
                    <a:stretch>
                      <a:fillRect/>
                    </a:stretch>
                  </pic:blipFill>
                  <pic:spPr>
                    <a:xfrm>
                      <a:off x="0" y="0"/>
                      <a:ext cx="3510879" cy="1309618"/>
                    </a:xfrm>
                    <a:prstGeom prst="rect">
                      <a:avLst/>
                    </a:prstGeom>
                  </pic:spPr>
                </pic:pic>
              </a:graphicData>
            </a:graphic>
          </wp:inline>
        </w:drawing>
      </w:r>
    </w:p>
    <w:p w14:paraId="4F2D0F78" w14:textId="1C1E86DB" w:rsidR="002154FF" w:rsidRPr="002154FF" w:rsidRDefault="009D2A0E" w:rsidP="009D2A0E">
      <w:pPr>
        <w:pStyle w:val="Caption"/>
      </w:pPr>
      <w:bookmarkStart w:id="219" w:name="_Ref171670372"/>
      <w:r>
        <w:t xml:space="preserve">Figure </w:t>
      </w:r>
      <w:fldSimple w:instr=" SEQ Figure \* ARABIC ">
        <w:r w:rsidR="00242E7D">
          <w:rPr>
            <w:noProof/>
          </w:rPr>
          <w:t>18</w:t>
        </w:r>
      </w:fldSimple>
      <w:bookmarkEnd w:id="219"/>
      <w:r>
        <w:t xml:space="preserve">: The decision matrix for the </w:t>
      </w:r>
      <w:r w:rsidR="00F37D56">
        <w:t>MS decision part of decision maker. All the possible outcomes for a reaction are shown. For some decisions</w:t>
      </w:r>
      <w:r w:rsidR="00461440">
        <w:t>,</w:t>
      </w:r>
      <w:r w:rsidR="00F37D56">
        <w:t xml:space="preserve"> check 3 is not required as it is either not trigged, or failing of check 1 and 2 automatically fails check 3.</w:t>
      </w:r>
    </w:p>
    <w:p w14:paraId="6915CEEB" w14:textId="0270266C" w:rsidR="002154FF" w:rsidRDefault="00C36A3A" w:rsidP="00C36A3A">
      <w:r w:rsidRPr="004E3BB2">
        <w:fldChar w:fldCharType="begin"/>
      </w:r>
      <w:r w:rsidRPr="004E3BB2">
        <w:instrText xml:space="preserve"> REF _Ref171667257 \h </w:instrText>
      </w:r>
      <w:r w:rsidR="00FB7631" w:rsidRPr="004E3BB2">
        <w:rPr>
          <w:rPrChange w:id="220" w:author="Ayme, Jean-François" w:date="2024-07-30T05:39:00Z">
            <w:rPr>
              <w:highlight w:val="yellow"/>
            </w:rPr>
          </w:rPrChange>
        </w:rPr>
        <w:instrText xml:space="preserve"> \* MERGEFORMAT </w:instrText>
      </w:r>
      <w:r w:rsidRPr="004E3BB2">
        <w:fldChar w:fldCharType="separate"/>
      </w:r>
      <w:r w:rsidR="00242E7D" w:rsidRPr="004E3BB2">
        <w:t xml:space="preserve">Figure </w:t>
      </w:r>
      <w:r w:rsidR="00242E7D" w:rsidRPr="004E3BB2">
        <w:rPr>
          <w:noProof/>
        </w:rPr>
        <w:t>17</w:t>
      </w:r>
      <w:r w:rsidRPr="004E3BB2">
        <w:fldChar w:fldCharType="end"/>
      </w:r>
      <w:r w:rsidRPr="004E3BB2">
        <w:t xml:space="preserve"> shows</w:t>
      </w:r>
      <w:r w:rsidR="0058196C" w:rsidRPr="004E3BB2">
        <w:t xml:space="preserve"> how MS decision outcome is affected by</w:t>
      </w:r>
      <w:r w:rsidRPr="004E3BB2">
        <w:t xml:space="preserve"> changing the number</w:t>
      </w:r>
      <w:r>
        <w:t xml:space="preserve"> of metals to trigger MS check 3 and the number of peaks corresponding to different counterions required to pass check 3 (all three MS checks need to be passed </w:t>
      </w:r>
      <w:r w:rsidR="0058196C">
        <w:t>for a reaction to be labelled as successful</w:t>
      </w:r>
      <w:r>
        <w:t xml:space="preserve">- </w:t>
      </w:r>
      <w:r>
        <w:fldChar w:fldCharType="begin"/>
      </w:r>
      <w:r>
        <w:instrText xml:space="preserve"> REF _Ref169461023 \h </w:instrText>
      </w:r>
      <w:r>
        <w:fldChar w:fldCharType="separate"/>
      </w:r>
      <w:r w:rsidR="00242E7D">
        <w:t xml:space="preserve">Figure </w:t>
      </w:r>
      <w:r w:rsidR="00242E7D">
        <w:rPr>
          <w:noProof/>
        </w:rPr>
        <w:t>14</w:t>
      </w:r>
      <w:r>
        <w:fldChar w:fldCharType="end"/>
      </w:r>
      <w:r>
        <w:t>).</w:t>
      </w:r>
      <w:r w:rsidR="002154FF">
        <w:t xml:space="preserve"> The graph provides a few important take a </w:t>
      </w:r>
      <w:proofErr w:type="gramStart"/>
      <w:r w:rsidR="002154FF">
        <w:t>ways</w:t>
      </w:r>
      <w:proofErr w:type="gramEnd"/>
      <w:r w:rsidR="002154FF">
        <w:t>:</w:t>
      </w:r>
    </w:p>
    <w:p w14:paraId="15B1BC17" w14:textId="183CD196" w:rsidR="005377AF" w:rsidRDefault="002154FF" w:rsidP="005377AF">
      <w:pPr>
        <w:pStyle w:val="ListParagraph"/>
        <w:numPr>
          <w:ilvl w:val="0"/>
          <w:numId w:val="19"/>
        </w:numPr>
      </w:pPr>
      <w:r>
        <w:t xml:space="preserve">Out of the </w:t>
      </w:r>
      <w:r w:rsidR="0002254C">
        <w:t>399</w:t>
      </w:r>
      <w:r>
        <w:t xml:space="preserve"> classified reactions, a naïve number of supramolecular structures formed is 179 as this is the number of reactions deemed successful by MS decisions when check 3 is not implemented at all (</w:t>
      </w:r>
      <w:r w:rsidR="0086230E">
        <w:fldChar w:fldCharType="begin"/>
      </w:r>
      <w:r w:rsidR="0086230E">
        <w:instrText xml:space="preserve"> REF _Ref171667257 \h </w:instrText>
      </w:r>
      <w:r w:rsidR="0086230E">
        <w:fldChar w:fldCharType="separate"/>
      </w:r>
      <w:r w:rsidR="00242E7D">
        <w:t xml:space="preserve">Figure </w:t>
      </w:r>
      <w:r w:rsidR="00242E7D">
        <w:rPr>
          <w:noProof/>
        </w:rPr>
        <w:t>17</w:t>
      </w:r>
      <w:r w:rsidR="0086230E">
        <w:fldChar w:fldCharType="end"/>
      </w:r>
      <w:r w:rsidR="0086230E">
        <w:t xml:space="preserve"> where </w:t>
      </w:r>
      <w:r>
        <w:t>number of metals and number of counter ions = 0).</w:t>
      </w:r>
      <w:r w:rsidR="0005370D">
        <w:t xml:space="preserve"> The outcome of this decision making was also described and shown in </w:t>
      </w:r>
      <w:r w:rsidR="0005370D">
        <w:fldChar w:fldCharType="begin"/>
      </w:r>
      <w:r w:rsidR="0005370D">
        <w:instrText xml:space="preserve"> REF _Ref172036790 \h </w:instrText>
      </w:r>
      <w:r w:rsidR="0005370D">
        <w:fldChar w:fldCharType="separate"/>
      </w:r>
      <w:r w:rsidR="00242E7D">
        <w:t xml:space="preserve">Figure </w:t>
      </w:r>
      <w:r w:rsidR="00242E7D">
        <w:rPr>
          <w:noProof/>
        </w:rPr>
        <w:t>16</w:t>
      </w:r>
      <w:r w:rsidR="0005370D">
        <w:fldChar w:fldCharType="end"/>
      </w:r>
      <w:r w:rsidR="0005370D">
        <w:t>.</w:t>
      </w:r>
    </w:p>
    <w:p w14:paraId="243C2959" w14:textId="374DC91E" w:rsidR="007A5A6D" w:rsidRDefault="00F37D56" w:rsidP="00774F73">
      <w:pPr>
        <w:pStyle w:val="ListParagraph"/>
        <w:numPr>
          <w:ilvl w:val="0"/>
          <w:numId w:val="19"/>
        </w:numPr>
      </w:pPr>
      <w:r>
        <w:lastRenderedPageBreak/>
        <w:t xml:space="preserve">When all </w:t>
      </w:r>
      <w:r w:rsidR="002154FF">
        <w:t xml:space="preserve">MS </w:t>
      </w:r>
      <w:r>
        <w:t xml:space="preserve">checks are included, reaction </w:t>
      </w:r>
      <w:r w:rsidR="002154FF">
        <w:t>classification</w:t>
      </w:r>
      <w:r>
        <w:t xml:space="preserve"> on MS alone</w:t>
      </w:r>
      <w:r w:rsidR="002154FF">
        <w:t xml:space="preserve"> </w:t>
      </w:r>
      <w:commentRangeStart w:id="221"/>
      <w:r w:rsidR="0005370D">
        <w:t>have</w:t>
      </w:r>
      <w:r w:rsidR="005377AF">
        <w:t xml:space="preserve"> </w:t>
      </w:r>
      <w:r>
        <w:t>4 possible outcomes (</w:t>
      </w:r>
      <w:r>
        <w:fldChar w:fldCharType="begin"/>
      </w:r>
      <w:r>
        <w:instrText xml:space="preserve"> REF _Ref171670372 \h </w:instrText>
      </w:r>
      <w:r>
        <w:fldChar w:fldCharType="separate"/>
      </w:r>
      <w:r w:rsidR="00242E7D">
        <w:t xml:space="preserve">Figure </w:t>
      </w:r>
      <w:r w:rsidR="00242E7D">
        <w:rPr>
          <w:noProof/>
        </w:rPr>
        <w:t>18</w:t>
      </w:r>
      <w:r>
        <w:fldChar w:fldCharType="end"/>
      </w:r>
      <w:r>
        <w:t>)</w:t>
      </w:r>
      <w:r w:rsidR="002154FF">
        <w:t>.</w:t>
      </w:r>
      <w:r>
        <w:t xml:space="preserve"> </w:t>
      </w:r>
      <w:commentRangeEnd w:id="221"/>
      <w:r w:rsidR="004E3BB2">
        <w:rPr>
          <w:rStyle w:val="CommentReference"/>
          <w:kern w:val="2"/>
          <w14:ligatures w14:val="standardContextual"/>
        </w:rPr>
        <w:commentReference w:id="221"/>
      </w:r>
      <w:r w:rsidR="005377AF">
        <w:t xml:space="preserve">The data shown in </w:t>
      </w:r>
      <w:r w:rsidR="005377AF">
        <w:fldChar w:fldCharType="begin"/>
      </w:r>
      <w:r w:rsidR="005377AF">
        <w:instrText xml:space="preserve"> REF _Ref171667257 \h </w:instrText>
      </w:r>
      <w:r w:rsidR="005377AF">
        <w:fldChar w:fldCharType="separate"/>
      </w:r>
      <w:r w:rsidR="00242E7D">
        <w:t xml:space="preserve">Figure </w:t>
      </w:r>
      <w:r w:rsidR="00242E7D">
        <w:rPr>
          <w:noProof/>
        </w:rPr>
        <w:t>17</w:t>
      </w:r>
      <w:r w:rsidR="005377AF">
        <w:fldChar w:fldCharType="end"/>
      </w:r>
      <w:r w:rsidR="005377AF">
        <w:t xml:space="preserve">, therefore include reactions where check 3 is </w:t>
      </w:r>
      <w:r w:rsidR="0005370D">
        <w:t xml:space="preserve">both </w:t>
      </w:r>
      <w:r w:rsidR="005377AF">
        <w:t xml:space="preserve">triggered </w:t>
      </w:r>
      <w:r w:rsidR="00461440">
        <w:t>and</w:t>
      </w:r>
      <w:r w:rsidR="005377AF">
        <w:t xml:space="preserve"> not</w:t>
      </w:r>
      <w:r w:rsidR="00461440">
        <w:t>. These two possible decisions</w:t>
      </w:r>
      <w:r w:rsidR="005377AF">
        <w:t xml:space="preserve"> can be seen by </w:t>
      </w:r>
      <w:r>
        <w:t xml:space="preserve">the exponential decay of successful reactions based </w:t>
      </w:r>
      <w:r w:rsidR="0005370D">
        <w:t xml:space="preserve">on </w:t>
      </w:r>
      <w:r>
        <w:t>counter ion count</w:t>
      </w:r>
      <w:r w:rsidR="0005370D">
        <w:t xml:space="preserve"> parameter</w:t>
      </w:r>
      <w:r>
        <w:t xml:space="preserve">, where </w:t>
      </w:r>
      <w:r w:rsidR="0078487E">
        <w:t>th</w:t>
      </w:r>
      <w:r w:rsidR="005377AF">
        <w:t>e</w:t>
      </w:r>
      <w:r w:rsidR="0078487E">
        <w:t>s</w:t>
      </w:r>
      <w:r w:rsidR="005377AF">
        <w:t>e</w:t>
      </w:r>
      <w:r w:rsidR="0078487E">
        <w:t xml:space="preserve"> </w:t>
      </w:r>
      <w:r w:rsidR="0078487E" w:rsidRPr="0078487E">
        <w:t>asymptote</w:t>
      </w:r>
      <w:r w:rsidR="005377AF">
        <w:t>s</w:t>
      </w:r>
      <w:r w:rsidR="0078487E">
        <w:t xml:space="preserve"> </w:t>
      </w:r>
      <w:r w:rsidR="005377AF">
        <w:t>are</w:t>
      </w:r>
      <w:r w:rsidR="0078487E">
        <w:t xml:space="preserve"> the threshold for triggering </w:t>
      </w:r>
      <w:r w:rsidR="005377AF">
        <w:t>check 3 (</w:t>
      </w:r>
      <w:r w:rsidR="005377AF">
        <w:fldChar w:fldCharType="begin"/>
      </w:r>
      <w:r w:rsidR="005377AF">
        <w:instrText xml:space="preserve"> REF _Ref171667257 \h </w:instrText>
      </w:r>
      <w:r w:rsidR="005377AF">
        <w:fldChar w:fldCharType="separate"/>
      </w:r>
      <w:r w:rsidR="00242E7D">
        <w:t xml:space="preserve">Figure </w:t>
      </w:r>
      <w:r w:rsidR="00242E7D">
        <w:rPr>
          <w:noProof/>
        </w:rPr>
        <w:t>17</w:t>
      </w:r>
      <w:r w:rsidR="005377AF">
        <w:fldChar w:fldCharType="end"/>
      </w:r>
      <w:r w:rsidR="005377AF">
        <w:t>). Classified reaction</w:t>
      </w:r>
      <w:r w:rsidR="00461440">
        <w:t>s</w:t>
      </w:r>
      <w:r w:rsidR="005377AF">
        <w:t xml:space="preserve"> above this threshold </w:t>
      </w:r>
      <w:r w:rsidR="0005370D">
        <w:t>are</w:t>
      </w:r>
      <w:r w:rsidR="005377AF">
        <w:t xml:space="preserve"> the number of supramolecular structures that satisfy checks 1-3, while reactions below this threshold is the number of supramolecular structures that </w:t>
      </w:r>
      <w:r w:rsidR="00461440">
        <w:t xml:space="preserve">only </w:t>
      </w:r>
      <w:r w:rsidR="005377AF">
        <w:t>satisfy checks 1 and 2. With this in mind, successfully classified reactions using only criteria’s 1 and 2 are more likely to be false positives.</w:t>
      </w:r>
    </w:p>
    <w:p w14:paraId="52ECA919" w14:textId="00821673" w:rsidR="007A5A6D" w:rsidRPr="00C36A3A" w:rsidRDefault="0086230E" w:rsidP="00774F73">
      <w:pPr>
        <w:pStyle w:val="ListParagraph"/>
        <w:numPr>
          <w:ilvl w:val="0"/>
          <w:numId w:val="19"/>
        </w:numPr>
      </w:pPr>
      <w:r>
        <w:t>Both the number of metals and number of counter ion parameters constrain the certainty of a MS decision. The more metals required to trigger check 3 the soft</w:t>
      </w:r>
      <w:r w:rsidR="00E66E3F">
        <w:t>er</w:t>
      </w:r>
      <w:r>
        <w:t xml:space="preserve"> (lose) the MS criteria, as just one peak from the expected peaks need to be found in the MS spectra for a successful classification. This is reflected by the increasing number of successful reactions</w:t>
      </w:r>
      <w:r w:rsidR="00461440">
        <w:t xml:space="preserve"> with increasing metal count parameter</w:t>
      </w:r>
      <w:r>
        <w:t xml:space="preserve"> in </w:t>
      </w:r>
      <w:r>
        <w:fldChar w:fldCharType="begin"/>
      </w:r>
      <w:r>
        <w:instrText xml:space="preserve"> REF _Ref171667257 \h </w:instrText>
      </w:r>
      <w:r>
        <w:fldChar w:fldCharType="separate"/>
      </w:r>
      <w:r w:rsidR="00242E7D">
        <w:t xml:space="preserve">Figure </w:t>
      </w:r>
      <w:r w:rsidR="00242E7D">
        <w:rPr>
          <w:noProof/>
        </w:rPr>
        <w:t>17</w:t>
      </w:r>
      <w:r>
        <w:fldChar w:fldCharType="end"/>
      </w:r>
      <w:r>
        <w:t xml:space="preserve">. </w:t>
      </w:r>
      <w:commentRangeStart w:id="222"/>
      <w:r>
        <w:t>The more peaks corresponding to different counter ions to pass check three</w:t>
      </w:r>
      <w:commentRangeEnd w:id="222"/>
      <w:r w:rsidR="00553AA3">
        <w:rPr>
          <w:rStyle w:val="CommentReference"/>
          <w:kern w:val="2"/>
          <w14:ligatures w14:val="standardContextual"/>
        </w:rPr>
        <w:commentReference w:id="222"/>
      </w:r>
      <w:r w:rsidR="00461440">
        <w:t>,</w:t>
      </w:r>
      <w:r>
        <w:t xml:space="preserve"> the </w:t>
      </w:r>
      <w:r w:rsidR="00E66E3F">
        <w:t>harder the check 3 criterion and the more certain the MS decision. This is shown by</w:t>
      </w:r>
      <w:r w:rsidR="00461440">
        <w:t xml:space="preserve"> a</w:t>
      </w:r>
      <w:r w:rsidR="00E66E3F">
        <w:t xml:space="preserve"> reduction in the number of </w:t>
      </w:r>
      <w:r w:rsidR="00461440">
        <w:t xml:space="preserve">reactions </w:t>
      </w:r>
      <w:r w:rsidR="00E66E3F">
        <w:t xml:space="preserve">labelled </w:t>
      </w:r>
      <w:r w:rsidR="00461440">
        <w:t xml:space="preserve">as </w:t>
      </w:r>
      <w:r w:rsidR="00E66E3F">
        <w:t>successful with respect to the number of counter ion parameter (</w:t>
      </w:r>
      <w:r w:rsidR="00E66E3F">
        <w:fldChar w:fldCharType="begin"/>
      </w:r>
      <w:r w:rsidR="00E66E3F">
        <w:instrText xml:space="preserve"> REF _Ref171667257 \h </w:instrText>
      </w:r>
      <w:r w:rsidR="00E66E3F">
        <w:fldChar w:fldCharType="separate"/>
      </w:r>
      <w:r w:rsidR="00242E7D">
        <w:t xml:space="preserve">Figure </w:t>
      </w:r>
      <w:r w:rsidR="00242E7D">
        <w:rPr>
          <w:noProof/>
        </w:rPr>
        <w:t>17</w:t>
      </w:r>
      <w:r w:rsidR="00E66E3F">
        <w:fldChar w:fldCharType="end"/>
      </w:r>
      <w:r w:rsidR="00E66E3F">
        <w:t xml:space="preserve">). It is important to note that extremities of both parameters are statistical </w:t>
      </w:r>
      <w:r w:rsidR="00461440">
        <w:t xml:space="preserve">unlikely </w:t>
      </w:r>
      <w:r w:rsidR="00E66E3F">
        <w:t xml:space="preserve">and unrealistic. For example, it is chemically impossible for a complex with charge 2+ to lose 6 different amounts of counter ions </w:t>
      </w:r>
      <w:r w:rsidR="00630C9F">
        <w:t xml:space="preserve">with charge -1 </w:t>
      </w:r>
      <w:r w:rsidR="00E66E3F">
        <w:t xml:space="preserve">and hence </w:t>
      </w:r>
      <w:r w:rsidR="00630C9F">
        <w:t xml:space="preserve">will </w:t>
      </w:r>
      <w:r w:rsidR="00E66E3F">
        <w:t>not be able to pass check three if 6 peaks corresponding to different losses of counter ions are required.</w:t>
      </w:r>
      <w:r w:rsidR="004E521E">
        <w:t xml:space="preserve"> </w:t>
      </w:r>
    </w:p>
    <w:p w14:paraId="63B39F2E" w14:textId="5D0252C5" w:rsidR="00D6346E" w:rsidRDefault="0063096C" w:rsidP="00D6346E">
      <w:pPr>
        <w:keepNext/>
      </w:pPr>
      <w:r>
        <w:rPr>
          <w:noProof/>
        </w:rPr>
        <w:drawing>
          <wp:inline distT="0" distB="0" distL="0" distR="0" wp14:anchorId="150B1EDA" wp14:editId="3D3CE621">
            <wp:extent cx="6507480" cy="5268229"/>
            <wp:effectExtent l="0" t="0" r="762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0051"/>
                    <a:stretch/>
                  </pic:blipFill>
                  <pic:spPr bwMode="auto">
                    <a:xfrm>
                      <a:off x="0" y="0"/>
                      <a:ext cx="6511637" cy="5271594"/>
                    </a:xfrm>
                    <a:prstGeom prst="rect">
                      <a:avLst/>
                    </a:prstGeom>
                    <a:ln>
                      <a:noFill/>
                    </a:ln>
                    <a:extLst>
                      <a:ext uri="{53640926-AAD7-44D8-BBD7-CCE9431645EC}">
                        <a14:shadowObscured xmlns:a14="http://schemas.microsoft.com/office/drawing/2010/main"/>
                      </a:ext>
                    </a:extLst>
                  </pic:spPr>
                </pic:pic>
              </a:graphicData>
            </a:graphic>
          </wp:inline>
        </w:drawing>
      </w:r>
    </w:p>
    <w:p w14:paraId="16C94248" w14:textId="72268D12" w:rsidR="002F7744" w:rsidRDefault="00D6346E" w:rsidP="00D6346E">
      <w:pPr>
        <w:pStyle w:val="Caption"/>
      </w:pPr>
      <w:bookmarkStart w:id="223" w:name="_Ref171545257"/>
      <w:r>
        <w:t xml:space="preserve">Figure </w:t>
      </w:r>
      <w:fldSimple w:instr=" SEQ Figure \* ARABIC ">
        <w:r w:rsidR="00242E7D">
          <w:rPr>
            <w:noProof/>
          </w:rPr>
          <w:t>19</w:t>
        </w:r>
      </w:fldSimple>
      <w:bookmarkEnd w:id="223"/>
      <w:r>
        <w:t xml:space="preserve">: </w:t>
      </w:r>
      <w:r w:rsidR="002F7744">
        <w:t>Four</w:t>
      </w:r>
      <w:r>
        <w:t xml:space="preserve"> plots demonstrating the relationship between two MS parameters with the respect to the number of reactions classified as successful.</w:t>
      </w:r>
      <w:r w:rsidR="002F7744">
        <w:t xml:space="preserve"> Reactions were classified as successful if only MS check 3 was triggered and passed. The two parameters varied were the number of metals in the structure to trigger check 3 and the number of peaks corresponding to different counterions required to pass check 3. The top two plots show the 2D parameter space, while the bottom two only show the effects of a single parameter on reaction labelling. The total number of classified reactions (including failed ones) are </w:t>
      </w:r>
      <w:r w:rsidR="003F7E1D">
        <w:t>399</w:t>
      </w:r>
      <w:r w:rsidR="002F7744">
        <w:t>.</w:t>
      </w:r>
    </w:p>
    <w:p w14:paraId="1B0B99D2" w14:textId="140D9883" w:rsidR="00774F73" w:rsidRDefault="008B253F" w:rsidP="00774F73">
      <w:commentRangeStart w:id="224"/>
      <w:r>
        <w:lastRenderedPageBreak/>
        <w:t xml:space="preserve">A limitation in the data of </w:t>
      </w:r>
      <w:r>
        <w:fldChar w:fldCharType="begin"/>
      </w:r>
      <w:r>
        <w:instrText xml:space="preserve"> REF _Ref171667257 \h </w:instrText>
      </w:r>
      <w:r>
        <w:fldChar w:fldCharType="separate"/>
      </w:r>
      <w:r w:rsidR="00242E7D">
        <w:t xml:space="preserve">Figure </w:t>
      </w:r>
      <w:r w:rsidR="00242E7D">
        <w:rPr>
          <w:noProof/>
        </w:rPr>
        <w:t>17</w:t>
      </w:r>
      <w:r>
        <w:fldChar w:fldCharType="end"/>
      </w:r>
      <w:r>
        <w:t xml:space="preserve"> is that the labelled reaction is based on reactions where either checks 1 and 2 or check 3 are passed. Since the two parameters being varied affect check 3</w:t>
      </w:r>
      <w:r w:rsidR="0005370D">
        <w:t xml:space="preserve"> only</w:t>
      </w:r>
      <w:r>
        <w:t xml:space="preserve">, reactions will be labelled as successful only if they pass check 3 criteria. </w:t>
      </w:r>
      <w:commentRangeEnd w:id="224"/>
      <w:r w:rsidR="00553AA3">
        <w:rPr>
          <w:rStyle w:val="CommentReference"/>
          <w:kern w:val="2"/>
          <w14:ligatures w14:val="standardContextual"/>
        </w:rPr>
        <w:commentReference w:id="224"/>
      </w:r>
      <w:r>
        <w:t xml:space="preserve">Focusing on check 3 only, removes loosely labelled reactions from the data and gives </w:t>
      </w:r>
      <w:r>
        <w:fldChar w:fldCharType="begin"/>
      </w:r>
      <w:r>
        <w:instrText xml:space="preserve"> REF _Ref171545257 \h </w:instrText>
      </w:r>
      <w:r>
        <w:fldChar w:fldCharType="separate"/>
      </w:r>
      <w:r w:rsidR="00242E7D">
        <w:t xml:space="preserve">Figure </w:t>
      </w:r>
      <w:r w:rsidR="00242E7D">
        <w:rPr>
          <w:noProof/>
        </w:rPr>
        <w:t>19</w:t>
      </w:r>
      <w:r>
        <w:fldChar w:fldCharType="end"/>
      </w:r>
      <w:r>
        <w:t>.</w:t>
      </w:r>
      <w:r w:rsidR="00774F73">
        <w:t xml:space="preserve"> The take </w:t>
      </w:r>
      <w:proofErr w:type="spellStart"/>
      <w:r w:rsidR="00774F73">
        <w:t>aways</w:t>
      </w:r>
      <w:proofErr w:type="spellEnd"/>
      <w:r w:rsidR="00774F73">
        <w:t xml:space="preserve"> from </w:t>
      </w:r>
      <w:r w:rsidR="00774F73">
        <w:fldChar w:fldCharType="begin"/>
      </w:r>
      <w:r w:rsidR="00774F73">
        <w:instrText xml:space="preserve"> REF _Ref171545257 \h </w:instrText>
      </w:r>
      <w:r w:rsidR="00774F73">
        <w:fldChar w:fldCharType="separate"/>
      </w:r>
      <w:r w:rsidR="00242E7D">
        <w:t xml:space="preserve">Figure </w:t>
      </w:r>
      <w:r w:rsidR="00242E7D">
        <w:rPr>
          <w:noProof/>
        </w:rPr>
        <w:t>19</w:t>
      </w:r>
      <w:r w:rsidR="00774F73">
        <w:fldChar w:fldCharType="end"/>
      </w:r>
      <w:r w:rsidR="00774F73">
        <w:t xml:space="preserve"> are:</w:t>
      </w:r>
    </w:p>
    <w:p w14:paraId="4C76856A" w14:textId="6863EC5E" w:rsidR="00724938" w:rsidRDefault="00774F73" w:rsidP="00121AEF">
      <w:pPr>
        <w:pStyle w:val="ListParagraph"/>
        <w:numPr>
          <w:ilvl w:val="0"/>
          <w:numId w:val="21"/>
        </w:numPr>
      </w:pPr>
      <w:r>
        <w:t xml:space="preserve">Most supramolecular structures formed contain low numbers of metal centres. This is shown in </w:t>
      </w:r>
      <w:r w:rsidR="00724938">
        <w:fldChar w:fldCharType="begin"/>
      </w:r>
      <w:r w:rsidR="00724938">
        <w:instrText xml:space="preserve"> REF _Ref171545257 \h </w:instrText>
      </w:r>
      <w:r w:rsidR="00724938">
        <w:fldChar w:fldCharType="separate"/>
      </w:r>
      <w:r w:rsidR="00242E7D">
        <w:t xml:space="preserve">Figure </w:t>
      </w:r>
      <w:r w:rsidR="00242E7D">
        <w:rPr>
          <w:noProof/>
        </w:rPr>
        <w:t>19</w:t>
      </w:r>
      <w:r w:rsidR="00724938">
        <w:fldChar w:fldCharType="end"/>
      </w:r>
      <w:r w:rsidR="00724938">
        <w:t>, where an increase in number of metal parameter</w:t>
      </w:r>
      <w:r w:rsidR="006F576E">
        <w:t xml:space="preserve"> results</w:t>
      </w:r>
      <w:r w:rsidR="00724938">
        <w:t xml:space="preserve"> in a drop of number of successful reactions.</w:t>
      </w:r>
      <w:r w:rsidR="0005370D">
        <w:t xml:space="preserve"> The metal with the lowest </w:t>
      </w:r>
      <w:commentRangeStart w:id="225"/>
      <w:proofErr w:type="spellStart"/>
      <w:r w:rsidR="0005370D">
        <w:t>metal:ligand</w:t>
      </w:r>
      <w:proofErr w:type="spellEnd"/>
      <w:r w:rsidR="0005370D">
        <w:t xml:space="preserve"> ratio and the smallest number of metals in its structure is copper (</w:t>
      </w:r>
      <w:r w:rsidR="0005370D">
        <w:fldChar w:fldCharType="begin"/>
      </w:r>
      <w:r w:rsidR="0005370D">
        <w:instrText xml:space="preserve"> REF _Ref172036790 \h </w:instrText>
      </w:r>
      <w:r w:rsidR="0005370D">
        <w:fldChar w:fldCharType="separate"/>
      </w:r>
      <w:r w:rsidR="00242E7D">
        <w:t xml:space="preserve">Figure </w:t>
      </w:r>
      <w:r w:rsidR="00242E7D">
        <w:rPr>
          <w:noProof/>
        </w:rPr>
        <w:t>16</w:t>
      </w:r>
      <w:r w:rsidR="0005370D">
        <w:fldChar w:fldCharType="end"/>
      </w:r>
      <w:r w:rsidR="0005370D">
        <w:t xml:space="preserve">). </w:t>
      </w:r>
      <w:r w:rsidR="00724938">
        <w:t xml:space="preserve">Furthermore, if </w:t>
      </w:r>
      <w:ins w:id="226" w:author="Ayme, Jean-François" w:date="2024-07-30T05:54:00Z">
        <w:r w:rsidR="00553AA3">
          <w:t xml:space="preserve">the parameters for check 3 are selected so that </w:t>
        </w:r>
      </w:ins>
      <w:ins w:id="227" w:author="Ayme, Jean-François" w:date="2024-07-30T05:52:00Z">
        <w:r w:rsidR="00553AA3">
          <w:t xml:space="preserve">peaks corresponding to the loss of </w:t>
        </w:r>
      </w:ins>
      <w:del w:id="228" w:author="Ayme, Jean-François" w:date="2024-07-30T05:52:00Z">
        <w:r w:rsidR="00724938" w:rsidDel="00553AA3">
          <w:delText xml:space="preserve">2 </w:delText>
        </w:r>
      </w:del>
      <w:ins w:id="229" w:author="Ayme, Jean-François" w:date="2024-07-30T05:52:00Z">
        <w:r w:rsidR="00553AA3">
          <w:t>at</w:t>
        </w:r>
      </w:ins>
      <w:ins w:id="230" w:author="Ayme, Jean-François" w:date="2024-07-30T05:54:00Z">
        <w:r w:rsidR="00553AA3">
          <w:t xml:space="preserve"> </w:t>
        </w:r>
      </w:ins>
      <w:ins w:id="231" w:author="Ayme, Jean-François" w:date="2024-07-30T05:52:00Z">
        <w:r w:rsidR="00553AA3">
          <w:t xml:space="preserve">least two </w:t>
        </w:r>
      </w:ins>
      <w:r w:rsidR="00724938">
        <w:t>counter ion</w:t>
      </w:r>
      <w:ins w:id="232" w:author="Ayme, Jean-François" w:date="2024-07-30T05:52:00Z">
        <w:r w:rsidR="00553AA3">
          <w:t>s for</w:t>
        </w:r>
      </w:ins>
      <w:ins w:id="233" w:author="Ayme, Jean-François" w:date="2024-07-30T05:53:00Z">
        <w:r w:rsidR="00553AA3">
          <w:t xml:space="preserve"> the same </w:t>
        </w:r>
        <w:proofErr w:type="spellStart"/>
        <w:r w:rsidR="00553AA3">
          <w:t>metal:ligand</w:t>
        </w:r>
        <w:proofErr w:type="spellEnd"/>
        <w:r w:rsidR="00553AA3">
          <w:t xml:space="preserve"> ratio </w:t>
        </w:r>
      </w:ins>
      <w:ins w:id="234" w:author="Ayme, Jean-François" w:date="2024-07-30T05:54:00Z">
        <w:r w:rsidR="00553AA3">
          <w:t xml:space="preserve"> are required </w:t>
        </w:r>
      </w:ins>
      <w:del w:id="235" w:author="Ayme, Jean-François" w:date="2024-07-30T05:53:00Z">
        <w:r w:rsidR="00724938" w:rsidDel="00553AA3">
          <w:delText xml:space="preserve"> and </w:delText>
        </w:r>
      </w:del>
      <w:ins w:id="236" w:author="Ayme, Jean-François" w:date="2024-07-30T05:53:00Z">
        <w:r w:rsidR="00553AA3">
          <w:t xml:space="preserve">for species with </w:t>
        </w:r>
      </w:ins>
      <w:r w:rsidR="00724938">
        <w:t xml:space="preserve">2 metals </w:t>
      </w:r>
      <w:ins w:id="237" w:author="Ayme, Jean-François" w:date="2024-07-30T05:53:00Z">
        <w:r w:rsidR="00553AA3">
          <w:t>or more</w:t>
        </w:r>
      </w:ins>
      <w:del w:id="238" w:author="Ayme, Jean-François" w:date="2024-07-30T05:53:00Z">
        <w:r w:rsidR="00724938" w:rsidDel="00553AA3">
          <w:delText>are selected as parameters</w:delText>
        </w:r>
      </w:del>
      <w:r w:rsidR="00724938">
        <w:t>, 1</w:t>
      </w:r>
      <w:r w:rsidR="00077E32">
        <w:t>3</w:t>
      </w:r>
      <w:r w:rsidR="00724938">
        <w:t xml:space="preserve"> reactions </w:t>
      </w:r>
      <w:del w:id="239" w:author="Ayme, Jean-François" w:date="2024-07-30T05:52:00Z">
        <w:r w:rsidR="00724938" w:rsidDel="00553AA3">
          <w:delText>are safe</w:delText>
        </w:r>
      </w:del>
      <w:ins w:id="240" w:author="Ayme, Jean-François" w:date="2024-07-30T05:52:00Z">
        <w:r w:rsidR="00553AA3">
          <w:t>pass</w:t>
        </w:r>
      </w:ins>
      <w:ins w:id="241" w:author="Ayme, Jean-François" w:date="2024-07-30T05:55:00Z">
        <w:r w:rsidR="00553AA3">
          <w:t>.</w:t>
        </w:r>
      </w:ins>
      <w:del w:id="242" w:author="Ayme, Jean-François" w:date="2024-07-30T05:54:00Z">
        <w:r w:rsidR="00724938" w:rsidDel="00553AA3">
          <w:delText>,</w:delText>
        </w:r>
      </w:del>
      <w:r w:rsidR="00724938">
        <w:t xml:space="preserve"> </w:t>
      </w:r>
      <w:ins w:id="243" w:author="Ayme, Jean-François" w:date="2024-07-30T05:55:00Z">
        <w:r w:rsidR="00553AA3">
          <w:t xml:space="preserve">These 13 reaction should be </w:t>
        </w:r>
      </w:ins>
      <w:r w:rsidR="00724938">
        <w:t xml:space="preserve">promising candidates </w:t>
      </w:r>
      <w:r w:rsidR="00077E32">
        <w:t>for formed supramolecular structures</w:t>
      </w:r>
      <w:ins w:id="244" w:author="Ayme, Jean-François" w:date="2024-07-30T05:55:00Z">
        <w:r w:rsidR="00553AA3">
          <w:t xml:space="preserve"> as multiple MS peak are observed for the same species</w:t>
        </w:r>
      </w:ins>
      <w:r w:rsidR="00077E32">
        <w:t xml:space="preserve">. </w:t>
      </w:r>
      <w:r w:rsidR="0005370D">
        <w:t xml:space="preserve">Most of these </w:t>
      </w:r>
      <w:del w:id="245" w:author="Ayme, Jean-François" w:date="2024-07-30T05:55:00Z">
        <w:r w:rsidR="0005370D" w:rsidDel="00553AA3">
          <w:delText xml:space="preserve">safe </w:delText>
        </w:r>
      </w:del>
      <w:ins w:id="246" w:author="Ayme, Jean-François" w:date="2024-07-30T05:55:00Z">
        <w:r w:rsidR="00553AA3">
          <w:t xml:space="preserve">pass </w:t>
        </w:r>
      </w:ins>
      <w:del w:id="247" w:author="Ayme, Jean-François" w:date="2024-07-30T05:55:00Z">
        <w:r w:rsidR="0005370D" w:rsidDel="00553AA3">
          <w:delText xml:space="preserve">species </w:delText>
        </w:r>
      </w:del>
      <w:ins w:id="248" w:author="Ayme, Jean-François" w:date="2024-07-30T05:55:00Z">
        <w:r w:rsidR="00553AA3">
          <w:t>reactions</w:t>
        </w:r>
      </w:ins>
      <w:ins w:id="249" w:author="Ayme, Jean-François" w:date="2024-07-30T05:56:00Z">
        <w:r w:rsidR="00553AA3">
          <w:t xml:space="preserve"> </w:t>
        </w:r>
      </w:ins>
      <w:r w:rsidR="0005370D">
        <w:t>contain either an iron</w:t>
      </w:r>
      <w:r w:rsidR="00121AEF">
        <w:t>, zinc or Yttrium metal (</w:t>
      </w:r>
      <w:r w:rsidR="00121AEF">
        <w:fldChar w:fldCharType="begin"/>
      </w:r>
      <w:r w:rsidR="00121AEF">
        <w:instrText xml:space="preserve"> REF _Ref172036790 \h </w:instrText>
      </w:r>
      <w:r w:rsidR="00121AEF">
        <w:fldChar w:fldCharType="separate"/>
      </w:r>
      <w:r w:rsidR="00242E7D">
        <w:t xml:space="preserve">Figure </w:t>
      </w:r>
      <w:r w:rsidR="00242E7D">
        <w:rPr>
          <w:noProof/>
        </w:rPr>
        <w:t>16</w:t>
      </w:r>
      <w:r w:rsidR="00121AEF">
        <w:fldChar w:fldCharType="end"/>
      </w:r>
      <w:r w:rsidR="00121AEF">
        <w:t xml:space="preserve">). </w:t>
      </w:r>
      <w:commentRangeEnd w:id="225"/>
      <w:r w:rsidR="00A14E24">
        <w:rPr>
          <w:rStyle w:val="CommentReference"/>
          <w:kern w:val="2"/>
          <w14:ligatures w14:val="standardContextual"/>
        </w:rPr>
        <w:commentReference w:id="225"/>
      </w:r>
    </w:p>
    <w:p w14:paraId="5FA3B87D" w14:textId="5C2F1EDE" w:rsidR="00D3479E" w:rsidRDefault="00077E32" w:rsidP="00D3479E">
      <w:pPr>
        <w:pStyle w:val="ListParagraph"/>
        <w:numPr>
          <w:ilvl w:val="0"/>
          <w:numId w:val="21"/>
        </w:numPr>
      </w:pPr>
      <w:r>
        <w:t xml:space="preserve">It’s difficult to find metals </w:t>
      </w:r>
      <w:commentRangeStart w:id="250"/>
      <w:r>
        <w:t>with 2 or more MS peaks with different number of counter ions.</w:t>
      </w:r>
      <w:commentRangeEnd w:id="250"/>
      <w:r w:rsidR="00A14E24">
        <w:rPr>
          <w:rStyle w:val="CommentReference"/>
          <w:kern w:val="2"/>
          <w14:ligatures w14:val="standardContextual"/>
        </w:rPr>
        <w:commentReference w:id="250"/>
      </w:r>
      <w:r w:rsidR="000F0B41">
        <w:t xml:space="preserve"> This is also shown in </w:t>
      </w:r>
      <w:r w:rsidR="000F0B41">
        <w:fldChar w:fldCharType="begin"/>
      </w:r>
      <w:r w:rsidR="000F0B41">
        <w:instrText xml:space="preserve"> REF _Ref172036790 \h </w:instrText>
      </w:r>
      <w:r w:rsidR="000F0B41">
        <w:fldChar w:fldCharType="separate"/>
      </w:r>
      <w:r w:rsidR="00242E7D">
        <w:t xml:space="preserve">Figure </w:t>
      </w:r>
      <w:r w:rsidR="00242E7D">
        <w:rPr>
          <w:noProof/>
        </w:rPr>
        <w:t>16</w:t>
      </w:r>
      <w:r w:rsidR="000F0B41">
        <w:fldChar w:fldCharType="end"/>
      </w:r>
      <w:r w:rsidR="000F0B41">
        <w:t xml:space="preserve">, where the maximum number of different peaks corresponding to the same </w:t>
      </w:r>
      <w:proofErr w:type="spellStart"/>
      <w:r w:rsidR="000F0B41">
        <w:t>metal:ligand</w:t>
      </w:r>
      <w:proofErr w:type="spellEnd"/>
      <w:r w:rsidR="000F0B41">
        <w:t xml:space="preserve"> ratio </w:t>
      </w:r>
      <w:proofErr w:type="gramStart"/>
      <w:r w:rsidR="000F0B41">
        <w:t>are</w:t>
      </w:r>
      <w:proofErr w:type="gramEnd"/>
      <w:r w:rsidR="000F0B41">
        <w:t xml:space="preserve"> restricted to 1 and 0. </w:t>
      </w:r>
    </w:p>
    <w:p w14:paraId="79AD8D9E" w14:textId="20EB7BD7" w:rsidR="00D3479E" w:rsidRDefault="00D3479E" w:rsidP="00D3479E">
      <w:r>
        <w:t xml:space="preserve">To keep options to decision maker open, the final parameters were chosen to encompasses as many hits as possible. This allows for the NMR checks to contribute to the decision too. </w:t>
      </w:r>
      <w:r w:rsidR="00DE25BF">
        <w:t xml:space="preserve">As both </w:t>
      </w:r>
      <w:r w:rsidR="00DE25BF">
        <w:fldChar w:fldCharType="begin"/>
      </w:r>
      <w:r w:rsidR="00DE25BF">
        <w:instrText xml:space="preserve"> REF _Ref171545257 \h </w:instrText>
      </w:r>
      <w:r w:rsidR="00DE25BF">
        <w:fldChar w:fldCharType="separate"/>
      </w:r>
      <w:r w:rsidR="00242E7D">
        <w:t xml:space="preserve">Figure </w:t>
      </w:r>
      <w:r w:rsidR="00242E7D">
        <w:rPr>
          <w:noProof/>
        </w:rPr>
        <w:t>19</w:t>
      </w:r>
      <w:r w:rsidR="00DE25BF">
        <w:fldChar w:fldCharType="end"/>
      </w:r>
      <w:r w:rsidR="00DE25BF">
        <w:t xml:space="preserve"> and </w:t>
      </w:r>
      <w:r w:rsidR="00DE25BF">
        <w:fldChar w:fldCharType="begin"/>
      </w:r>
      <w:r w:rsidR="00DE25BF">
        <w:instrText xml:space="preserve"> REF _Ref172036790 \h </w:instrText>
      </w:r>
      <w:r w:rsidR="00DE25BF">
        <w:fldChar w:fldCharType="separate"/>
      </w:r>
      <w:r w:rsidR="00242E7D">
        <w:t xml:space="preserve">Figure </w:t>
      </w:r>
      <w:r w:rsidR="00242E7D">
        <w:rPr>
          <w:noProof/>
        </w:rPr>
        <w:t>16</w:t>
      </w:r>
      <w:r w:rsidR="00DE25BF">
        <w:fldChar w:fldCharType="end"/>
      </w:r>
      <w:r>
        <w:t xml:space="preserve"> </w:t>
      </w:r>
      <w:r w:rsidR="00DE25BF">
        <w:t xml:space="preserve">show, most products only have single hits and therefore to pass check 3 only 1 or more MS peaks corresponding to different number of counter ions is selected. In future work, greater importance may be given to structures that return two </w:t>
      </w:r>
      <w:r w:rsidR="00E32BDB">
        <w:t xml:space="preserve">peak </w:t>
      </w:r>
      <w:r w:rsidR="00DE25BF">
        <w:t>hits.</w:t>
      </w:r>
      <w:r w:rsidR="009C5F14">
        <w:t xml:space="preserve"> </w:t>
      </w:r>
      <w:commentRangeStart w:id="251"/>
      <w:r w:rsidR="009C5F14">
        <w:t xml:space="preserve">Since </w:t>
      </w:r>
      <w:r w:rsidR="003E2AE8">
        <w:t>the project is</w:t>
      </w:r>
      <w:r w:rsidR="009C5F14">
        <w:t xml:space="preserve"> interested in more interesting architectures, the third MS </w:t>
      </w:r>
      <w:ins w:id="252" w:author="Berardi, Emanuele" w:date="2024-07-30T11:08:00Z">
        <w:r w:rsidR="002A104D">
          <w:tab/>
          <w:t xml:space="preserve"> </w:t>
        </w:r>
      </w:ins>
      <w:r w:rsidR="009C5F14">
        <w:t>check is only triggered for structures with 3 or more metals</w:t>
      </w:r>
      <w:commentRangeEnd w:id="251"/>
      <w:r w:rsidR="00A14E24">
        <w:rPr>
          <w:rStyle w:val="CommentReference"/>
          <w:kern w:val="2"/>
          <w14:ligatures w14:val="standardContextual"/>
        </w:rPr>
        <w:commentReference w:id="251"/>
      </w:r>
      <w:r w:rsidR="009C5F14">
        <w:t xml:space="preserve">. The selection of these parameters should still </w:t>
      </w:r>
      <w:r w:rsidR="00CB108B">
        <w:t>include</w:t>
      </w:r>
      <w:del w:id="253" w:author="Ayme, Jean-François" w:date="2024-07-30T05:59:00Z">
        <w:r w:rsidR="009C5F14" w:rsidDel="00A14E24">
          <w:delText xml:space="preserve"> a many</w:delText>
        </w:r>
      </w:del>
      <w:r w:rsidR="009C5F14">
        <w:t xml:space="preserve"> false positives </w:t>
      </w:r>
      <w:del w:id="254" w:author="Ayme, Jean-François" w:date="2024-07-30T05:59:00Z">
        <w:r w:rsidR="009C5F14" w:rsidDel="00A14E24">
          <w:delText>for either</w:delText>
        </w:r>
      </w:del>
      <w:ins w:id="255" w:author="Ayme, Jean-François" w:date="2024-07-30T05:59:00Z">
        <w:r w:rsidR="00A14E24">
          <w:t>that should be filterer out by</w:t>
        </w:r>
      </w:ins>
      <w:r w:rsidR="009C5F14">
        <w:t xml:space="preserve"> the </w:t>
      </w:r>
      <w:r w:rsidR="00E32BDB">
        <w:t>NMR</w:t>
      </w:r>
      <w:r w:rsidR="009C5F14">
        <w:t xml:space="preserve"> </w:t>
      </w:r>
      <w:del w:id="256" w:author="Ayme, Jean-François" w:date="2024-07-30T05:59:00Z">
        <w:r w:rsidR="009C5F14" w:rsidDel="00A14E24">
          <w:delText xml:space="preserve">check </w:delText>
        </w:r>
      </w:del>
      <w:ins w:id="257" w:author="Ayme, Jean-François" w:date="2024-07-30T05:59:00Z">
        <w:r w:rsidR="00A14E24">
          <w:t>part of the decision maker</w:t>
        </w:r>
      </w:ins>
      <w:del w:id="258" w:author="Ayme, Jean-François" w:date="2024-07-30T06:00:00Z">
        <w:r w:rsidR="009C5F14" w:rsidDel="00A14E24">
          <w:delText>to filter</w:delText>
        </w:r>
      </w:del>
      <w:r w:rsidR="009C5F14">
        <w:t>, or to aid the chemist in a manual classification</w:t>
      </w:r>
      <w:r w:rsidR="00616A5B">
        <w:t xml:space="preserve"> of reaction outcome</w:t>
      </w:r>
      <w:r w:rsidR="00CB108B">
        <w:t>.</w:t>
      </w:r>
    </w:p>
    <w:p w14:paraId="4565ECDE" w14:textId="3335817B" w:rsidR="00DE25BF" w:rsidRDefault="00CB108B" w:rsidP="00CB108B">
      <w:pPr>
        <w:pStyle w:val="Heading4"/>
      </w:pPr>
      <w:r w:rsidRPr="00C36A3A">
        <w:t>4.2.2.2.</w:t>
      </w:r>
      <w:r>
        <w:t>2 Manual classification</w:t>
      </w:r>
    </w:p>
    <w:p w14:paraId="044D05E1" w14:textId="5ADDB2B7" w:rsidR="00737813" w:rsidDel="00E21A42" w:rsidRDefault="00CB108B" w:rsidP="00CB108B">
      <w:pPr>
        <w:rPr>
          <w:del w:id="259" w:author="Berardi, Emanuele" w:date="2024-07-30T12:15:00Z"/>
        </w:rPr>
      </w:pPr>
      <w:r>
        <w:t>To tune NMR parameters, the reaction outcomes decided by NMR checks and human labels will be compared until they</w:t>
      </w:r>
      <w:r w:rsidR="000871E2">
        <w:t xml:space="preserve"> </w:t>
      </w:r>
      <w:r>
        <w:t xml:space="preserve">converge. </w:t>
      </w:r>
      <w:r w:rsidR="000871E2">
        <w:t>This requires both MS and NMR spectra to be labelled by a chemist. To do so, a script iterates through the sample and simultaneously displays its</w:t>
      </w:r>
      <w:r>
        <w:t xml:space="preserve">, </w:t>
      </w:r>
      <w:r w:rsidR="000871E2">
        <w:t>NMR</w:t>
      </w:r>
      <w:r>
        <w:t xml:space="preserve"> spectra, MS spectra, reagents</w:t>
      </w:r>
      <w:r w:rsidR="000871E2">
        <w:t xml:space="preserve">, decision maker </w:t>
      </w:r>
      <w:r>
        <w:t xml:space="preserve">MS </w:t>
      </w:r>
      <w:r w:rsidR="006103AA">
        <w:t>outcome</w:t>
      </w:r>
      <w:r w:rsidR="000871E2">
        <w:t>, and predicted</w:t>
      </w:r>
      <w:r w:rsidR="006103AA">
        <w:t xml:space="preserve"> m/z</w:t>
      </w:r>
      <w:r w:rsidR="000871E2">
        <w:t xml:space="preserve"> peaks. The chemist then uses the presented information to classify the MS and NMR reactions to then optimize NMR decision maker parameters.</w:t>
      </w:r>
      <w:r w:rsidR="006103AA">
        <w:t xml:space="preserve"> Due to a bug in the workflow programme, only 120 of the samples can be analysed by decision maker</w:t>
      </w:r>
      <w:ins w:id="260" w:author="Ayme, Jean-François" w:date="2024-07-30T06:01:00Z">
        <w:r w:rsidR="00A14E24">
          <w:t>.</w:t>
        </w:r>
      </w:ins>
      <w:del w:id="261" w:author="Ayme, Jean-François" w:date="2024-07-30T06:01:00Z">
        <w:r w:rsidR="006103AA" w:rsidDel="00A14E24">
          <w:delText>, and since this sample is small,</w:delText>
        </w:r>
      </w:del>
      <w:r w:rsidR="006103AA">
        <w:t xml:space="preserve"> </w:t>
      </w:r>
      <w:del w:id="262" w:author="Ayme, Jean-François" w:date="2024-07-30T06:01:00Z">
        <w:r w:rsidR="006103AA" w:rsidDel="00A14E24">
          <w:delText>all of their</w:delText>
        </w:r>
      </w:del>
      <w:ins w:id="263" w:author="Ayme, Jean-François" w:date="2024-07-30T06:01:00Z">
        <w:r w:rsidR="00A14E24">
          <w:t>All the</w:t>
        </w:r>
      </w:ins>
      <w:r w:rsidR="006103AA">
        <w:t xml:space="preserve"> spectra </w:t>
      </w:r>
      <w:ins w:id="264" w:author="Ayme, Jean-François" w:date="2024-07-30T06:01:00Z">
        <w:r w:rsidR="00A14E24">
          <w:t xml:space="preserve">in this set </w:t>
        </w:r>
      </w:ins>
      <w:r w:rsidR="006103AA">
        <w:t xml:space="preserve">were </w:t>
      </w:r>
      <w:ins w:id="265" w:author="Ayme, Jean-François" w:date="2024-07-30T06:01:00Z">
        <w:r w:rsidR="00A14E24">
          <w:t xml:space="preserve">also </w:t>
        </w:r>
      </w:ins>
      <w:r w:rsidR="006103AA">
        <w:t xml:space="preserve">classified </w:t>
      </w:r>
      <w:ins w:id="266" w:author="Ayme, Jean-François" w:date="2024-07-30T06:01:00Z">
        <w:r w:rsidR="00A14E24">
          <w:t xml:space="preserve">manual </w:t>
        </w:r>
      </w:ins>
      <w:r w:rsidR="006103AA">
        <w:t>by a chemist. A</w:t>
      </w:r>
      <w:r w:rsidR="000871E2">
        <w:t xml:space="preserve">dditionally, human labels are used as ground truths to compare outcomes of MS decision maker. </w:t>
      </w:r>
    </w:p>
    <w:p w14:paraId="52B539DE" w14:textId="3EAB6DFE" w:rsidR="003A396D" w:rsidRDefault="003A396D" w:rsidP="00CB108B">
      <w:pPr>
        <w:rPr>
          <w:noProof/>
        </w:rPr>
      </w:pPr>
    </w:p>
    <w:p w14:paraId="18793424" w14:textId="77777777" w:rsidR="003A396D" w:rsidRDefault="003A396D" w:rsidP="00CB108B">
      <w:pPr>
        <w:rPr>
          <w:noProof/>
        </w:rPr>
      </w:pPr>
    </w:p>
    <w:p w14:paraId="2B4ED0CD" w14:textId="77777777" w:rsidR="00500A0B" w:rsidRDefault="00500A0B" w:rsidP="00CB108B">
      <w:pPr>
        <w:rPr>
          <w:noProof/>
        </w:rPr>
      </w:pPr>
    </w:p>
    <w:p w14:paraId="5BA694E9" w14:textId="77777777" w:rsidR="00500A0B" w:rsidRDefault="0075068B" w:rsidP="00500A0B">
      <w:pPr>
        <w:keepNext/>
      </w:pPr>
      <w:r>
        <w:rPr>
          <w:noProof/>
        </w:rPr>
        <w:lastRenderedPageBreak/>
        <w:drawing>
          <wp:inline distT="0" distB="0" distL="0" distR="0" wp14:anchorId="588E10C5" wp14:editId="1416EE30">
            <wp:extent cx="6566535" cy="9331569"/>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33099"/>
                    <a:stretch/>
                  </pic:blipFill>
                  <pic:spPr bwMode="auto">
                    <a:xfrm>
                      <a:off x="0" y="0"/>
                      <a:ext cx="6574815" cy="9343336"/>
                    </a:xfrm>
                    <a:prstGeom prst="rect">
                      <a:avLst/>
                    </a:prstGeom>
                    <a:noFill/>
                    <a:ln>
                      <a:noFill/>
                    </a:ln>
                    <a:extLst>
                      <a:ext uri="{53640926-AAD7-44D8-BBD7-CCE9431645EC}">
                        <a14:shadowObscured xmlns:a14="http://schemas.microsoft.com/office/drawing/2010/main"/>
                      </a:ext>
                    </a:extLst>
                  </pic:spPr>
                </pic:pic>
              </a:graphicData>
            </a:graphic>
          </wp:inline>
        </w:drawing>
      </w:r>
    </w:p>
    <w:p w14:paraId="3C037DAE" w14:textId="6728BAAC" w:rsidR="00477D07" w:rsidRDefault="00500A0B" w:rsidP="00634C3C">
      <w:pPr>
        <w:pStyle w:val="Caption"/>
      </w:pPr>
      <w:bookmarkStart w:id="267" w:name="_Ref172786109"/>
      <w:r>
        <w:t xml:space="preserve">Figure </w:t>
      </w:r>
      <w:fldSimple w:instr=" SEQ Figure \* ARABIC ">
        <w:r w:rsidR="00242E7D">
          <w:rPr>
            <w:noProof/>
          </w:rPr>
          <w:t>20</w:t>
        </w:r>
      </w:fldSimple>
      <w:bookmarkEnd w:id="267"/>
      <w:r>
        <w:t xml:space="preserve">: The four categories a MS spectrum can lie in: no reaction, reaction but imine formed, reaction but unknown product formed, reaction but unknown product. The top spectra </w:t>
      </w:r>
      <w:proofErr w:type="gramStart"/>
      <w:r>
        <w:t>is</w:t>
      </w:r>
      <w:proofErr w:type="gramEnd"/>
      <w:r>
        <w:t xml:space="preserve"> classified as reacted and supramolecular structure formed as there are a few intense peaks, peaks </w:t>
      </w:r>
      <w:r>
        <w:lastRenderedPageBreak/>
        <w:t xml:space="preserve">match with predicted ones, and these matching peaks contain a low number of metal and hence are less likely to be false positives. The second spectra from the top is likely to be </w:t>
      </w:r>
      <w:r w:rsidR="000030B7">
        <w:t xml:space="preserve">only the formed imine product due to the lack of matching predicted peaks and low m/z peak. Outcome 3 shows the possibility where a reaction occurs, however, and unknown product is formed. This is seen by a forest of peaks, where the peak intensities are sort of high but there are too many of them. The final outcome, is just where there is nothing interesting in the spectra. This could be the result of unreacted species, or species just </w:t>
      </w:r>
      <w:proofErr w:type="spellStart"/>
      <w:r w:rsidR="000030B7">
        <w:t>to</w:t>
      </w:r>
      <w:proofErr w:type="spellEnd"/>
      <w:r w:rsidR="000030B7">
        <w:t xml:space="preserve"> heavy for them to fly in MS.</w:t>
      </w:r>
      <w:r w:rsidR="00AF7D85">
        <w:t xml:space="preserve"> These are just </w:t>
      </w:r>
      <w:r w:rsidR="00634C3C">
        <w:t xml:space="preserve">the </w:t>
      </w:r>
      <w:r w:rsidR="00AF7D85">
        <w:t xml:space="preserve">4 </w:t>
      </w:r>
      <w:r w:rsidR="00634C3C">
        <w:t xml:space="preserve">main </w:t>
      </w:r>
      <w:r w:rsidR="00AF7D85">
        <w:t>outcomes,</w:t>
      </w:r>
      <w:r w:rsidR="00634C3C">
        <w:t xml:space="preserve"> there are plenty more edge cases.</w:t>
      </w:r>
    </w:p>
    <w:p w14:paraId="274CC62B" w14:textId="1D5DB151" w:rsidR="006103AA" w:rsidRDefault="006103AA" w:rsidP="00CB108B">
      <w:r>
        <w:t xml:space="preserve">For labelling MS spectra, the chemist has to consider a few things. The intensities or the peaks, the number of peaks, the m/z ratio, the predicted m/z hits present in spectra, the </w:t>
      </w:r>
      <w:proofErr w:type="spellStart"/>
      <w:proofErr w:type="gramStart"/>
      <w:r>
        <w:t>metal:amine</w:t>
      </w:r>
      <w:proofErr w:type="gramEnd"/>
      <w:r>
        <w:t>:aldehyde</w:t>
      </w:r>
      <w:proofErr w:type="spellEnd"/>
      <w:r>
        <w:t xml:space="preserve"> ratio that the hit corresponds to. The intensity of the peaks provides insights to </w:t>
      </w:r>
      <w:commentRangeStart w:id="268"/>
      <w:r>
        <w:t xml:space="preserve">the quantity of the </w:t>
      </w:r>
      <w:commentRangeEnd w:id="268"/>
      <w:r w:rsidR="00A14E24">
        <w:rPr>
          <w:rStyle w:val="CommentReference"/>
          <w:kern w:val="2"/>
          <w14:ligatures w14:val="standardContextual"/>
        </w:rPr>
        <w:commentReference w:id="268"/>
      </w:r>
      <w:r>
        <w:t xml:space="preserve">m/z species present in the reaction, since supramolecular structures are formed, intense peaks with high &gt;300 m/z ratios are expected. Intense peaks are then compared to predicted to </w:t>
      </w:r>
      <w:r w:rsidR="007F609F">
        <w:t xml:space="preserve">m/z peaks to determine if they belong to a supramolecular product. Lastly, the metal content of a supramolecular compound identified by a m/z ratio are also checked as structures with more metals are more likely to be false positives. Checking the corresponding </w:t>
      </w:r>
      <w:proofErr w:type="spellStart"/>
      <w:proofErr w:type="gramStart"/>
      <w:r w:rsidR="007F609F">
        <w:t>metal:amine</w:t>
      </w:r>
      <w:proofErr w:type="gramEnd"/>
      <w:r w:rsidR="007F609F">
        <w:t>:aldedye</w:t>
      </w:r>
      <w:proofErr w:type="spellEnd"/>
      <w:r w:rsidR="007F609F">
        <w:t xml:space="preserve"> ratio is also used as a health check on the number of intense peaks. </w:t>
      </w:r>
      <w:ins w:id="269" w:author="Berardi, Emanuele" w:date="2024-07-30T12:19:00Z">
        <w:r w:rsidR="00E21A42">
          <w:t xml:space="preserve"> </w:t>
        </w:r>
      </w:ins>
      <w:del w:id="270" w:author="Ayme, Jean-François" w:date="2024-07-30T06:04:00Z">
        <w:r w:rsidR="007F609F" w:rsidDel="00A14E24">
          <w:delText xml:space="preserve">If ionisation is strong, </w:delText>
        </w:r>
      </w:del>
      <w:ins w:id="271" w:author="Ayme, Jean-François" w:date="2024-07-30T06:04:00Z">
        <w:r w:rsidR="00A14E24">
          <w:t xml:space="preserve">For supramolecular structure with “low </w:t>
        </w:r>
      </w:ins>
      <w:ins w:id="272" w:author="Ayme, Jean-François" w:date="2024-07-30T06:05:00Z">
        <w:r w:rsidR="00A14E24">
          <w:t>positive charge</w:t>
        </w:r>
      </w:ins>
      <w:ins w:id="273" w:author="Ayme, Jean-François" w:date="2024-07-30T06:06:00Z">
        <w:r w:rsidR="00A14E24">
          <w:t>s</w:t>
        </w:r>
      </w:ins>
      <w:ins w:id="274" w:author="Ayme, Jean-François" w:date="2024-07-30T06:05:00Z">
        <w:r w:rsidR="00A14E24">
          <w:t xml:space="preserve">” (e.g., containing two Cu+ or two Ag+, therefore being charged 2+ overall) </w:t>
        </w:r>
      </w:ins>
      <w:r w:rsidR="007F609F">
        <w:t xml:space="preserve">the supramolecular structure should lose all of its counter ions </w:t>
      </w:r>
      <w:ins w:id="275" w:author="Ayme, Jean-François" w:date="2024-07-30T06:05:00Z">
        <w:r w:rsidR="00A14E24">
          <w:t xml:space="preserve">during the </w:t>
        </w:r>
        <w:proofErr w:type="spellStart"/>
        <w:r w:rsidR="00A14E24">
          <w:t>ionosation</w:t>
        </w:r>
        <w:proofErr w:type="spellEnd"/>
        <w:r w:rsidR="00A14E24">
          <w:t xml:space="preserve"> process </w:t>
        </w:r>
      </w:ins>
      <w:r w:rsidR="007F609F">
        <w:t xml:space="preserve">and hence few intense peaks are expected. On the other hand, </w:t>
      </w:r>
      <w:ins w:id="276" w:author="Ayme, Jean-François" w:date="2024-07-30T06:06:00Z">
        <w:r w:rsidR="00A14E24">
          <w:t xml:space="preserve">For supramolecular structure with “high positive charges” (global charge of 4+ and above) </w:t>
        </w:r>
      </w:ins>
      <w:del w:id="277" w:author="Ayme, Jean-François" w:date="2024-07-30T06:06:00Z">
        <w:r w:rsidR="007F609F" w:rsidDel="00A14E24">
          <w:delText xml:space="preserve">if ionisation is weak multiple peaks are expected for </w:delText>
        </w:r>
      </w:del>
      <w:del w:id="278" w:author="Ayme, Jean-François" w:date="2024-07-30T06:07:00Z">
        <w:r w:rsidR="007F609F" w:rsidDel="00AB6503">
          <w:delText xml:space="preserve">the </w:delText>
        </w:r>
      </w:del>
      <w:ins w:id="279" w:author="Ayme, Jean-François" w:date="2024-07-30T06:07:00Z">
        <w:r w:rsidR="00AB6503">
          <w:t xml:space="preserve">peaks corresponding to the same structure with a different number of </w:t>
        </w:r>
      </w:ins>
      <w:del w:id="280" w:author="Ayme, Jean-François" w:date="2024-07-30T06:07:00Z">
        <w:r w:rsidR="007F609F" w:rsidDel="00AB6503">
          <w:delText xml:space="preserve">loss multiple </w:delText>
        </w:r>
      </w:del>
      <w:r w:rsidR="007F609F">
        <w:t>counter ions</w:t>
      </w:r>
      <w:ins w:id="281" w:author="Ayme, Jean-François" w:date="2024-07-30T06:07:00Z">
        <w:r w:rsidR="00AB6503">
          <w:t xml:space="preserve"> loss during the ionisation process should be </w:t>
        </w:r>
        <w:proofErr w:type="spellStart"/>
        <w:r w:rsidR="00AB6503">
          <w:t>observed.</w:t>
        </w:r>
      </w:ins>
      <w:del w:id="282" w:author="Ayme, Jean-François" w:date="2024-07-30T06:07:00Z">
        <w:r w:rsidR="007F609F" w:rsidDel="00AB6503">
          <w:delText xml:space="preserve">, and </w:delText>
        </w:r>
      </w:del>
      <w:ins w:id="283" w:author="Ayme, Jean-François" w:date="2024-07-30T06:07:00Z">
        <w:r w:rsidR="00AB6503">
          <w:t>The</w:t>
        </w:r>
        <w:proofErr w:type="spellEnd"/>
        <w:r w:rsidR="00AB6503">
          <w:t xml:space="preserve"> </w:t>
        </w:r>
      </w:ins>
      <w:r w:rsidR="007F609F">
        <w:t xml:space="preserve">more metal in the structure the more counterions can be lost and hence more </w:t>
      </w:r>
      <w:del w:id="284" w:author="Ayme, Jean-François" w:date="2024-07-30T06:07:00Z">
        <w:r w:rsidR="007F609F" w:rsidDel="00AB6503">
          <w:delText xml:space="preserve">intense </w:delText>
        </w:r>
      </w:del>
      <w:r w:rsidR="007F609F">
        <w:t xml:space="preserve">peaks </w:t>
      </w:r>
      <w:ins w:id="285" w:author="Ayme, Jean-François" w:date="2024-07-30T06:08:00Z">
        <w:r w:rsidR="00AB6503">
          <w:t xml:space="preserve">corresponding to the same supramolecular structure but with different number of counter ions </w:t>
        </w:r>
      </w:ins>
      <w:r w:rsidR="007F609F">
        <w:t>are expected.</w:t>
      </w:r>
    </w:p>
    <w:p w14:paraId="030D7898" w14:textId="1566D70E" w:rsidR="0056573E" w:rsidRDefault="007F609F" w:rsidP="00CB108B">
      <w:r>
        <w:t xml:space="preserve">Using this information </w:t>
      </w:r>
      <w:del w:id="286" w:author="Ayme, Jean-François" w:date="2024-07-30T06:08:00Z">
        <w:r w:rsidDel="00165EC4">
          <w:delText xml:space="preserve">of makes it possible to classify </w:delText>
        </w:r>
      </w:del>
      <w:r>
        <w:t xml:space="preserve">the </w:t>
      </w:r>
      <w:ins w:id="287" w:author="Ayme, Jean-François" w:date="2024-07-30T06:10:00Z">
        <w:r w:rsidR="00165EC4">
          <w:t xml:space="preserve">outcome of each reaction can </w:t>
        </w:r>
      </w:ins>
      <w:del w:id="288" w:author="Ayme, Jean-François" w:date="2024-07-30T06:10:00Z">
        <w:r w:rsidDel="00165EC4">
          <w:delText xml:space="preserve">MS spectra </w:delText>
        </w:r>
      </w:del>
      <w:ins w:id="289" w:author="Ayme, Jean-François" w:date="2024-07-30T06:09:00Z">
        <w:r w:rsidR="00165EC4">
          <w:t xml:space="preserve">be classified </w:t>
        </w:r>
      </w:ins>
      <w:r>
        <w:t xml:space="preserve">into 4 main outcomes </w:t>
      </w:r>
      <w:ins w:id="290" w:author="Ayme, Jean-François" w:date="2024-07-30T06:10:00Z">
        <w:r w:rsidR="00165EC4">
          <w:t>based on their MS spectra</w:t>
        </w:r>
      </w:ins>
      <w:ins w:id="291" w:author="Ayme, Jean-François" w:date="2024-07-30T06:11:00Z">
        <w:r w:rsidR="00165EC4">
          <w:t xml:space="preserve"> </w:t>
        </w:r>
      </w:ins>
      <w:r>
        <w:t>(</w:t>
      </w:r>
      <w:r>
        <w:fldChar w:fldCharType="begin"/>
      </w:r>
      <w:r>
        <w:instrText xml:space="preserve"> REF _Ref172786109 \h </w:instrText>
      </w:r>
      <w:r>
        <w:fldChar w:fldCharType="separate"/>
      </w:r>
      <w:r w:rsidR="00242E7D">
        <w:t xml:space="preserve">Figure </w:t>
      </w:r>
      <w:r w:rsidR="00242E7D">
        <w:rPr>
          <w:noProof/>
        </w:rPr>
        <w:t>20</w:t>
      </w:r>
      <w:r>
        <w:fldChar w:fldCharType="end"/>
      </w:r>
      <w:r>
        <w:t xml:space="preserve">): no reaction, supramolecular structure formed, only imine formed, unknown product formed. Reagent combinations </w:t>
      </w:r>
      <w:ins w:id="292" w:author="Ayme, Jean-François" w:date="2024-07-30T06:12:00Z">
        <w:r w:rsidR="00165EC4">
          <w:t>where no peaks are found above the intensity threshold and no peaks match to any predicted m/z ratios (</w:t>
        </w:r>
        <w:r w:rsidR="00165EC4">
          <w:fldChar w:fldCharType="begin"/>
        </w:r>
        <w:r w:rsidR="00165EC4">
          <w:instrText xml:space="preserve"> REF _Ref172786109 \h </w:instrText>
        </w:r>
      </w:ins>
      <w:ins w:id="293" w:author="Ayme, Jean-François" w:date="2024-07-30T06:12:00Z">
        <w:r w:rsidR="00165EC4">
          <w:fldChar w:fldCharType="separate"/>
        </w:r>
        <w:r w:rsidR="00165EC4">
          <w:t xml:space="preserve">Figure </w:t>
        </w:r>
        <w:r w:rsidR="00165EC4">
          <w:rPr>
            <w:noProof/>
          </w:rPr>
          <w:t>20</w:t>
        </w:r>
        <w:r w:rsidR="00165EC4">
          <w:fldChar w:fldCharType="end"/>
        </w:r>
        <w:r w:rsidR="00165EC4">
          <w:t>)</w:t>
        </w:r>
      </w:ins>
      <w:del w:id="294" w:author="Ayme, Jean-François" w:date="2024-07-30T06:12:00Z">
        <w:r w:rsidDel="00165EC4">
          <w:delText xml:space="preserve">where </w:delText>
        </w:r>
      </w:del>
      <w:ins w:id="295" w:author="Ayme, Jean-François" w:date="2024-07-30T06:12:00Z">
        <w:r w:rsidR="00165EC4">
          <w:t xml:space="preserve"> are classified as </w:t>
        </w:r>
      </w:ins>
      <w:r>
        <w:t xml:space="preserve">no reaction </w:t>
      </w:r>
      <w:del w:id="296" w:author="Ayme, Jean-François" w:date="2024-07-30T06:12:00Z">
        <w:r w:rsidDel="00165EC4">
          <w:delText xml:space="preserve">occurs are characterised </w:delText>
        </w:r>
      </w:del>
      <w:r>
        <w:t>by MS spectra</w:t>
      </w:r>
      <w:del w:id="297" w:author="Ayme, Jean-François" w:date="2024-07-30T06:12:00Z">
        <w:r w:rsidDel="00165EC4">
          <w:delText xml:space="preserve"> where </w:delText>
        </w:r>
        <w:r w:rsidR="0056573E" w:rsidDel="00165EC4">
          <w:delText>no peaks are found above the intensity threshold and no peaks match to any predicted m/z ratios (</w:delText>
        </w:r>
        <w:r w:rsidR="0056573E" w:rsidDel="00165EC4">
          <w:fldChar w:fldCharType="begin"/>
        </w:r>
        <w:r w:rsidR="0056573E" w:rsidDel="00165EC4">
          <w:delInstrText xml:space="preserve"> REF _Ref172786109 \h </w:delInstrText>
        </w:r>
        <w:r w:rsidR="0056573E" w:rsidDel="00165EC4">
          <w:fldChar w:fldCharType="separate"/>
        </w:r>
        <w:r w:rsidR="00242E7D" w:rsidDel="00165EC4">
          <w:delText xml:space="preserve">Figure </w:delText>
        </w:r>
        <w:r w:rsidR="00242E7D" w:rsidDel="00165EC4">
          <w:rPr>
            <w:noProof/>
          </w:rPr>
          <w:delText>20</w:delText>
        </w:r>
        <w:r w:rsidR="0056573E" w:rsidDel="00165EC4">
          <w:fldChar w:fldCharType="end"/>
        </w:r>
        <w:r w:rsidR="0056573E" w:rsidDel="00165EC4">
          <w:delText>)</w:delText>
        </w:r>
      </w:del>
      <w:r w:rsidR="0056573E">
        <w:t xml:space="preserve">. </w:t>
      </w:r>
      <w:del w:id="298" w:author="Ayme, Jean-François" w:date="2024-07-30T06:12:00Z">
        <w:r w:rsidR="0056573E" w:rsidDel="00165EC4">
          <w:delText>Classification of reacted spectra is more difficult, and contain a lot more nuance. Generally, if there a</w:delText>
        </w:r>
      </w:del>
      <w:ins w:id="299" w:author="Ayme, Jean-François" w:date="2024-07-30T06:12:00Z">
        <w:r w:rsidR="00165EC4">
          <w:t>If a reaction yields</w:t>
        </w:r>
      </w:ins>
      <w:r w:rsidR="0056573E">
        <w:t xml:space="preserve"> few intense peaks </w:t>
      </w:r>
      <w:del w:id="300" w:author="Ayme, Jean-François" w:date="2024-07-30T06:13:00Z">
        <w:r w:rsidR="0056573E" w:rsidDel="00165EC4">
          <w:delText>(indication of excess species)</w:delText>
        </w:r>
      </w:del>
      <w:r w:rsidR="0056573E">
        <w:t xml:space="preserve"> and none of their m/z ratio correspond to </w:t>
      </w:r>
      <w:del w:id="301" w:author="Ayme, Jean-François" w:date="2024-07-30T06:13:00Z">
        <w:r w:rsidR="0056573E" w:rsidDel="00165EC4">
          <w:delText xml:space="preserve">a </w:delText>
        </w:r>
      </w:del>
      <w:ins w:id="302" w:author="Ayme, Jean-François" w:date="2024-07-30T06:13:00Z">
        <w:r w:rsidR="00165EC4">
          <w:t xml:space="preserve">one of the predicted </w:t>
        </w:r>
      </w:ins>
      <w:r w:rsidR="0056573E">
        <w:t xml:space="preserve">supramolecular structure, the spectra belong to an unknown species. As shown in </w:t>
      </w:r>
      <w:r w:rsidR="0056573E">
        <w:fldChar w:fldCharType="begin"/>
      </w:r>
      <w:r w:rsidR="0056573E">
        <w:instrText xml:space="preserve"> REF _Ref172786109 \h </w:instrText>
      </w:r>
      <w:r w:rsidR="0056573E">
        <w:fldChar w:fldCharType="separate"/>
      </w:r>
      <w:r w:rsidR="00242E7D">
        <w:t xml:space="preserve">Figure </w:t>
      </w:r>
      <w:r w:rsidR="00242E7D">
        <w:rPr>
          <w:noProof/>
        </w:rPr>
        <w:t>20</w:t>
      </w:r>
      <w:r w:rsidR="0056573E">
        <w:fldChar w:fldCharType="end"/>
      </w:r>
      <w:r w:rsidR="0056573E">
        <w:t>, another</w:t>
      </w:r>
      <w:del w:id="303" w:author="Ayme, Jean-François" w:date="2024-07-30T06:13:00Z">
        <w:r w:rsidR="0056573E" w:rsidDel="00165EC4">
          <w:delText xml:space="preserve"> give away of </w:delText>
        </w:r>
      </w:del>
      <w:ins w:id="304" w:author="Ayme, Jean-François" w:date="2024-07-30T06:13:00Z">
        <w:r w:rsidR="00165EC4">
          <w:t xml:space="preserve"> situation for </w:t>
        </w:r>
      </w:ins>
      <w:ins w:id="305" w:author="Ayme, Jean-François" w:date="2024-07-30T06:14:00Z">
        <w:r w:rsidR="00165EC4">
          <w:t xml:space="preserve">classification as </w:t>
        </w:r>
      </w:ins>
      <w:r w:rsidR="0056573E">
        <w:t xml:space="preserve">unknown product </w:t>
      </w:r>
      <w:del w:id="306" w:author="Ayme, Jean-François" w:date="2024-07-30T06:14:00Z">
        <w:r w:rsidR="0056573E" w:rsidDel="00165EC4">
          <w:delText xml:space="preserve">are a ‘forest of peaks’ – </w:delText>
        </w:r>
      </w:del>
      <w:ins w:id="307" w:author="Ayme, Jean-François" w:date="2024-07-30T06:14:00Z">
        <w:r w:rsidR="00165EC4">
          <w:t xml:space="preserve">is when </w:t>
        </w:r>
      </w:ins>
      <w:r w:rsidR="0056573E">
        <w:t>a high number of peaks with similar intensities</w:t>
      </w:r>
      <w:ins w:id="308" w:author="Ayme, Jean-François" w:date="2024-07-30T06:14:00Z">
        <w:r w:rsidR="00165EC4">
          <w:t xml:space="preserve"> is observed, preventing clear assignment to one </w:t>
        </w:r>
        <w:proofErr w:type="spellStart"/>
        <w:r w:rsidR="00165EC4">
          <w:t>aof</w:t>
        </w:r>
        <w:proofErr w:type="spellEnd"/>
        <w:r w:rsidR="00165EC4">
          <w:t xml:space="preserve"> the predicted species</w:t>
        </w:r>
      </w:ins>
      <w:r w:rsidR="0056573E">
        <w:t xml:space="preserve">. </w:t>
      </w:r>
      <w:ins w:id="309" w:author="Ayme, Jean-François" w:date="2024-07-30T06:15:00Z">
        <w:r w:rsidR="00165EC4">
          <w:t xml:space="preserve">If the reaction yields a spectra lacking predicted m/z hits, and having only intense peaks at low m/z ratios &lt; 300 m/z </w:t>
        </w:r>
      </w:ins>
      <w:del w:id="310" w:author="Ayme, Jean-François" w:date="2024-07-30T06:16:00Z">
        <w:r w:rsidR="0056573E" w:rsidDel="00165EC4">
          <w:delText xml:space="preserve">On the other hand, if the spectra </w:delText>
        </w:r>
      </w:del>
      <w:ins w:id="311" w:author="Ayme, Jean-François" w:date="2024-07-30T06:16:00Z">
        <w:r w:rsidR="00165EC4">
          <w:t xml:space="preserve">, the reaction is classified as most likely only producing </w:t>
        </w:r>
      </w:ins>
      <w:del w:id="312" w:author="Ayme, Jean-François" w:date="2024-07-30T06:16:00Z">
        <w:r w:rsidR="0056573E" w:rsidDel="00165EC4">
          <w:delText xml:space="preserve">belongs to </w:delText>
        </w:r>
      </w:del>
      <w:r w:rsidR="0056573E">
        <w:t>an imine</w:t>
      </w:r>
      <w:ins w:id="313" w:author="Ayme, Jean-François" w:date="2024-07-30T06:16:00Z">
        <w:r w:rsidR="00165EC4">
          <w:t>&gt;</w:t>
        </w:r>
      </w:ins>
      <w:del w:id="314" w:author="Ayme, Jean-François" w:date="2024-07-30T06:16:00Z">
        <w:r w:rsidR="0056573E" w:rsidDel="00165EC4">
          <w:delText>,</w:delText>
        </w:r>
      </w:del>
      <w:r w:rsidR="0056573E">
        <w:t xml:space="preserve"> </w:t>
      </w:r>
      <w:del w:id="315" w:author="Ayme, Jean-François" w:date="2024-07-30T06:16:00Z">
        <w:r w:rsidR="0056573E" w:rsidDel="00165EC4">
          <w:delText xml:space="preserve">there is a lack of predicted m/z hits, and more importantly the intense peaks have low m/z ratios &lt; 300 m/z. </w:delText>
        </w:r>
      </w:del>
      <w:r w:rsidR="0056573E">
        <w:t>Finally, a MS spectrum that corresponds to a supramolecular species, has</w:t>
      </w:r>
      <w:ins w:id="316" w:author="Ayme, Jean-François" w:date="2024-07-30T06:17:00Z">
        <w:r w:rsidR="000671BD">
          <w:t xml:space="preserve"> typically</w:t>
        </w:r>
      </w:ins>
      <w:r w:rsidR="0056573E">
        <w:t xml:space="preserve"> </w:t>
      </w:r>
      <w:del w:id="317" w:author="Ayme, Jean-François" w:date="2024-07-30T06:17:00Z">
        <w:r w:rsidR="0056573E" w:rsidDel="000671BD">
          <w:delText xml:space="preserve">a </w:delText>
        </w:r>
      </w:del>
      <w:r w:rsidR="0056573E">
        <w:t>1</w:t>
      </w:r>
      <w:ins w:id="318" w:author="Ayme, Jean-François" w:date="2024-07-30T06:17:00Z">
        <w:r w:rsidR="000671BD">
          <w:t xml:space="preserve"> to </w:t>
        </w:r>
      </w:ins>
      <w:del w:id="319" w:author="Ayme, Jean-François" w:date="2024-07-30T06:17:00Z">
        <w:r w:rsidR="0056573E" w:rsidDel="000671BD">
          <w:delText>-</w:delText>
        </w:r>
      </w:del>
      <w:r w:rsidR="0056573E">
        <w:t xml:space="preserve">4 intense peaks </w:t>
      </w:r>
      <w:del w:id="320" w:author="Ayme, Jean-François" w:date="2024-07-30T06:17:00Z">
        <w:r w:rsidR="0056573E" w:rsidDel="000671BD">
          <w:delText xml:space="preserve">that also match </w:delText>
        </w:r>
      </w:del>
      <w:ins w:id="321" w:author="Ayme, Jean-François" w:date="2024-07-30T06:17:00Z">
        <w:r w:rsidR="000671BD">
          <w:t xml:space="preserve">matching </w:t>
        </w:r>
      </w:ins>
      <w:del w:id="322" w:author="Ayme, Jean-François" w:date="2024-07-30T06:17:00Z">
        <w:r w:rsidR="0056573E" w:rsidDel="000671BD">
          <w:delText xml:space="preserve">to </w:delText>
        </w:r>
      </w:del>
      <w:r w:rsidR="0056573E">
        <w:t>predicted m/z ratios.</w:t>
      </w:r>
      <w:r w:rsidR="00EF5740">
        <w:t xml:space="preserve"> </w:t>
      </w:r>
      <w:proofErr w:type="gramStart"/>
      <w:r w:rsidR="00EF5740">
        <w:t xml:space="preserve">The </w:t>
      </w:r>
      <w:ins w:id="323" w:author="Berardi, Emanuele" w:date="2024-07-30T12:42:00Z">
        <w:r w:rsidR="006A3237">
          <w:t xml:space="preserve"> </w:t>
        </w:r>
      </w:ins>
      <w:ins w:id="324" w:author="Ayme, Jean-François" w:date="2024-07-30T06:17:00Z">
        <w:r w:rsidR="000671BD">
          <w:t>automated</w:t>
        </w:r>
        <w:proofErr w:type="gramEnd"/>
        <w:r w:rsidR="000671BD">
          <w:t xml:space="preserve"> decision maker is less precise, </w:t>
        </w:r>
      </w:ins>
      <w:r w:rsidR="00EF5740">
        <w:t xml:space="preserve">only </w:t>
      </w:r>
      <w:ins w:id="325" w:author="Ayme, Jean-François" w:date="2024-07-30T06:18:00Z">
        <w:r w:rsidR="000671BD">
          <w:t xml:space="preserve">classifying reactions as </w:t>
        </w:r>
      </w:ins>
      <w:del w:id="326" w:author="Ayme, Jean-François" w:date="2024-07-30T06:18:00Z">
        <w:r w:rsidR="00EF5740" w:rsidDel="000671BD">
          <w:delText xml:space="preserve">two outcomes decision maker can pick up are possible </w:delText>
        </w:r>
      </w:del>
      <w:ins w:id="327" w:author="Ayme, Jean-François" w:date="2024-07-30T06:18:00Z">
        <w:r w:rsidR="000671BD">
          <w:t xml:space="preserve">“no supramolecular structure” or “supramolecular </w:t>
        </w:r>
        <w:proofErr w:type="spellStart"/>
        <w:r w:rsidR="000671BD">
          <w:t>sturcutre</w:t>
        </w:r>
        <w:proofErr w:type="spellEnd"/>
        <w:r w:rsidR="000671BD">
          <w:t>” (</w:t>
        </w:r>
      </w:ins>
      <w:r w:rsidR="00EF5740">
        <w:t>outcomes 1 and 4</w:t>
      </w:r>
      <w:ins w:id="328" w:author="Ayme, Jean-François" w:date="2024-07-30T06:18:00Z">
        <w:r w:rsidR="000671BD">
          <w:t>)</w:t>
        </w:r>
      </w:ins>
      <w:r w:rsidR="00EF5740">
        <w:t>.</w:t>
      </w:r>
    </w:p>
    <w:p w14:paraId="3C7702DE" w14:textId="76D2047C" w:rsidR="0056573E" w:rsidRPr="0056573E" w:rsidRDefault="0056573E" w:rsidP="00CB108B">
      <w:r>
        <w:t>The classified MS spectra is then used to further aid the chemist in classifying the sample’s NMR spectra.</w:t>
      </w:r>
    </w:p>
    <w:p w14:paraId="2FF03150" w14:textId="3C77759A" w:rsidR="00844FBD" w:rsidRDefault="00477D07" w:rsidP="00CB108B">
      <w:r>
        <w:rPr>
          <w:noProof/>
        </w:rPr>
        <w:lastRenderedPageBreak/>
        <w:drawing>
          <wp:inline distT="0" distB="0" distL="0" distR="0" wp14:anchorId="1690938B" wp14:editId="2507C604">
            <wp:extent cx="6644640" cy="6194779"/>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b="8010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6DC22A89" w14:textId="77777777" w:rsidR="00ED0F8E" w:rsidRDefault="00ED0F8E" w:rsidP="00CB108B">
      <w:pPr>
        <w:rPr>
          <w:noProof/>
        </w:rPr>
      </w:pPr>
    </w:p>
    <w:p w14:paraId="0E5F9470" w14:textId="127B2517" w:rsidR="00ED0F8E" w:rsidRDefault="00ED0F8E" w:rsidP="00CB108B">
      <w:r>
        <w:rPr>
          <w:noProof/>
        </w:rPr>
        <w:lastRenderedPageBreak/>
        <w:drawing>
          <wp:inline distT="0" distB="0" distL="0" distR="0" wp14:anchorId="1880B3F4" wp14:editId="2FFCDB70">
            <wp:extent cx="6644640" cy="6194779"/>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l="-6" t="20020" r="6" b="6008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562EE7B6" w14:textId="58141048" w:rsidR="00ED0F8E" w:rsidRDefault="00ED0F8E" w:rsidP="00CB108B">
      <w:pPr>
        <w:rPr>
          <w:noProof/>
        </w:rPr>
      </w:pPr>
    </w:p>
    <w:p w14:paraId="194AAF30" w14:textId="0D622A47" w:rsidR="00ED0F8E" w:rsidRDefault="00ED0F8E" w:rsidP="00CB108B">
      <w:r>
        <w:rPr>
          <w:noProof/>
        </w:rPr>
        <w:lastRenderedPageBreak/>
        <w:drawing>
          <wp:inline distT="0" distB="0" distL="0" distR="0" wp14:anchorId="11C9D4AA" wp14:editId="1774EB6D">
            <wp:extent cx="6644640" cy="6194779"/>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l="115" t="39966" r="-115" b="4013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9FC9081" w14:textId="56109BE9" w:rsidR="00ED0F8E" w:rsidRDefault="00ED0F8E" w:rsidP="00CB108B">
      <w:r>
        <w:rPr>
          <w:noProof/>
        </w:rPr>
        <w:lastRenderedPageBreak/>
        <w:drawing>
          <wp:inline distT="0" distB="0" distL="0" distR="0" wp14:anchorId="37F0D1C7" wp14:editId="7915D81C">
            <wp:extent cx="6644640" cy="6194779"/>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l="115" t="60181" r="-115" b="19923"/>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07CD152" w14:textId="77777777" w:rsidR="00ED0F8E" w:rsidRDefault="00ED0F8E" w:rsidP="00CB108B">
      <w:pPr>
        <w:rPr>
          <w:noProof/>
        </w:rPr>
      </w:pPr>
    </w:p>
    <w:p w14:paraId="7DB2215A" w14:textId="77777777" w:rsidR="00634C3C" w:rsidRDefault="00ED0F8E" w:rsidP="00634C3C">
      <w:pPr>
        <w:keepNext/>
      </w:pPr>
      <w:r>
        <w:rPr>
          <w:noProof/>
        </w:rPr>
        <w:lastRenderedPageBreak/>
        <w:drawing>
          <wp:inline distT="0" distB="0" distL="0" distR="0" wp14:anchorId="67E9539F" wp14:editId="261A40FB">
            <wp:extent cx="6644640" cy="619477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l="147" t="80182" r="-147" b="-7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1CC226ED" w14:textId="7E589938" w:rsidR="004774B3" w:rsidRPr="004774B3" w:rsidRDefault="00634C3C" w:rsidP="004774B3">
      <w:pPr>
        <w:pStyle w:val="Caption"/>
      </w:pPr>
      <w:bookmarkStart w:id="329" w:name="_Ref172787189"/>
      <w:r>
        <w:t xml:space="preserve">Figure </w:t>
      </w:r>
      <w:fldSimple w:instr=" SEQ Figure \* ARABIC ">
        <w:r w:rsidR="00242E7D">
          <w:rPr>
            <w:noProof/>
          </w:rPr>
          <w:t>21</w:t>
        </w:r>
      </w:fldSimple>
      <w:bookmarkEnd w:id="329"/>
      <w:r>
        <w:t xml:space="preserve">: The 5 categories a </w:t>
      </w:r>
      <w:proofErr w:type="gramStart"/>
      <w:r>
        <w:t>spectra</w:t>
      </w:r>
      <w:proofErr w:type="gramEnd"/>
      <w:r>
        <w:t xml:space="preserve"> may take: no reaction, formation of imine species, formation of discrete supramolecular structure, formation of a paramagnetic species, and formation of oligomers. The first outcome shows an example of an unreacted combination, where the difference between the starting materials and reaction spectra are almost identical, and where the MS also suggests the absence of a product. The second outcome is one where there is </w:t>
      </w:r>
      <w:proofErr w:type="gramStart"/>
      <w:r>
        <w:t>a</w:t>
      </w:r>
      <w:proofErr w:type="gramEnd"/>
      <w:r>
        <w:t xml:space="preserve"> imine reaction but a lack of metal-ligand coordination. The formation of the thermodynamic imine is reflected by a slight shift of the aldehyde peak, a shift in reagent peaks, </w:t>
      </w:r>
      <w:r w:rsidR="00D52505">
        <w:t xml:space="preserve">and a </w:t>
      </w:r>
      <w:proofErr w:type="gramStart"/>
      <w:r w:rsidR="00D52505">
        <w:t>MS spectra</w:t>
      </w:r>
      <w:proofErr w:type="gramEnd"/>
      <w:r w:rsidR="00D52505">
        <w:t xml:space="preserve"> that reflects the formation of a product but lacks m/z associated with formed supramolecular structures. The third outcome is one where coordination to the imine occurs, and a discrete supramolecular structure is formed. The formed structure is suggested by a </w:t>
      </w:r>
      <w:proofErr w:type="gramStart"/>
      <w:r w:rsidR="00D52505">
        <w:t>clean reaction spectra</w:t>
      </w:r>
      <w:proofErr w:type="gramEnd"/>
      <w:r w:rsidR="00D52505">
        <w:t xml:space="preserve">, where the aldehyde peak is gone, shifted reagent peaks and a MS spectra that has peaks corresponding to possible formed supramolecular species. The fourth outcome is one where the species is paramagnetic, and is reflected in the NMR spectra, where reagent peaks are shifted out of the typical 0-12 ppm range in the reaction spectra. The presence of iron is also a clear indicator that the species may be paramagnetic, while the MS spectra suggests the formation of a supramolecular species. The final outcome is one where supramolecular </w:t>
      </w:r>
      <w:proofErr w:type="gramStart"/>
      <w:r w:rsidR="00D52505">
        <w:t>structures</w:t>
      </w:r>
      <w:proofErr w:type="gramEnd"/>
      <w:r w:rsidR="00D52505">
        <w:t xml:space="preserve"> are formed but they are oligomers and hence have no clean NMR spectra. This is reflected by an </w:t>
      </w:r>
      <w:proofErr w:type="gramStart"/>
      <w:r w:rsidR="00D52505">
        <w:t>NMR spectra</w:t>
      </w:r>
      <w:proofErr w:type="gramEnd"/>
      <w:r w:rsidR="00D52505">
        <w:t xml:space="preserve"> with no clean peaks, and a MS that hints towards the formation of a supramolecular product.</w:t>
      </w:r>
      <w:r w:rsidR="004774B3" w:rsidRPr="004774B3">
        <w:t xml:space="preserve"> </w:t>
      </w:r>
    </w:p>
    <w:p w14:paraId="779BA0CF" w14:textId="010499B0" w:rsidR="00121AEF" w:rsidRDefault="0056573E" w:rsidP="00121AEF">
      <w:del w:id="330" w:author="Ayme, Jean-François" w:date="2024-07-30T06:19:00Z">
        <w:r w:rsidDel="00FA5A09">
          <w:delText xml:space="preserve">Just like MS spectra, the outcome of the reaction can be several. </w:delText>
        </w:r>
      </w:del>
      <w:r w:rsidR="003B378A">
        <w:t>For</w:t>
      </w:r>
      <w:r>
        <w:t xml:space="preserve"> </w:t>
      </w:r>
      <w:ins w:id="331" w:author="Ayme, Jean-François" w:date="2024-07-30T06:19:00Z">
        <w:r w:rsidR="00FA5A09" w:rsidRPr="00FA5A09">
          <w:rPr>
            <w:vertAlign w:val="superscript"/>
            <w:rPrChange w:id="332" w:author="Ayme, Jean-François" w:date="2024-07-30T06:19:00Z">
              <w:rPr/>
            </w:rPrChange>
          </w:rPr>
          <w:t>1</w:t>
        </w:r>
        <w:r w:rsidR="00FA5A09">
          <w:t xml:space="preserve">H </w:t>
        </w:r>
      </w:ins>
      <w:r>
        <w:t xml:space="preserve">NMR, </w:t>
      </w:r>
      <w:del w:id="333" w:author="Ayme, Jean-François" w:date="2024-07-30T06:19:00Z">
        <w:r w:rsidR="003B378A" w:rsidDel="00FA5A09">
          <w:delText xml:space="preserve">the possible </w:delText>
        </w:r>
      </w:del>
      <w:ins w:id="334" w:author="Ayme, Jean-François" w:date="2024-07-30T06:19:00Z">
        <w:r w:rsidR="00FA5A09">
          <w:t xml:space="preserve">several </w:t>
        </w:r>
      </w:ins>
      <w:r w:rsidR="003B378A">
        <w:t xml:space="preserve">outcomes can </w:t>
      </w:r>
      <w:ins w:id="335" w:author="Ayme, Jean-François" w:date="2024-07-30T06:19:00Z">
        <w:r w:rsidR="00FA5A09">
          <w:t xml:space="preserve">also </w:t>
        </w:r>
      </w:ins>
      <w:r w:rsidR="003B378A">
        <w:t>be</w:t>
      </w:r>
      <w:ins w:id="336" w:author="Ayme, Jean-François" w:date="2024-07-30T06:19:00Z">
        <w:r w:rsidR="00FA5A09">
          <w:t xml:space="preserve"> o</w:t>
        </w:r>
      </w:ins>
      <w:ins w:id="337" w:author="Ayme, Jean-François" w:date="2024-07-30T06:20:00Z">
        <w:r w:rsidR="00FA5A09">
          <w:t>bserved (typically)</w:t>
        </w:r>
      </w:ins>
      <w:r w:rsidR="003B378A">
        <w:t xml:space="preserve">: the formation of </w:t>
      </w:r>
      <w:proofErr w:type="gramStart"/>
      <w:r w:rsidR="003B378A">
        <w:t>a</w:t>
      </w:r>
      <w:proofErr w:type="gramEnd"/>
      <w:r w:rsidR="003B378A">
        <w:t xml:space="preserve"> imine species, oligomers, a paramagnetic product, a discrete supramolecular species or no reaction at all (</w:t>
      </w:r>
      <w:r w:rsidR="003B378A">
        <w:fldChar w:fldCharType="begin"/>
      </w:r>
      <w:r w:rsidR="003B378A">
        <w:instrText xml:space="preserve"> REF _Ref172787189 \h </w:instrText>
      </w:r>
      <w:r w:rsidR="003B378A">
        <w:fldChar w:fldCharType="separate"/>
      </w:r>
      <w:r w:rsidR="00242E7D">
        <w:t xml:space="preserve">Figure </w:t>
      </w:r>
      <w:r w:rsidR="00242E7D">
        <w:rPr>
          <w:noProof/>
        </w:rPr>
        <w:t>21</w:t>
      </w:r>
      <w:r w:rsidR="003B378A">
        <w:fldChar w:fldCharType="end"/>
      </w:r>
      <w:r w:rsidR="003B378A">
        <w:t>). To tell them apart, the chemist looks at a few key signs.</w:t>
      </w:r>
    </w:p>
    <w:p w14:paraId="67F567C4" w14:textId="045A8533" w:rsidR="003B378A" w:rsidRDefault="003B378A" w:rsidP="00121AEF">
      <w:r>
        <w:t xml:space="preserve">The first, is a shift of peaks between reagent and reaction </w:t>
      </w:r>
      <w:ins w:id="338" w:author="Ayme, Jean-François" w:date="2024-07-30T06:20:00Z">
        <w:r w:rsidR="00FA5A09" w:rsidRPr="00FA5A09">
          <w:rPr>
            <w:vertAlign w:val="superscript"/>
            <w:rPrChange w:id="339" w:author="Ayme, Jean-François" w:date="2024-07-30T06:20:00Z">
              <w:rPr/>
            </w:rPrChange>
          </w:rPr>
          <w:t>1</w:t>
        </w:r>
        <w:r w:rsidR="00FA5A09">
          <w:t xml:space="preserve">H </w:t>
        </w:r>
      </w:ins>
      <w:r>
        <w:t>NMR</w:t>
      </w:r>
      <w:ins w:id="340" w:author="Ayme, Jean-François" w:date="2024-07-30T06:20:00Z">
        <w:r w:rsidR="00FA5A09">
          <w:t xml:space="preserve"> spectra</w:t>
        </w:r>
      </w:ins>
      <w:r>
        <w:t>. This is a sign a reaction has occurred, and if no peaks have been shifted the reaction is classified as failed</w:t>
      </w:r>
      <w:r w:rsidR="00E101BF">
        <w:t xml:space="preserve"> (possible outcome 1,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w:t>
      </w:r>
      <w:r>
        <w:t xml:space="preserve">. If peaks have shifted, </w:t>
      </w:r>
      <w:r w:rsidR="009D2E21">
        <w:t>and</w:t>
      </w:r>
      <w:r w:rsidR="00E101BF">
        <w:t xml:space="preserve"> more importantly</w:t>
      </w:r>
      <w:r w:rsidR="009D2E21">
        <w:t xml:space="preserve"> the</w:t>
      </w:r>
      <w:r>
        <w:t xml:space="preserve"> aldehyde peak</w:t>
      </w:r>
      <w:r w:rsidR="009D2E21">
        <w:t xml:space="preserve"> has s</w:t>
      </w:r>
      <w:r w:rsidR="00E101BF">
        <w:t xml:space="preserve">hifted, but the MS spectra does not suggest a supramolecular structure, the </w:t>
      </w:r>
      <w:ins w:id="341" w:author="Ayme, Jean-François" w:date="2024-07-30T06:21:00Z">
        <w:r w:rsidR="00FA5A09" w:rsidRPr="000F52E3">
          <w:rPr>
            <w:vertAlign w:val="superscript"/>
          </w:rPr>
          <w:t>1</w:t>
        </w:r>
        <w:r w:rsidR="00FA5A09">
          <w:t xml:space="preserve">H </w:t>
        </w:r>
      </w:ins>
      <w:r w:rsidR="00E101BF">
        <w:t xml:space="preserve">NMR spectra is likely to belong to an imine product (possible outcome 2,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xml:space="preserve">), otherwise if </w:t>
      </w:r>
      <w:r w:rsidR="00E101BF">
        <w:lastRenderedPageBreak/>
        <w:t xml:space="preserve">the MS spectra suggests a supramolecular structure the </w:t>
      </w:r>
      <w:ins w:id="342" w:author="Ayme, Jean-François" w:date="2024-07-30T06:21:00Z">
        <w:r w:rsidR="00FA5A09" w:rsidRPr="000F52E3">
          <w:rPr>
            <w:vertAlign w:val="superscript"/>
          </w:rPr>
          <w:t>1</w:t>
        </w:r>
        <w:r w:rsidR="00FA5A09">
          <w:t xml:space="preserve">H </w:t>
        </w:r>
      </w:ins>
      <w:r w:rsidR="00E101BF">
        <w:t xml:space="preserve">NMR spectra is likely to belong to a supramolecular structure (possible outcome 3,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xml:space="preserve">). Another give away of formed discrete imine and supramolecular structure is a clean spectrum, where peaks are intense and </w:t>
      </w:r>
      <w:proofErr w:type="gramStart"/>
      <w:r w:rsidR="00E101BF">
        <w:t>well defined</w:t>
      </w:r>
      <w:proofErr w:type="gramEnd"/>
      <w:ins w:id="343" w:author="Ayme, Jean-François" w:date="2024-07-30T06:21:00Z">
        <w:r w:rsidR="00FA5A09">
          <w:t xml:space="preserve"> matching in number the sum </w:t>
        </w:r>
      </w:ins>
      <w:ins w:id="344" w:author="Ayme, Jean-François" w:date="2024-07-30T06:22:00Z">
        <w:r w:rsidR="00FA5A09">
          <w:t>of the peaks in the reagents</w:t>
        </w:r>
      </w:ins>
      <w:r w:rsidR="00E101BF">
        <w:t xml:space="preserve">. For species containing </w:t>
      </w:r>
      <w:del w:id="345" w:author="Ayme, Jean-François" w:date="2024-07-30T06:22:00Z">
        <w:r w:rsidR="00E101BF" w:rsidDel="00FA5A09">
          <w:delText>a metal</w:delText>
        </w:r>
      </w:del>
      <w:proofErr w:type="gramStart"/>
      <w:ins w:id="346" w:author="Ayme, Jean-François" w:date="2024-07-30T06:22:00Z">
        <w:r w:rsidR="00FA5A09">
          <w:t>iron(</w:t>
        </w:r>
        <w:proofErr w:type="gramEnd"/>
        <w:r w:rsidR="00FA5A09">
          <w:t>II)</w:t>
        </w:r>
      </w:ins>
      <w:r w:rsidR="00E101BF">
        <w:t>, the d</w:t>
      </w:r>
      <w:r w:rsidR="00E101BF">
        <w:rPr>
          <w:vertAlign w:val="superscript"/>
        </w:rPr>
        <w:t>6</w:t>
      </w:r>
      <w:r w:rsidR="00E101BF">
        <w:t xml:space="preserve"> ion could be either paramagnetic or diamagnetic. For a paramagnetic species, the NMR displays a lack of product peaks as these lay outsides of the typical 0-12 ppm range, and the left-over peaks seen in the spectra belong to unreacted starting material as shown by the low signal to noise ratio (possible outcome 4, </w:t>
      </w:r>
      <w:r w:rsidR="00E101BF">
        <w:fldChar w:fldCharType="begin"/>
      </w:r>
      <w:r w:rsidR="00E101BF">
        <w:instrText xml:space="preserve"> REF _Ref172786109 \h </w:instrText>
      </w:r>
      <w:r w:rsidR="00E101BF">
        <w:fldChar w:fldCharType="separate"/>
      </w:r>
      <w:r w:rsidR="00242E7D">
        <w:t xml:space="preserve">Figure </w:t>
      </w:r>
      <w:r w:rsidR="00242E7D">
        <w:rPr>
          <w:noProof/>
        </w:rPr>
        <w:t>20</w:t>
      </w:r>
      <w:r w:rsidR="00E101BF">
        <w:fldChar w:fldCharType="end"/>
      </w:r>
      <w:r w:rsidR="00E101BF">
        <w:t>). The last outcome (</w:t>
      </w:r>
      <w:r w:rsidR="003B6A55">
        <w:t xml:space="preserve">possible </w:t>
      </w:r>
      <w:r w:rsidR="00E101BF">
        <w:t xml:space="preserve">outcome 5, </w:t>
      </w:r>
      <w:r w:rsidR="003B6A55">
        <w:fldChar w:fldCharType="begin"/>
      </w:r>
      <w:r w:rsidR="003B6A55">
        <w:instrText xml:space="preserve"> REF _Ref172786109 \h </w:instrText>
      </w:r>
      <w:r w:rsidR="003B6A55">
        <w:fldChar w:fldCharType="separate"/>
      </w:r>
      <w:r w:rsidR="00242E7D">
        <w:t xml:space="preserve">Figure </w:t>
      </w:r>
      <w:r w:rsidR="00242E7D">
        <w:rPr>
          <w:noProof/>
        </w:rPr>
        <w:t>20</w:t>
      </w:r>
      <w:r w:rsidR="003B6A55">
        <w:fldChar w:fldCharType="end"/>
      </w:r>
      <w:r w:rsidR="00E101BF">
        <w:t>)</w:t>
      </w:r>
      <w:r w:rsidR="003B6A55">
        <w:t xml:space="preserve"> is where a reaction occurs but the formed products is a mixture of oligomers, which is reflected in the NMR spectra by broad </w:t>
      </w:r>
      <w:del w:id="347" w:author="Ayme, Jean-François" w:date="2024-07-30T06:23:00Z">
        <w:r w:rsidR="003B6A55" w:rsidDel="00FA5A09">
          <w:delText xml:space="preserve">forests of </w:delText>
        </w:r>
      </w:del>
      <w:ins w:id="348" w:author="Ayme, Jean-François" w:date="2024-07-30T06:23:00Z">
        <w:r w:rsidR="00FA5A09">
          <w:t xml:space="preserve">grouping of </w:t>
        </w:r>
      </w:ins>
      <w:commentRangeStart w:id="349"/>
      <w:r w:rsidR="003B6A55">
        <w:t>peaks</w:t>
      </w:r>
      <w:commentRangeEnd w:id="349"/>
      <w:r w:rsidR="00FA5A09">
        <w:rPr>
          <w:rStyle w:val="CommentReference"/>
          <w:kern w:val="2"/>
          <w14:ligatures w14:val="standardContextual"/>
        </w:rPr>
        <w:commentReference w:id="349"/>
      </w:r>
      <w:r w:rsidR="003B6A55">
        <w:t xml:space="preserve">. </w:t>
      </w:r>
      <w:del w:id="350" w:author="Ayme, Jean-François" w:date="2024-07-30T06:23:00Z">
        <w:r w:rsidR="003B6A55" w:rsidDel="00FA5A09">
          <w:delText>For possible outcome 5 MS is</w:delText>
        </w:r>
      </w:del>
      <w:ins w:id="351" w:author="Ayme, Jean-François" w:date="2024-07-30T06:23:00Z">
        <w:r w:rsidR="00FA5A09">
          <w:t>In this</w:t>
        </w:r>
      </w:ins>
      <w:ins w:id="352" w:author="Ayme, Jean-François" w:date="2024-07-30T06:24:00Z">
        <w:r w:rsidR="00FA5A09">
          <w:t xml:space="preserve"> latter case, MS is</w:t>
        </w:r>
      </w:ins>
      <w:r w:rsidR="003B6A55">
        <w:t xml:space="preserve"> expected to give 0 hits or a mixture of products, as oligomers have vastly different molecular weights, or some may be </w:t>
      </w:r>
      <w:proofErr w:type="spellStart"/>
      <w:r w:rsidR="003B6A55">
        <w:t>to</w:t>
      </w:r>
      <w:proofErr w:type="spellEnd"/>
      <w:r w:rsidR="003B6A55">
        <w:t xml:space="preserve"> heavy to fly in MS</w:t>
      </w:r>
      <w:ins w:id="353" w:author="Ayme, Jean-François" w:date="2024-07-30T06:24:00Z">
        <w:r w:rsidR="00FA5A09">
          <w:t xml:space="preserve"> with the technique employed</w:t>
        </w:r>
      </w:ins>
      <w:r w:rsidR="003B6A55">
        <w:t>.</w:t>
      </w:r>
      <w:r w:rsidR="00EF5740">
        <w:t xml:space="preserve"> </w:t>
      </w:r>
      <w:commentRangeStart w:id="354"/>
      <w:r w:rsidR="00EF5740">
        <w:t>The only two outcomes decision maker can pick up are possible outcomes 1 and 3.</w:t>
      </w:r>
      <w:commentRangeEnd w:id="354"/>
      <w:r w:rsidR="00FA5A09">
        <w:rPr>
          <w:rStyle w:val="CommentReference"/>
          <w:kern w:val="2"/>
          <w14:ligatures w14:val="standardContextual"/>
        </w:rPr>
        <w:commentReference w:id="354"/>
      </w:r>
    </w:p>
    <w:p w14:paraId="39EECCA0" w14:textId="008C1967" w:rsidR="003B6A55" w:rsidRPr="00E101BF" w:rsidRDefault="003B6A55" w:rsidP="00121AEF">
      <w:r>
        <w:t xml:space="preserve">With both MS and NMR spectra analysed and labelled by a chemist, a brief comparison between labelling methods (human vs decision maker) can be made. This gives </w:t>
      </w:r>
      <w:r>
        <w:fldChar w:fldCharType="begin"/>
      </w:r>
      <w:r>
        <w:instrText xml:space="preserve"> REF _Ref172789523 \h </w:instrText>
      </w:r>
      <w:r>
        <w:fldChar w:fldCharType="separate"/>
      </w:r>
      <w:r w:rsidR="00242E7D">
        <w:t xml:space="preserve">Table </w:t>
      </w:r>
      <w:r w:rsidR="00242E7D">
        <w:rPr>
          <w:noProof/>
        </w:rPr>
        <w:t>3</w:t>
      </w:r>
      <w:r>
        <w:fldChar w:fldCharType="end"/>
      </w:r>
      <w:r>
        <w:t xml:space="preserve">, </w:t>
      </w:r>
      <w:r>
        <w:fldChar w:fldCharType="begin"/>
      </w:r>
      <w:r>
        <w:instrText xml:space="preserve"> REF _Ref172789540 \h </w:instrText>
      </w:r>
      <w:r>
        <w:fldChar w:fldCharType="separate"/>
      </w:r>
      <w:r w:rsidR="00242E7D">
        <w:t xml:space="preserve">Figure </w:t>
      </w:r>
      <w:r w:rsidR="00242E7D">
        <w:rPr>
          <w:noProof/>
        </w:rPr>
        <w:t>22</w:t>
      </w:r>
      <w:r>
        <w:fldChar w:fldCharType="end"/>
      </w:r>
      <w:r>
        <w:t xml:space="preserve">, and </w:t>
      </w:r>
      <w:r>
        <w:fldChar w:fldCharType="begin"/>
      </w:r>
      <w:r>
        <w:instrText xml:space="preserve"> REF _Ref172789567 \h </w:instrText>
      </w:r>
      <w:r>
        <w:fldChar w:fldCharType="separate"/>
      </w:r>
      <w:r w:rsidR="00242E7D">
        <w:t xml:space="preserve">Figure </w:t>
      </w:r>
      <w:r w:rsidR="00242E7D">
        <w:rPr>
          <w:noProof/>
        </w:rPr>
        <w:t>23</w:t>
      </w:r>
      <w:r>
        <w:fldChar w:fldCharType="end"/>
      </w:r>
      <w:r>
        <w:t>.</w:t>
      </w:r>
    </w:p>
    <w:p w14:paraId="79B80701" w14:textId="23F19ACA" w:rsidR="00E23197" w:rsidRDefault="00E23197" w:rsidP="00121AEF"/>
    <w:p w14:paraId="666EB6C4" w14:textId="77777777" w:rsidR="00131436" w:rsidRDefault="00131436" w:rsidP="00131436">
      <w:pPr>
        <w:keepNext/>
      </w:pPr>
      <w:r>
        <w:rPr>
          <w:noProof/>
        </w:rPr>
        <w:drawing>
          <wp:inline distT="0" distB="0" distL="0" distR="0" wp14:anchorId="044D55D5" wp14:editId="7B52AA52">
            <wp:extent cx="6645910" cy="3270794"/>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6645910" cy="3270794"/>
                    </a:xfrm>
                    <a:prstGeom prst="rect">
                      <a:avLst/>
                    </a:prstGeom>
                    <a:noFill/>
                    <a:ln>
                      <a:noFill/>
                    </a:ln>
                  </pic:spPr>
                </pic:pic>
              </a:graphicData>
            </a:graphic>
          </wp:inline>
        </w:drawing>
      </w:r>
    </w:p>
    <w:p w14:paraId="079E40CE" w14:textId="170279BC" w:rsidR="00606878" w:rsidRDefault="00131436" w:rsidP="00606878">
      <w:pPr>
        <w:pStyle w:val="Caption"/>
      </w:pPr>
      <w:bookmarkStart w:id="355" w:name="_Ref172789523"/>
      <w:r>
        <w:t xml:space="preserve">Table </w:t>
      </w:r>
      <w:fldSimple w:instr=" SEQ Table \* ARABIC ">
        <w:r w:rsidR="00242E7D">
          <w:rPr>
            <w:noProof/>
          </w:rPr>
          <w:t>3</w:t>
        </w:r>
      </w:fldSimple>
      <w:bookmarkEnd w:id="355"/>
      <w:r>
        <w:t xml:space="preserve">: A table showing how many reactions are classified by specific </w:t>
      </w:r>
      <w:r w:rsidR="00592A8D">
        <w:t xml:space="preserve">spectra </w:t>
      </w:r>
      <w:r>
        <w:t xml:space="preserve">label on a reagent basis. The two spectra classified were MS and NMR spectra, where the MS spectra aided </w:t>
      </w:r>
      <w:r w:rsidR="00384B25">
        <w:t xml:space="preserve">the chemist </w:t>
      </w:r>
      <w:r>
        <w:t>in the</w:t>
      </w:r>
      <w:r w:rsidR="00384B25">
        <w:t xml:space="preserve"> manual</w:t>
      </w:r>
      <w:r>
        <w:t xml:space="preserve"> classification of the NMR spectra.</w:t>
      </w:r>
      <w:r w:rsidR="00592A8D">
        <w:t xml:space="preserve"> The classifications for human classified MS, human classified NMR and decision maker classified MS </w:t>
      </w:r>
      <w:r w:rsidR="00384B25">
        <w:t xml:space="preserve">are </w:t>
      </w:r>
      <w:r w:rsidR="00592A8D">
        <w:t>shown by columns. Comparison between decision maker and human labels for MS are also shown</w:t>
      </w:r>
      <w:r w:rsidR="0055471B">
        <w:t>.</w:t>
      </w:r>
      <w:r w:rsidR="00592A8D">
        <w:t xml:space="preserve"> </w:t>
      </w:r>
    </w:p>
    <w:p w14:paraId="503719D5" w14:textId="77777777" w:rsidR="002A6440" w:rsidRDefault="002A6440" w:rsidP="002A6440">
      <w:pPr>
        <w:keepNext/>
      </w:pPr>
      <w:r>
        <w:rPr>
          <w:noProof/>
        </w:rPr>
        <w:lastRenderedPageBreak/>
        <w:drawing>
          <wp:inline distT="0" distB="0" distL="0" distR="0" wp14:anchorId="6E2E41E0" wp14:editId="3D9434A3">
            <wp:extent cx="6640195" cy="406019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40195" cy="4060190"/>
                    </a:xfrm>
                    <a:prstGeom prst="rect">
                      <a:avLst/>
                    </a:prstGeom>
                    <a:noFill/>
                    <a:ln>
                      <a:noFill/>
                    </a:ln>
                  </pic:spPr>
                </pic:pic>
              </a:graphicData>
            </a:graphic>
          </wp:inline>
        </w:drawing>
      </w:r>
    </w:p>
    <w:p w14:paraId="400A39B8" w14:textId="034F54CB" w:rsidR="00D839A5" w:rsidRDefault="002A6440" w:rsidP="00D839A5">
      <w:pPr>
        <w:pStyle w:val="Caption"/>
      </w:pPr>
      <w:bookmarkStart w:id="356" w:name="_Ref172789540"/>
      <w:r>
        <w:t xml:space="preserve">Figure </w:t>
      </w:r>
      <w:fldSimple w:instr=" SEQ Figure \* ARABIC ">
        <w:r w:rsidR="00242E7D">
          <w:rPr>
            <w:noProof/>
          </w:rPr>
          <w:t>22</w:t>
        </w:r>
      </w:fldSimple>
      <w:bookmarkEnd w:id="356"/>
      <w:r>
        <w:t>: A comparison between human and decision maker labelled MS spectra. The probability of a reaction’s success based on the reagents are shown for both human automated classifications.</w:t>
      </w:r>
      <w:r w:rsidR="00384B25">
        <w:t xml:space="preserve"> A successful reaction is one where the MS spectra gives strong indication that a supramolecular structure has been formed. </w:t>
      </w:r>
      <w:r>
        <w:t xml:space="preserve"> The sample size for both classifications </w:t>
      </w:r>
      <w:r w:rsidR="00384B25">
        <w:t>are</w:t>
      </w:r>
      <w:r>
        <w:t xml:space="preserve"> also shown. The graph, assumes that reagents are independent on one another to determining reaction outcome (in chemistry this is not true). </w:t>
      </w:r>
    </w:p>
    <w:p w14:paraId="284A591D" w14:textId="2C42B53C" w:rsidR="003B6A55" w:rsidRPr="003B6A55" w:rsidRDefault="003B6A55" w:rsidP="003B6A55">
      <w:r>
        <w:fldChar w:fldCharType="begin"/>
      </w:r>
      <w:r>
        <w:instrText xml:space="preserve"> REF _Ref172789523 \h </w:instrText>
      </w:r>
      <w:r>
        <w:fldChar w:fldCharType="separate"/>
      </w:r>
      <w:r w:rsidR="00242E7D">
        <w:t xml:space="preserve">Table </w:t>
      </w:r>
      <w:r w:rsidR="00242E7D">
        <w:rPr>
          <w:noProof/>
        </w:rPr>
        <w:t>3</w:t>
      </w:r>
      <w:r>
        <w:fldChar w:fldCharType="end"/>
      </w:r>
      <w:r>
        <w:t xml:space="preserve">, and </w:t>
      </w:r>
      <w:r>
        <w:fldChar w:fldCharType="begin"/>
      </w:r>
      <w:r>
        <w:instrText xml:space="preserve"> REF _Ref172789540 \h </w:instrText>
      </w:r>
      <w:r>
        <w:fldChar w:fldCharType="separate"/>
      </w:r>
      <w:r w:rsidR="00242E7D">
        <w:t xml:space="preserve">Figure </w:t>
      </w:r>
      <w:r w:rsidR="00242E7D">
        <w:rPr>
          <w:noProof/>
        </w:rPr>
        <w:t>22</w:t>
      </w:r>
      <w:r>
        <w:fldChar w:fldCharType="end"/>
      </w:r>
      <w:r>
        <w:t xml:space="preserve"> both show that most combination result in some form of reaction, regardless of the reagent used. Again, naphthalene-1,8-diamine is completely unreactive. </w:t>
      </w:r>
      <w:commentRangeStart w:id="357"/>
      <w:r>
        <w:t xml:space="preserve">Furthermore, </w:t>
      </w:r>
      <w:r w:rsidR="00334BEB">
        <w:t>if only outcomes that give a potential supramolecular structure are looked at individually (human classified MS spectra, human classified NMR spectra, decision maker classified MS</w:t>
      </w:r>
      <w:r w:rsidR="00334BEB" w:rsidRPr="00334BEB">
        <w:t>)</w:t>
      </w:r>
      <w:r w:rsidR="00334BEB">
        <w:t xml:space="preserve"> there is a 50:50 split in the dataset between reactions that can be classified as successful or not. </w:t>
      </w:r>
      <w:commentRangeEnd w:id="357"/>
      <w:r w:rsidR="00FA5A09">
        <w:rPr>
          <w:rStyle w:val="CommentReference"/>
          <w:kern w:val="2"/>
          <w14:ligatures w14:val="standardContextual"/>
        </w:rPr>
        <w:commentReference w:id="357"/>
      </w:r>
      <w:r w:rsidR="00334BEB">
        <w:t xml:space="preserve">When MS and NMR spectra are used in tandem and both NMR and MS suggests the formation of a supramolecular structure, only 26 out of the 120 combinations are deemed as successful. The reactions and their reagents are shown in </w:t>
      </w:r>
      <w:r w:rsidR="00334BEB">
        <w:fldChar w:fldCharType="begin"/>
      </w:r>
      <w:r w:rsidR="00334BEB">
        <w:instrText xml:space="preserve"> REF _Ref172790285 \h </w:instrText>
      </w:r>
      <w:r w:rsidR="00334BEB">
        <w:fldChar w:fldCharType="separate"/>
      </w:r>
      <w:r w:rsidR="00242E7D">
        <w:t xml:space="preserve">Table </w:t>
      </w:r>
      <w:r w:rsidR="00242E7D">
        <w:rPr>
          <w:noProof/>
        </w:rPr>
        <w:t>4</w:t>
      </w:r>
      <w:r w:rsidR="00334BEB">
        <w:fldChar w:fldCharType="end"/>
      </w:r>
      <w:r w:rsidR="00334BEB">
        <w:t xml:space="preserve">. </w:t>
      </w:r>
    </w:p>
    <w:p w14:paraId="4EB8AD03" w14:textId="10E1C333" w:rsidR="001C1FBF" w:rsidRDefault="001C1FBF" w:rsidP="00D839A5">
      <w:pPr>
        <w:pStyle w:val="Caption"/>
      </w:pPr>
      <w:r>
        <w:rPr>
          <w:noProof/>
        </w:rPr>
        <w:lastRenderedPageBreak/>
        <w:drawing>
          <wp:inline distT="0" distB="0" distL="0" distR="0" wp14:anchorId="1A6D2A78" wp14:editId="7A54CEEC">
            <wp:extent cx="6637655" cy="49955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37655" cy="4995545"/>
                    </a:xfrm>
                    <a:prstGeom prst="rect">
                      <a:avLst/>
                    </a:prstGeom>
                    <a:noFill/>
                    <a:ln>
                      <a:noFill/>
                    </a:ln>
                  </pic:spPr>
                </pic:pic>
              </a:graphicData>
            </a:graphic>
          </wp:inline>
        </w:drawing>
      </w:r>
    </w:p>
    <w:p w14:paraId="1EDB3072" w14:textId="55D48F3D" w:rsidR="003E75BB" w:rsidRDefault="001C1FBF" w:rsidP="003E75BB">
      <w:pPr>
        <w:pStyle w:val="Caption"/>
      </w:pPr>
      <w:bookmarkStart w:id="358" w:name="_Ref172790285"/>
      <w:r>
        <w:t xml:space="preserve">Table </w:t>
      </w:r>
      <w:fldSimple w:instr=" SEQ Table \* ARABIC ">
        <w:r w:rsidR="00242E7D">
          <w:rPr>
            <w:noProof/>
          </w:rPr>
          <w:t>4</w:t>
        </w:r>
      </w:fldSimple>
      <w:bookmarkEnd w:id="358"/>
      <w:r>
        <w:t>: A list of reactions that were classified as forming a discrete supramolecular structure by both MS and NMR (labelled by chemist). The reaction Id and the reagents that make up the reaction are tabulated</w:t>
      </w:r>
      <w:r w:rsidR="00DD2CB2">
        <w:t xml:space="preserve">. </w:t>
      </w:r>
      <w:r w:rsidR="003E75BB">
        <w:t>There is a total of 26 successful reactions out of the 120 analysed.</w:t>
      </w:r>
    </w:p>
    <w:p w14:paraId="066925F3" w14:textId="77777777" w:rsidR="003E75BB" w:rsidRPr="003E75BB" w:rsidRDefault="003E75BB" w:rsidP="003E75BB"/>
    <w:p w14:paraId="1F7BF54E" w14:textId="77777777" w:rsidR="00DD2CB2" w:rsidRDefault="00DD2CB2" w:rsidP="00121AEF"/>
    <w:p w14:paraId="312030AD" w14:textId="77C524BB" w:rsidR="001C1FBF" w:rsidRDefault="001C1FBF" w:rsidP="00121AEF"/>
    <w:p w14:paraId="53FA313C" w14:textId="77777777" w:rsidR="00A52783" w:rsidRDefault="00A52783" w:rsidP="00A52783">
      <w:pPr>
        <w:keepNext/>
      </w:pPr>
      <w:r>
        <w:rPr>
          <w:noProof/>
        </w:rPr>
        <w:lastRenderedPageBreak/>
        <w:drawing>
          <wp:inline distT="0" distB="0" distL="0" distR="0" wp14:anchorId="2DF5796D" wp14:editId="4D46300A">
            <wp:extent cx="5000893" cy="8925062"/>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000893" cy="8925062"/>
                    </a:xfrm>
                    <a:prstGeom prst="rect">
                      <a:avLst/>
                    </a:prstGeom>
                    <a:noFill/>
                    <a:ln>
                      <a:noFill/>
                    </a:ln>
                  </pic:spPr>
                </pic:pic>
              </a:graphicData>
            </a:graphic>
          </wp:inline>
        </w:drawing>
      </w:r>
    </w:p>
    <w:p w14:paraId="43C050A9" w14:textId="229CA3DC" w:rsidR="00334BEB" w:rsidRDefault="00A52783" w:rsidP="00334BEB">
      <w:pPr>
        <w:pStyle w:val="Caption"/>
      </w:pPr>
      <w:bookmarkStart w:id="359" w:name="_Ref172789567"/>
      <w:r>
        <w:t xml:space="preserve">Figure </w:t>
      </w:r>
      <w:fldSimple w:instr=" SEQ Figure \* ARABIC ">
        <w:r w:rsidR="00242E7D">
          <w:rPr>
            <w:noProof/>
          </w:rPr>
          <w:t>23</w:t>
        </w:r>
      </w:fldSimple>
      <w:bookmarkEnd w:id="359"/>
      <w:r>
        <w:t>: Confusion matrices to show the comparison between human labelled MS, human labelled NMR, and decision maker labelled MS. Common metrics (sensitivity, specificity, accuracy, recall, and precision) associated with confusion matrices are shown. Human labelled spectra were considered as ground truths for the plot.</w:t>
      </w:r>
      <w:r w:rsidR="009228D2">
        <w:t xml:space="preserve"> To convert human MS and NMR labels to binary classification, only reactions where a supramolecular structure is formed (for MS) or a discrete species is formed (for NMR) are considered as successful (1) and the rest as failed (0).</w:t>
      </w:r>
    </w:p>
    <w:p w14:paraId="004AE47E" w14:textId="33E4102B" w:rsidR="00A47671" w:rsidDel="00453F93" w:rsidRDefault="00334BEB" w:rsidP="00334BEB">
      <w:pPr>
        <w:rPr>
          <w:del w:id="360" w:author="Ayme, Jean-François" w:date="2024-07-30T06:30:00Z"/>
        </w:rPr>
      </w:pPr>
      <w:commentRangeStart w:id="361"/>
      <w:r>
        <w:lastRenderedPageBreak/>
        <w:t xml:space="preserve">To compare labelling performance between human NMR, human MS, and decision maker MS </w:t>
      </w:r>
      <w:r w:rsidR="009228D2">
        <w:t>decisions, confusion matrices were generated for the 120 samples (</w:t>
      </w:r>
      <w:r w:rsidR="009228D2">
        <w:fldChar w:fldCharType="begin"/>
      </w:r>
      <w:r w:rsidR="009228D2">
        <w:instrText xml:space="preserve"> REF _Ref172789567 \h </w:instrText>
      </w:r>
      <w:r w:rsidR="009228D2">
        <w:fldChar w:fldCharType="separate"/>
      </w:r>
      <w:r w:rsidR="00242E7D">
        <w:t xml:space="preserve">Figure </w:t>
      </w:r>
      <w:r w:rsidR="00242E7D">
        <w:rPr>
          <w:noProof/>
        </w:rPr>
        <w:t>23</w:t>
      </w:r>
      <w:r w:rsidR="009228D2">
        <w:fldChar w:fldCharType="end"/>
      </w:r>
      <w:r w:rsidR="009228D2">
        <w:t xml:space="preserve">). </w:t>
      </w:r>
      <w:r w:rsidR="00A47671">
        <w:t>Furthermore,</w:t>
      </w:r>
      <w:r w:rsidR="009228D2">
        <w:t xml:space="preserve"> since human labelled NMR was suggested with MS human labels the two outcomes were also compared. </w:t>
      </w:r>
      <w:commentRangeEnd w:id="361"/>
      <w:r w:rsidR="00453F93">
        <w:rPr>
          <w:rStyle w:val="CommentReference"/>
          <w:kern w:val="2"/>
          <w14:ligatures w14:val="standardContextual"/>
        </w:rPr>
        <w:commentReference w:id="361"/>
      </w:r>
    </w:p>
    <w:p w14:paraId="524A56BE" w14:textId="5426F6F7" w:rsidR="00A47671" w:rsidRPr="00551A0B" w:rsidRDefault="00A47671" w:rsidP="00334BEB">
      <w:r>
        <w:t>The high values for sensitivity, specificity, accuracy and recall for Human MS and decision maker MS suggest similar classification results. Additionally, the high number of false negatives (low precision) shows the decision maker is biased towards labelling MS spectra as hinting towards supramolecular products (this is visually shown in</w:t>
      </w:r>
      <w:r w:rsidR="00131AB7">
        <w:t xml:space="preserve"> </w:t>
      </w:r>
      <w:r w:rsidR="00131AB7">
        <w:fldChar w:fldCharType="begin"/>
      </w:r>
      <w:r w:rsidR="00131AB7">
        <w:instrText xml:space="preserve"> REF _Ref172791757 \h </w:instrText>
      </w:r>
      <w:r w:rsidR="00131AB7">
        <w:fldChar w:fldCharType="separate"/>
      </w:r>
      <w:r w:rsidR="00242E7D">
        <w:t xml:space="preserve">Figure </w:t>
      </w:r>
      <w:r w:rsidR="00242E7D">
        <w:rPr>
          <w:noProof/>
        </w:rPr>
        <w:t>24</w:t>
      </w:r>
      <w:r w:rsidR="00131AB7">
        <w:fldChar w:fldCharType="end"/>
      </w:r>
      <w:r>
        <w:t>). As mentioned previously, this is expected as MS tuning parameters were chosen to give as many positive hits as possible, to then use NMR to determine the final outcome of the reaction.</w:t>
      </w:r>
      <w:r w:rsidR="00551A0B">
        <w:t xml:space="preserve"> </w:t>
      </w:r>
    </w:p>
    <w:p w14:paraId="132ACE01" w14:textId="77777777" w:rsidR="00A47671" w:rsidRDefault="00A47671" w:rsidP="00A47671">
      <w:pPr>
        <w:keepNext/>
      </w:pPr>
      <w:r>
        <w:rPr>
          <w:noProof/>
        </w:rPr>
        <w:drawing>
          <wp:inline distT="0" distB="0" distL="0" distR="0" wp14:anchorId="0297768F" wp14:editId="4DBADCA6">
            <wp:extent cx="6673850" cy="3625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73850" cy="3625850"/>
                    </a:xfrm>
                    <a:prstGeom prst="rect">
                      <a:avLst/>
                    </a:prstGeom>
                    <a:noFill/>
                    <a:ln>
                      <a:noFill/>
                    </a:ln>
                  </pic:spPr>
                </pic:pic>
              </a:graphicData>
            </a:graphic>
          </wp:inline>
        </w:drawing>
      </w:r>
    </w:p>
    <w:p w14:paraId="056A4494" w14:textId="7183B817" w:rsidR="00B22BC9" w:rsidRDefault="00A47671" w:rsidP="003E2AE8">
      <w:pPr>
        <w:pStyle w:val="Caption"/>
      </w:pPr>
      <w:bookmarkStart w:id="362" w:name="_Ref172791757"/>
      <w:r>
        <w:t xml:space="preserve">Figure </w:t>
      </w:r>
      <w:fldSimple w:instr=" SEQ Figure \* ARABIC ">
        <w:r w:rsidR="00242E7D">
          <w:rPr>
            <w:noProof/>
          </w:rPr>
          <w:t>24</w:t>
        </w:r>
      </w:fldSimple>
      <w:bookmarkEnd w:id="362"/>
      <w:r>
        <w:t>: Comparing binary outcomes (supramolecular product formed or not) between human and decision maker classified MS spectra</w:t>
      </w:r>
      <w:r w:rsidR="00551A0B">
        <w:t xml:space="preserve">.  </w:t>
      </w:r>
    </w:p>
    <w:p w14:paraId="2B0D0BC9" w14:textId="136C033B" w:rsidR="00E90234" w:rsidRDefault="003E2AE8" w:rsidP="0010392A">
      <w:r>
        <w:t xml:space="preserve">Since human labelled MS spectra were used </w:t>
      </w:r>
      <w:del w:id="363" w:author="Ayme, Jean-François" w:date="2024-07-30T06:32:00Z">
        <w:r w:rsidDel="003337A9">
          <w:delText>to used</w:delText>
        </w:r>
      </w:del>
      <w:r>
        <w:t xml:space="preserve"> to aid the chemist in classifying NMR spectra, this dependency should be reflected in the </w:t>
      </w:r>
      <w:r w:rsidR="00D609B3">
        <w:t xml:space="preserve">two </w:t>
      </w:r>
      <w:r>
        <w:t>bottom confusion matrices (</w:t>
      </w:r>
      <w:r>
        <w:fldChar w:fldCharType="begin"/>
      </w:r>
      <w:r>
        <w:instrText xml:space="preserve"> REF _Ref172789567 \h </w:instrText>
      </w:r>
      <w:r>
        <w:fldChar w:fldCharType="separate"/>
      </w:r>
      <w:r w:rsidR="00242E7D">
        <w:t xml:space="preserve">Figure </w:t>
      </w:r>
      <w:r w:rsidR="00242E7D">
        <w:rPr>
          <w:noProof/>
        </w:rPr>
        <w:t>23</w:t>
      </w:r>
      <w:r>
        <w:fldChar w:fldCharType="end"/>
      </w:r>
      <w:r>
        <w:t>). The high number of false negatives stems from the fact that by NMR alone it is not possible to discriminate if the discrete species belongs to an imine or supramolecular complex</w:t>
      </w:r>
      <w:r w:rsidR="00D609B3">
        <w:t xml:space="preserve">. For human label NMR, confusion matrices show high false positives (low specificity), this is because paramagnetic species which give a hit in MS </w:t>
      </w:r>
      <w:r w:rsidR="00EF5740">
        <w:t xml:space="preserve">are not classified as successful by NMR (as decision maker can’t pick these up). Furthermore, with the introduction of human NMR labels, the number of true positives is reduced (i.e. the outcome of the reaction if assessed by both NMR and MS), and hence fewer candidates will be suggested by the workflow. </w:t>
      </w:r>
      <w:r w:rsidR="0010392A">
        <w:t>Again, this is done on purpose, as the ML sieve seeks to be a coarse grain filter of unexplored areas of the chemical space, rather than a 100% precise reactivity predictor.</w:t>
      </w:r>
      <w:r w:rsidR="00E90234">
        <w:t xml:space="preserve"> </w:t>
      </w:r>
    </w:p>
    <w:p w14:paraId="73692DAA" w14:textId="364218D6" w:rsidR="000871E2" w:rsidRDefault="000871E2" w:rsidP="000871E2">
      <w:pPr>
        <w:pStyle w:val="Heading4"/>
      </w:pPr>
      <w:r w:rsidRPr="00C36A3A">
        <w:t>4.2.2.2.</w:t>
      </w:r>
      <w:r>
        <w:t>3 NMR Tuning</w:t>
      </w:r>
    </w:p>
    <w:p w14:paraId="664EBAF3" w14:textId="6495681B" w:rsidR="00E90234" w:rsidRDefault="0010392A" w:rsidP="00102146">
      <w:r>
        <w:t xml:space="preserve">With the human labelled NMR and MS, it is possible to fine tune decision maker NMR parameters. Unfortunately, due to time, this was not possible in this master project. </w:t>
      </w:r>
    </w:p>
    <w:p w14:paraId="2F37D262" w14:textId="54B8C34B" w:rsidR="004302AE" w:rsidRDefault="00B64C4F" w:rsidP="004302AE">
      <w:pPr>
        <w:pStyle w:val="Heading3"/>
      </w:pPr>
      <w:bookmarkStart w:id="364" w:name="_Toc172795317"/>
      <w:r>
        <w:t xml:space="preserve">4.2.3 </w:t>
      </w:r>
      <w:r w:rsidR="004302AE">
        <w:t>Label Acquired Reactions</w:t>
      </w:r>
      <w:bookmarkEnd w:id="364"/>
    </w:p>
    <w:p w14:paraId="35332C1C" w14:textId="0825AD54"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242E7D">
        <w:t xml:space="preserve">Figure </w:t>
      </w:r>
      <w:r w:rsidR="00242E7D">
        <w:rPr>
          <w:noProof/>
        </w:rPr>
        <w:t>25</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04954A9B">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5491B609" w:rsidR="003A084C" w:rsidRDefault="003A084C" w:rsidP="003A084C">
      <w:pPr>
        <w:pStyle w:val="Caption"/>
      </w:pPr>
      <w:bookmarkStart w:id="365" w:name="_Ref169463913"/>
      <w:r>
        <w:t xml:space="preserve">Figure </w:t>
      </w:r>
      <w:fldSimple w:instr=" SEQ Figure \* ARABIC ">
        <w:r w:rsidR="00242E7D">
          <w:rPr>
            <w:noProof/>
          </w:rPr>
          <w:t>25</w:t>
        </w:r>
      </w:fldSimple>
      <w:bookmarkEnd w:id="365"/>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7501B611"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242E7D">
        <w:t xml:space="preserve">Figure </w:t>
      </w:r>
      <w:r w:rsidR="00242E7D">
        <w:rPr>
          <w:noProof/>
        </w:rPr>
        <w:t>25</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r w:rsidR="0010392A">
        <w:t xml:space="preserve"> Unfortunately, due to time constrains labelling the dataset was not possible in this master project.</w:t>
      </w:r>
    </w:p>
    <w:p w14:paraId="348FE274" w14:textId="468A7CB5" w:rsidR="005F6DC1" w:rsidRDefault="005F6DC1" w:rsidP="00141EA0">
      <w:pPr>
        <w:pStyle w:val="Heading2"/>
      </w:pPr>
      <w:bookmarkStart w:id="366" w:name="_Toc172795318"/>
      <w:bookmarkStart w:id="367" w:name="_Hlk172794865"/>
      <w:r>
        <w:t>5.0 Dataset Exploration</w:t>
      </w:r>
      <w:bookmarkEnd w:id="366"/>
    </w:p>
    <w:bookmarkEnd w:id="367"/>
    <w:p w14:paraId="2DE0427D" w14:textId="7FA65D47" w:rsidR="0010392A" w:rsidRDefault="005F6DC1" w:rsidP="0010392A">
      <w:r>
        <w:t xml:space="preserve">The robotic platform, along with decision maker, allows data to be collected on a whole chemical space. What is now required, is </w:t>
      </w:r>
      <w:r w:rsidR="00862C5A">
        <w:t xml:space="preserve">ML </w:t>
      </w:r>
      <w:r>
        <w:t>sieve building and an in-depth analysis to gain chemical insight.</w:t>
      </w:r>
      <w:r w:rsidR="0010392A">
        <w:t xml:space="preserve"> Unfortunately, due to time constrains dataset exploration was not possible in this master project.</w:t>
      </w:r>
    </w:p>
    <w:p w14:paraId="3CC74408" w14:textId="4389B4FB" w:rsidR="00926007" w:rsidRPr="00926007" w:rsidRDefault="0010392A" w:rsidP="00926007">
      <w:pPr>
        <w:pStyle w:val="Heading2"/>
        <w:rPr>
          <w:rPrChange w:id="368" w:author="Berardi, Emanuele" w:date="2024-07-30T17:09:00Z">
            <w:rPr/>
          </w:rPrChange>
        </w:rPr>
        <w:pPrChange w:id="369" w:author="Berardi, Emanuele" w:date="2024-07-30T17:09:00Z">
          <w:pPr>
            <w:pStyle w:val="Heading2"/>
          </w:pPr>
        </w:pPrChange>
      </w:pPr>
      <w:bookmarkStart w:id="370" w:name="_Toc172795319"/>
      <w:r>
        <w:lastRenderedPageBreak/>
        <w:t>6.0 Conclusion</w:t>
      </w:r>
      <w:bookmarkEnd w:id="370"/>
    </w:p>
    <w:p w14:paraId="090A318F" w14:textId="042443BA" w:rsidR="0010392A" w:rsidRPr="0010392A" w:rsidRDefault="0010392A" w:rsidP="0010392A">
      <w:commentRangeStart w:id="371"/>
      <w:r>
        <w:t xml:space="preserve">The master project was capable of creating a workflow that allows for the chemist to define a chemistry to explore, synthesis and analyse the chemistry in automation. </w:t>
      </w:r>
      <w:r w:rsidR="002B0A69">
        <w:t xml:space="preserve">The </w:t>
      </w:r>
      <w:commentRangeStart w:id="372"/>
      <w:r w:rsidR="002B0A69">
        <w:t xml:space="preserve">reliability </w:t>
      </w:r>
      <w:commentRangeEnd w:id="372"/>
      <w:r w:rsidR="00F55F2F">
        <w:rPr>
          <w:rStyle w:val="CommentReference"/>
          <w:kern w:val="2"/>
          <w14:ligatures w14:val="standardContextual"/>
        </w:rPr>
        <w:commentReference w:id="372"/>
      </w:r>
      <w:r w:rsidR="002B0A69">
        <w:t xml:space="preserve">of the workflow was demonstrated by carrying out 399 reactions and taking their NMR and MS spectra, to then label them as react or not by MS decision maker. </w:t>
      </w:r>
      <w:r>
        <w:t xml:space="preserve">The project also managed to create several programmes to help generate a dataset of 120 reactions with chemist </w:t>
      </w:r>
      <w:r w:rsidR="002B0A69">
        <w:t>selected</w:t>
      </w:r>
      <w:r>
        <w:t xml:space="preserve"> features, </w:t>
      </w:r>
      <w:r w:rsidR="002B0A69">
        <w:t xml:space="preserve">and chemist labelled NMR and MS spectra. </w:t>
      </w:r>
      <w:commentRangeEnd w:id="371"/>
      <w:r w:rsidR="003337A9">
        <w:rPr>
          <w:rStyle w:val="CommentReference"/>
          <w:kern w:val="2"/>
          <w14:ligatures w14:val="standardContextual"/>
        </w:rPr>
        <w:commentReference w:id="371"/>
      </w:r>
    </w:p>
    <w:p w14:paraId="2C556DF9" w14:textId="77777777" w:rsidR="0010392A" w:rsidRDefault="0010392A" w:rsidP="0010392A"/>
    <w:p w14:paraId="1925969B" w14:textId="6C5256FE" w:rsidR="005F6DC1" w:rsidRPr="005F6DC1" w:rsidRDefault="005F6DC1" w:rsidP="005F6DC1"/>
    <w:p w14:paraId="096ECC59" w14:textId="689942B7" w:rsidR="00C804E7" w:rsidRDefault="00C804E7" w:rsidP="00DC444C">
      <w:bookmarkStart w:id="373" w:name="_GoBack"/>
      <w:bookmarkEnd w:id="373"/>
    </w:p>
    <w:p w14:paraId="5AA14710" w14:textId="19FDBF87" w:rsidR="002A6D39" w:rsidRDefault="002A6D39" w:rsidP="00DC444C"/>
    <w:p w14:paraId="36A966B9" w14:textId="41276495" w:rsidR="002A6D39" w:rsidRDefault="002A6D39" w:rsidP="00DC444C"/>
    <w:p w14:paraId="1F4A74B5" w14:textId="1FD0118E" w:rsidR="002A6D39" w:rsidRDefault="002A6D39" w:rsidP="00DC444C"/>
    <w:p w14:paraId="0C3E49EF" w14:textId="3A9E1F90" w:rsidR="002A6D39" w:rsidRDefault="002A6D39" w:rsidP="00DC444C"/>
    <w:p w14:paraId="5F2DB68B" w14:textId="77777777" w:rsidR="002A6D39" w:rsidRPr="00DC444C" w:rsidRDefault="002A6D39" w:rsidP="00DC444C"/>
    <w:p w14:paraId="01709707" w14:textId="1F44DD9A" w:rsidR="009C5F32" w:rsidRDefault="009C5F32" w:rsidP="009C5F32">
      <w:pPr>
        <w:pStyle w:val="Heading2"/>
      </w:pPr>
      <w:bookmarkStart w:id="374" w:name="_Toc172795320"/>
      <w:r>
        <w:t>References</w:t>
      </w:r>
      <w:bookmarkEnd w:id="374"/>
    </w:p>
    <w:p w14:paraId="26EFB68A" w14:textId="77777777" w:rsidR="00FA272F" w:rsidRPr="00FA272F" w:rsidRDefault="00D85C05" w:rsidP="00FA272F">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FA272F" w:rsidRPr="00FA272F">
        <w:rPr>
          <w:rFonts w:ascii="Calibri" w:hAnsi="Calibri" w:cs="Calibri"/>
        </w:rPr>
        <w:t>(1)</w:t>
      </w:r>
      <w:r w:rsidR="00FA272F" w:rsidRPr="00FA272F">
        <w:rPr>
          <w:rFonts w:ascii="Calibri" w:hAnsi="Calibri" w:cs="Calibri"/>
        </w:rPr>
        <w:tab/>
        <w:t xml:space="preserve">Schrader, M. L.; Schäfer, F. R.; Schäfers, F.; Glorius, F. Bridging the Information Gap in Organic Chemical Reactions. </w:t>
      </w:r>
      <w:r w:rsidR="00FA272F" w:rsidRPr="00FA272F">
        <w:rPr>
          <w:rFonts w:ascii="Calibri" w:hAnsi="Calibri" w:cs="Calibri"/>
          <w:i/>
          <w:iCs/>
        </w:rPr>
        <w:t>Nat. Chem.</w:t>
      </w:r>
      <w:r w:rsidR="00FA272F" w:rsidRPr="00FA272F">
        <w:rPr>
          <w:rFonts w:ascii="Calibri" w:hAnsi="Calibri" w:cs="Calibri"/>
        </w:rPr>
        <w:t xml:space="preserve"> </w:t>
      </w:r>
      <w:r w:rsidR="00FA272F" w:rsidRPr="00FA272F">
        <w:rPr>
          <w:rFonts w:ascii="Calibri" w:hAnsi="Calibri" w:cs="Calibri"/>
          <w:b/>
          <w:bCs/>
        </w:rPr>
        <w:t>2024</w:t>
      </w:r>
      <w:r w:rsidR="00FA272F" w:rsidRPr="00FA272F">
        <w:rPr>
          <w:rFonts w:ascii="Calibri" w:hAnsi="Calibri" w:cs="Calibri"/>
        </w:rPr>
        <w:t xml:space="preserve">, </w:t>
      </w:r>
      <w:r w:rsidR="00FA272F" w:rsidRPr="00FA272F">
        <w:rPr>
          <w:rFonts w:ascii="Calibri" w:hAnsi="Calibri" w:cs="Calibri"/>
          <w:i/>
          <w:iCs/>
        </w:rPr>
        <w:t>16</w:t>
      </w:r>
      <w:r w:rsidR="00FA272F" w:rsidRPr="00FA272F">
        <w:rPr>
          <w:rFonts w:ascii="Calibri" w:hAnsi="Calibri" w:cs="Calibri"/>
        </w:rPr>
        <w:t xml:space="preserve"> (4), 491–498. https://doi.org/10.1038/s41557-024-01470-8.</w:t>
      </w:r>
    </w:p>
    <w:p w14:paraId="553AA539" w14:textId="77777777" w:rsidR="00FA272F" w:rsidRPr="00FA272F" w:rsidRDefault="00FA272F" w:rsidP="00FA272F">
      <w:pPr>
        <w:pStyle w:val="Bibliography"/>
        <w:rPr>
          <w:rFonts w:ascii="Calibri" w:hAnsi="Calibri" w:cs="Calibri"/>
        </w:rPr>
      </w:pPr>
      <w:r w:rsidRPr="00FA272F">
        <w:rPr>
          <w:rFonts w:ascii="Calibri" w:hAnsi="Calibri" w:cs="Calibri"/>
        </w:rPr>
        <w:t>(2)</w:t>
      </w:r>
      <w:r w:rsidRPr="00FA272F">
        <w:rPr>
          <w:rFonts w:ascii="Calibri" w:hAnsi="Calibri" w:cs="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FA272F">
        <w:rPr>
          <w:rFonts w:ascii="Calibri" w:hAnsi="Calibri" w:cs="Calibri"/>
          <w:i/>
          <w:iCs/>
        </w:rPr>
        <w:t>Commun. Chem.</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6</w:t>
      </w:r>
      <w:r w:rsidRPr="00FA272F">
        <w:rPr>
          <w:rFonts w:ascii="Calibri" w:hAnsi="Calibri" w:cs="Calibri"/>
        </w:rPr>
        <w:t xml:space="preserve"> (1), 1–11. https://doi.org/10.1038/s42004-023-01047-5.</w:t>
      </w:r>
    </w:p>
    <w:p w14:paraId="45E1546C" w14:textId="77777777" w:rsidR="00FA272F" w:rsidRPr="00FA272F" w:rsidRDefault="00FA272F" w:rsidP="00FA272F">
      <w:pPr>
        <w:pStyle w:val="Bibliography"/>
        <w:rPr>
          <w:rFonts w:ascii="Calibri" w:hAnsi="Calibri" w:cs="Calibri"/>
        </w:rPr>
      </w:pPr>
      <w:r w:rsidRPr="00FA272F">
        <w:rPr>
          <w:rFonts w:ascii="Calibri" w:hAnsi="Calibri" w:cs="Calibri"/>
        </w:rPr>
        <w:t>(3)</w:t>
      </w:r>
      <w:r w:rsidRPr="00FA272F">
        <w:rPr>
          <w:rFonts w:ascii="Calibri" w:hAnsi="Calibri" w:cs="Calibri"/>
        </w:rPr>
        <w:tab/>
        <w:t xml:space="preserve">Zhang, D.; Ronson, T. K.; Nitschke, J. R. Functional Capsules via Subcomponent Self-Assembly. </w:t>
      </w:r>
      <w:r w:rsidRPr="00FA272F">
        <w:rPr>
          <w:rFonts w:ascii="Calibri" w:hAnsi="Calibri" w:cs="Calibri"/>
          <w:i/>
          <w:iCs/>
        </w:rPr>
        <w:t>Acc. Chem. Res.</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51</w:t>
      </w:r>
      <w:r w:rsidRPr="00FA272F">
        <w:rPr>
          <w:rFonts w:ascii="Calibri" w:hAnsi="Calibri" w:cs="Calibri"/>
        </w:rPr>
        <w:t xml:space="preserve"> (10), 2423–2436. https://doi.org/10.1021/acs.accounts.8b00303.</w:t>
      </w:r>
    </w:p>
    <w:p w14:paraId="70708F78" w14:textId="77777777" w:rsidR="00FA272F" w:rsidRPr="00FA272F" w:rsidRDefault="00FA272F" w:rsidP="00FA272F">
      <w:pPr>
        <w:pStyle w:val="Bibliography"/>
        <w:rPr>
          <w:rFonts w:ascii="Calibri" w:hAnsi="Calibri" w:cs="Calibri"/>
        </w:rPr>
      </w:pPr>
      <w:r w:rsidRPr="00FA272F">
        <w:rPr>
          <w:rFonts w:ascii="Calibri" w:hAnsi="Calibri" w:cs="Calibri"/>
        </w:rPr>
        <w:t>(4)</w:t>
      </w:r>
      <w:r w:rsidRPr="00FA272F">
        <w:rPr>
          <w:rFonts w:ascii="Calibri" w:hAnsi="Calibri" w:cs="Calibri"/>
        </w:rPr>
        <w:tab/>
        <w:t xml:space="preserve">Chakrabarty, R.; Mukherjee, P. S.; Stang, P. J. Supramolecular Coordination: Self-Assembly of Finite Two- and Three-Dimensional Ensemble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11), 6810–6918. https://doi.org/10.1021/cr200077m.</w:t>
      </w:r>
    </w:p>
    <w:p w14:paraId="293CDF70" w14:textId="77777777" w:rsidR="00FA272F" w:rsidRPr="00FA272F" w:rsidRDefault="00FA272F" w:rsidP="00FA272F">
      <w:pPr>
        <w:pStyle w:val="Bibliography"/>
        <w:rPr>
          <w:rFonts w:ascii="Calibri" w:hAnsi="Calibri" w:cs="Calibri"/>
        </w:rPr>
      </w:pPr>
      <w:r w:rsidRPr="00FA272F">
        <w:rPr>
          <w:rFonts w:ascii="Calibri" w:hAnsi="Calibri" w:cs="Calibri"/>
        </w:rPr>
        <w:t>(5)</w:t>
      </w:r>
      <w:r w:rsidRPr="00FA272F">
        <w:rPr>
          <w:rFonts w:ascii="Calibri" w:hAnsi="Calibri" w:cs="Calibri"/>
        </w:rPr>
        <w:tab/>
        <w:t xml:space="preserve">Noh, J.; Doan, H. A.; Job, H.; Robertson, L. A.; Zhang, L.; Assary, R. S.; Mueller, K.; Murugesan, V.; Liang, Y. An Integrated High-Throughput Robotic Platform and Active Learning Approach for Accelerated Discovery of Optimal Electrolyte Formulations. </w:t>
      </w:r>
      <w:r w:rsidRPr="00FA272F">
        <w:rPr>
          <w:rFonts w:ascii="Calibri" w:hAnsi="Calibri" w:cs="Calibri"/>
          <w:i/>
          <w:iCs/>
        </w:rPr>
        <w:t>Nat. Commun.</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15</w:t>
      </w:r>
      <w:r w:rsidRPr="00FA272F">
        <w:rPr>
          <w:rFonts w:ascii="Calibri" w:hAnsi="Calibri" w:cs="Calibri"/>
        </w:rPr>
        <w:t xml:space="preserve"> (1), 2757. https://doi.org/10.1038/s41467-024-47070-5.</w:t>
      </w:r>
    </w:p>
    <w:p w14:paraId="1F549472" w14:textId="77777777" w:rsidR="00FA272F" w:rsidRPr="00FA272F" w:rsidRDefault="00FA272F" w:rsidP="00FA272F">
      <w:pPr>
        <w:pStyle w:val="Bibliography"/>
        <w:rPr>
          <w:rFonts w:ascii="Calibri" w:hAnsi="Calibri" w:cs="Calibri"/>
        </w:rPr>
      </w:pPr>
      <w:r w:rsidRPr="00FA272F">
        <w:rPr>
          <w:rFonts w:ascii="Calibri" w:hAnsi="Calibri" w:cs="Calibri"/>
        </w:rPr>
        <w:t>(6)</w:t>
      </w:r>
      <w:r w:rsidRPr="00FA272F">
        <w:rPr>
          <w:rFonts w:ascii="Calibri" w:hAnsi="Calibri" w:cs="Calibri"/>
        </w:rPr>
        <w:tab/>
        <w:t xml:space="preserve">Cook, T. R.; Zheng, Y.-R.; Stang, P. J. Metal–Organic Frameworks and Self-Assembled Supramolecular Coordination Complexes: Comparing and Contrasting the Design, Synthesis, and Functionality of Metal–Organic Material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3</w:t>
      </w:r>
      <w:r w:rsidRPr="00FA272F">
        <w:rPr>
          <w:rFonts w:ascii="Calibri" w:hAnsi="Calibri" w:cs="Calibri"/>
        </w:rPr>
        <w:t xml:space="preserve">, </w:t>
      </w:r>
      <w:r w:rsidRPr="00FA272F">
        <w:rPr>
          <w:rFonts w:ascii="Calibri" w:hAnsi="Calibri" w:cs="Calibri"/>
          <w:i/>
          <w:iCs/>
        </w:rPr>
        <w:t>113</w:t>
      </w:r>
      <w:r w:rsidRPr="00FA272F">
        <w:rPr>
          <w:rFonts w:ascii="Calibri" w:hAnsi="Calibri" w:cs="Calibri"/>
        </w:rPr>
        <w:t xml:space="preserve"> (1), 734–777. https://doi.org/10.1021/cr3002824.</w:t>
      </w:r>
    </w:p>
    <w:p w14:paraId="0ACF9B34" w14:textId="77777777" w:rsidR="00FA272F" w:rsidRPr="00FA272F" w:rsidRDefault="00FA272F" w:rsidP="00FA272F">
      <w:pPr>
        <w:pStyle w:val="Bibliography"/>
        <w:rPr>
          <w:rFonts w:ascii="Calibri" w:hAnsi="Calibri" w:cs="Calibri"/>
        </w:rPr>
      </w:pPr>
      <w:r w:rsidRPr="00FA272F">
        <w:rPr>
          <w:rFonts w:ascii="Calibri" w:hAnsi="Calibri" w:cs="Calibri"/>
        </w:rPr>
        <w:t>(7)</w:t>
      </w:r>
      <w:r w:rsidRPr="00FA272F">
        <w:rPr>
          <w:rFonts w:ascii="Calibri" w:hAnsi="Calibri" w:cs="Calibri"/>
        </w:rPr>
        <w:tab/>
        <w:t xml:space="preserve">Caramelli, D.; Granda, J. M.; Mehr, S. H. M.; Cambié, D.; Henson, A. B.; Cronin, L. Discovering New Chemistry with an Autonomous Robotic Platform Driven by a Reactivity-Seeking Neural Network. </w:t>
      </w:r>
      <w:r w:rsidRPr="00FA272F">
        <w:rPr>
          <w:rFonts w:ascii="Calibri" w:hAnsi="Calibri" w:cs="Calibri"/>
          <w:i/>
          <w:iCs/>
        </w:rPr>
        <w:t>ACS Cent.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7</w:t>
      </w:r>
      <w:r w:rsidRPr="00FA272F">
        <w:rPr>
          <w:rFonts w:ascii="Calibri" w:hAnsi="Calibri" w:cs="Calibri"/>
        </w:rPr>
        <w:t xml:space="preserve"> (11), 1821–1830. https://doi.org/10.1021/acscentsci.1c00435.</w:t>
      </w:r>
    </w:p>
    <w:p w14:paraId="5981DFCC" w14:textId="77777777" w:rsidR="00FA272F" w:rsidRPr="00FA272F" w:rsidRDefault="00FA272F" w:rsidP="00FA272F">
      <w:pPr>
        <w:pStyle w:val="Bibliography"/>
        <w:rPr>
          <w:rFonts w:ascii="Calibri" w:hAnsi="Calibri" w:cs="Calibri"/>
        </w:rPr>
      </w:pPr>
      <w:r w:rsidRPr="00FA272F">
        <w:rPr>
          <w:rFonts w:ascii="Calibri" w:hAnsi="Calibri" w:cs="Calibri"/>
        </w:rPr>
        <w:t>(8)</w:t>
      </w:r>
      <w:r w:rsidRPr="00FA272F">
        <w:rPr>
          <w:rFonts w:ascii="Calibri" w:hAnsi="Calibri" w:cs="Calibri"/>
        </w:rPr>
        <w:tab/>
        <w:t xml:space="preserve">Abolhasani, M.; Kumacheva, E. The Rise of Self-Driving Labs in Chemical and Materials Sciences. </w:t>
      </w:r>
      <w:r w:rsidRPr="00FA272F">
        <w:rPr>
          <w:rFonts w:ascii="Calibri" w:hAnsi="Calibri" w:cs="Calibri"/>
          <w:i/>
          <w:iCs/>
        </w:rPr>
        <w:t>Nat. Synth.</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w:t>
      </w:r>
      <w:r w:rsidRPr="00FA272F">
        <w:rPr>
          <w:rFonts w:ascii="Calibri" w:hAnsi="Calibri" w:cs="Calibri"/>
        </w:rPr>
        <w:t xml:space="preserve"> (6), 483–492. https://doi.org/10.1038/s44160-022-00231-0.</w:t>
      </w:r>
    </w:p>
    <w:p w14:paraId="66738101" w14:textId="77777777" w:rsidR="00FA272F" w:rsidRPr="00FA272F" w:rsidRDefault="00FA272F" w:rsidP="00FA272F">
      <w:pPr>
        <w:pStyle w:val="Bibliography"/>
        <w:rPr>
          <w:rFonts w:ascii="Calibri" w:hAnsi="Calibri" w:cs="Calibri"/>
        </w:rPr>
      </w:pPr>
      <w:r w:rsidRPr="00FA272F">
        <w:rPr>
          <w:rFonts w:ascii="Calibri" w:hAnsi="Calibri" w:cs="Calibri"/>
        </w:rPr>
        <w:t>(9)</w:t>
      </w:r>
      <w:r w:rsidRPr="00FA272F">
        <w:rPr>
          <w:rFonts w:ascii="Calibri" w:hAnsi="Calibri" w:cs="Calibri"/>
        </w:rPr>
        <w:tab/>
        <w:t xml:space="preserve">Li, X.; Maffettone, P. M.; Che, Y.; Liu, T.; Chen, L.; Cooper, A. I. Combining Machine Learning and High-Throughput Experimentation to Discover Photocatalytically Active Organic Molecules. </w:t>
      </w:r>
      <w:r w:rsidRPr="00FA272F">
        <w:rPr>
          <w:rFonts w:ascii="Calibri" w:hAnsi="Calibri" w:cs="Calibri"/>
          <w:i/>
          <w:iCs/>
        </w:rPr>
        <w:t>Chem.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2</w:t>
      </w:r>
      <w:r w:rsidRPr="00FA272F">
        <w:rPr>
          <w:rFonts w:ascii="Calibri" w:hAnsi="Calibri" w:cs="Calibri"/>
        </w:rPr>
        <w:t xml:space="preserve"> (32), 10742–10754. https://doi.org/10.1039/D1SC02150H.</w:t>
      </w:r>
    </w:p>
    <w:p w14:paraId="7828F2C7" w14:textId="77777777" w:rsidR="00FA272F" w:rsidRPr="00FA272F" w:rsidRDefault="00FA272F" w:rsidP="00FA272F">
      <w:pPr>
        <w:pStyle w:val="Bibliography"/>
        <w:rPr>
          <w:rFonts w:ascii="Calibri" w:hAnsi="Calibri" w:cs="Calibri"/>
        </w:rPr>
      </w:pPr>
      <w:r w:rsidRPr="00FA272F">
        <w:rPr>
          <w:rFonts w:ascii="Calibri" w:hAnsi="Calibri" w:cs="Calibri"/>
        </w:rPr>
        <w:t>(10)</w:t>
      </w:r>
      <w:r w:rsidRPr="00FA272F">
        <w:rPr>
          <w:rFonts w:ascii="Calibri" w:hAnsi="Calibri" w:cs="Calibri"/>
        </w:rPr>
        <w:tab/>
        <w:t xml:space="preserve">Rulev, A. Y. Serendipity or the Art of Making Discoveries. </w:t>
      </w:r>
      <w:r w:rsidRPr="00FA272F">
        <w:rPr>
          <w:rFonts w:ascii="Calibri" w:hAnsi="Calibri" w:cs="Calibri"/>
          <w:i/>
          <w:iCs/>
        </w:rPr>
        <w:t>New J. Chem.</w:t>
      </w:r>
      <w:r w:rsidRPr="00FA272F">
        <w:rPr>
          <w:rFonts w:ascii="Calibri" w:hAnsi="Calibri" w:cs="Calibri"/>
        </w:rPr>
        <w:t xml:space="preserve"> </w:t>
      </w:r>
      <w:r w:rsidRPr="00FA272F">
        <w:rPr>
          <w:rFonts w:ascii="Calibri" w:hAnsi="Calibri" w:cs="Calibri"/>
          <w:b/>
          <w:bCs/>
        </w:rPr>
        <w:t>2017</w:t>
      </w:r>
      <w:r w:rsidRPr="00FA272F">
        <w:rPr>
          <w:rFonts w:ascii="Calibri" w:hAnsi="Calibri" w:cs="Calibri"/>
        </w:rPr>
        <w:t xml:space="preserve">, </w:t>
      </w:r>
      <w:r w:rsidRPr="00FA272F">
        <w:rPr>
          <w:rFonts w:ascii="Calibri" w:hAnsi="Calibri" w:cs="Calibri"/>
          <w:i/>
          <w:iCs/>
        </w:rPr>
        <w:t>41</w:t>
      </w:r>
      <w:r w:rsidRPr="00FA272F">
        <w:rPr>
          <w:rFonts w:ascii="Calibri" w:hAnsi="Calibri" w:cs="Calibri"/>
        </w:rPr>
        <w:t xml:space="preserve"> (11), 4262–4268. https://doi.org/10.1039/C7NJ00182G.</w:t>
      </w:r>
    </w:p>
    <w:p w14:paraId="55F6C051" w14:textId="77777777" w:rsidR="00FA272F" w:rsidRPr="00FA272F" w:rsidRDefault="00FA272F" w:rsidP="00FA272F">
      <w:pPr>
        <w:pStyle w:val="Bibliography"/>
        <w:rPr>
          <w:rFonts w:ascii="Calibri" w:hAnsi="Calibri" w:cs="Calibri"/>
        </w:rPr>
      </w:pPr>
      <w:r w:rsidRPr="00FA272F">
        <w:rPr>
          <w:rFonts w:ascii="Calibri" w:hAnsi="Calibri" w:cs="Calibri"/>
        </w:rPr>
        <w:t>(11)</w:t>
      </w:r>
      <w:r w:rsidRPr="00FA272F">
        <w:rPr>
          <w:rFonts w:ascii="Calibri" w:hAnsi="Calibri" w:cs="Calibri"/>
        </w:rPr>
        <w:tab/>
        <w:t xml:space="preserve">O’Shaughnessy, M.; Glover, J.; Hafizi, R.; Barhi, M.; Clowes, R.; Chong, S. Y.; Argent, S. P.; Day, G. M.; Cooper, A. I. Porous Isoreticular Non-Metal Organic Frameworks.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630</w:t>
      </w:r>
      <w:r w:rsidRPr="00FA272F">
        <w:rPr>
          <w:rFonts w:ascii="Calibri" w:hAnsi="Calibri" w:cs="Calibri"/>
        </w:rPr>
        <w:t xml:space="preserve"> (8015), 102–108. https://doi.org/10.1038/s41586-024-07353-9.</w:t>
      </w:r>
    </w:p>
    <w:p w14:paraId="763CBF5C" w14:textId="77777777" w:rsidR="00FA272F" w:rsidRPr="00FA272F" w:rsidRDefault="00FA272F" w:rsidP="00FA272F">
      <w:pPr>
        <w:pStyle w:val="Bibliography"/>
        <w:rPr>
          <w:rFonts w:ascii="Calibri" w:hAnsi="Calibri" w:cs="Calibri"/>
        </w:rPr>
      </w:pPr>
      <w:r w:rsidRPr="00FA272F">
        <w:rPr>
          <w:rFonts w:ascii="Calibri" w:hAnsi="Calibri" w:cs="Calibri"/>
        </w:rPr>
        <w:t>(12)</w:t>
      </w:r>
      <w:r w:rsidRPr="00FA272F">
        <w:rPr>
          <w:rFonts w:ascii="Calibri" w:hAnsi="Calibri" w:cs="Calibri"/>
        </w:rPr>
        <w:tab/>
        <w:t xml:space="preserve">Renom-Carrasco, M.; Lefort, L. Ligand Libraries for High Throughput Screening of Homogeneous Catalysts. </w:t>
      </w:r>
      <w:r w:rsidRPr="00FA272F">
        <w:rPr>
          <w:rFonts w:ascii="Calibri" w:hAnsi="Calibri" w:cs="Calibri"/>
          <w:i/>
          <w:iCs/>
        </w:rPr>
        <w:t>Chem. Soc. Rev.</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47</w:t>
      </w:r>
      <w:r w:rsidRPr="00FA272F">
        <w:rPr>
          <w:rFonts w:ascii="Calibri" w:hAnsi="Calibri" w:cs="Calibri"/>
        </w:rPr>
        <w:t xml:space="preserve"> (13), 5038–5060. https://doi.org/10.1039/C7CS00844A.</w:t>
      </w:r>
    </w:p>
    <w:p w14:paraId="138627C2" w14:textId="77777777" w:rsidR="00FA272F" w:rsidRPr="00FA272F" w:rsidRDefault="00FA272F" w:rsidP="00FA272F">
      <w:pPr>
        <w:pStyle w:val="Bibliography"/>
        <w:rPr>
          <w:rFonts w:ascii="Calibri" w:hAnsi="Calibri" w:cs="Calibri"/>
        </w:rPr>
      </w:pPr>
      <w:r w:rsidRPr="00FA272F">
        <w:rPr>
          <w:rFonts w:ascii="Calibri" w:hAnsi="Calibri" w:cs="Calibri"/>
        </w:rPr>
        <w:t>(13)</w:t>
      </w:r>
      <w:r w:rsidRPr="00FA272F">
        <w:rPr>
          <w:rFonts w:ascii="Calibri" w:hAnsi="Calibri" w:cs="Calibri"/>
        </w:rPr>
        <w:tab/>
        <w:t xml:space="preserve">Burger, B.; Maffettone, P. M.; Gusev, V. V.; Aitchison, C. M.; Bai, Y.; Wang, X.; Li, X.; Alston, B. M.; Li, B.; Clowes, R.; Rankin, N.; Harris, B.; Sprick, R. S.; Cooper, A. I. A Mobile Robotic Chemist.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583</w:t>
      </w:r>
      <w:r w:rsidRPr="00FA272F">
        <w:rPr>
          <w:rFonts w:ascii="Calibri" w:hAnsi="Calibri" w:cs="Calibri"/>
        </w:rPr>
        <w:t xml:space="preserve"> (7815), 237–241. https://doi.org/10.1038/s41586-020-2442-2.</w:t>
      </w:r>
    </w:p>
    <w:p w14:paraId="1CAFF05B" w14:textId="77777777" w:rsidR="00FA272F" w:rsidRPr="00FA272F" w:rsidRDefault="00FA272F" w:rsidP="00FA272F">
      <w:pPr>
        <w:pStyle w:val="Bibliography"/>
        <w:rPr>
          <w:rFonts w:ascii="Calibri" w:hAnsi="Calibri" w:cs="Calibri"/>
        </w:rPr>
      </w:pPr>
      <w:r w:rsidRPr="00FA272F">
        <w:rPr>
          <w:rFonts w:ascii="Calibri" w:hAnsi="Calibri" w:cs="Calibri"/>
        </w:rPr>
        <w:lastRenderedPageBreak/>
        <w:t>(14)</w:t>
      </w:r>
      <w:r w:rsidRPr="00FA272F">
        <w:rPr>
          <w:rFonts w:ascii="Calibri" w:hAnsi="Calibri" w:cs="Calibri"/>
        </w:rPr>
        <w:tab/>
        <w:t xml:space="preserve">Li, X.; Che, Y.; Chen, L.; Liu, T.; Wang, K.; Liu, L.; Yang, H.; Pyzer-Knapp, E. O.; Cooper, A. I. Sequential Closed-Loop Bayesian Optimization as a Guide for Organic Molecular Metallophotocatalyst Formulation Discove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1–9. https://doi.org/10.1038/s41557-024-01546-5.</w:t>
      </w:r>
    </w:p>
    <w:p w14:paraId="24A49359" w14:textId="77777777" w:rsidR="00FA272F" w:rsidRPr="00FA272F" w:rsidRDefault="00FA272F" w:rsidP="00FA272F">
      <w:pPr>
        <w:pStyle w:val="Bibliography"/>
        <w:rPr>
          <w:rFonts w:ascii="Calibri" w:hAnsi="Calibri" w:cs="Calibri"/>
        </w:rPr>
      </w:pPr>
      <w:r w:rsidRPr="00FA272F">
        <w:rPr>
          <w:rFonts w:ascii="Calibri" w:hAnsi="Calibri" w:cs="Calibri"/>
        </w:rPr>
        <w:t>(15)</w:t>
      </w:r>
      <w:r w:rsidRPr="00FA272F">
        <w:rPr>
          <w:rFonts w:ascii="Calibri" w:hAnsi="Calibri" w:cs="Calibri"/>
        </w:rPr>
        <w:tab/>
        <w:t xml:space="preserve">Rodríguez-Pérez, R.; Bajorath, J. Interpretation of Compound Activity Predictions from Complex Machine Learning Models Using Local Approximations and Shapley Values. </w:t>
      </w:r>
      <w:r w:rsidRPr="00FA272F">
        <w:rPr>
          <w:rFonts w:ascii="Calibri" w:hAnsi="Calibri" w:cs="Calibri"/>
          <w:i/>
          <w:iCs/>
        </w:rPr>
        <w:t>J. Med. Chem.</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63</w:t>
      </w:r>
      <w:r w:rsidRPr="00FA272F">
        <w:rPr>
          <w:rFonts w:ascii="Calibri" w:hAnsi="Calibri" w:cs="Calibri"/>
        </w:rPr>
        <w:t xml:space="preserve"> (16), 8761–8777. https://doi.org/10.1021/acs.jmedchem.9b01101.</w:t>
      </w:r>
    </w:p>
    <w:p w14:paraId="58B59153" w14:textId="77777777" w:rsidR="00FA272F" w:rsidRPr="00FA272F" w:rsidRDefault="00FA272F" w:rsidP="00FA272F">
      <w:pPr>
        <w:pStyle w:val="Bibliography"/>
        <w:rPr>
          <w:rFonts w:ascii="Calibri" w:hAnsi="Calibri" w:cs="Calibri"/>
        </w:rPr>
      </w:pPr>
      <w:r w:rsidRPr="00FA272F">
        <w:rPr>
          <w:rFonts w:ascii="Calibri" w:hAnsi="Calibri" w:cs="Calibri"/>
        </w:rPr>
        <w:t>(16)</w:t>
      </w:r>
      <w:r w:rsidRPr="00FA272F">
        <w:rPr>
          <w:rFonts w:ascii="Calibri" w:hAnsi="Calibri" w:cs="Calibri"/>
        </w:rPr>
        <w:tab/>
        <w:t xml:space="preserve">Beker, W.; Roszak, R.; Wołos, A.; Angello, N. H.; Rathore, V.; Burke, M. D.; Grzybowski, B. A. Machine Learning May Sometimes Simply Capture Literature Popularity Trends: A Case Study of Heterocyclic Suzuki–Miyaura Coupling.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4</w:t>
      </w:r>
      <w:r w:rsidRPr="00FA272F">
        <w:rPr>
          <w:rFonts w:ascii="Calibri" w:hAnsi="Calibri" w:cs="Calibri"/>
        </w:rPr>
        <w:t xml:space="preserve"> (11), 4819–4827. https://doi.org/10.1021/jacs.1c12005.</w:t>
      </w:r>
    </w:p>
    <w:p w14:paraId="48950EBE" w14:textId="77777777" w:rsidR="00FA272F" w:rsidRPr="00FA272F" w:rsidRDefault="00FA272F" w:rsidP="00FA272F">
      <w:pPr>
        <w:pStyle w:val="Bibliography"/>
        <w:rPr>
          <w:rFonts w:ascii="Calibri" w:hAnsi="Calibri" w:cs="Calibri"/>
        </w:rPr>
      </w:pPr>
      <w:r w:rsidRPr="00FA272F">
        <w:rPr>
          <w:rFonts w:ascii="Calibri" w:hAnsi="Calibri" w:cs="Calibri"/>
        </w:rPr>
        <w:t>(17)</w:t>
      </w:r>
      <w:r w:rsidRPr="00FA272F">
        <w:rPr>
          <w:rFonts w:ascii="Calibri" w:hAnsi="Calibri" w:cs="Calibri"/>
        </w:rPr>
        <w:tab/>
        <w:t xml:space="preserve">Artrith, N.; Butler, K.; Coudert, F.-X.; Han, S.; Isayev, O.; Jain, A.; Walsh, A. Best Practices in Machine Learning for Chemist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3</w:t>
      </w:r>
      <w:r w:rsidRPr="00FA272F">
        <w:rPr>
          <w:rFonts w:ascii="Calibri" w:hAnsi="Calibri" w:cs="Calibri"/>
        </w:rPr>
        <w:t>, 505–508. https://doi.org/10.1038/s41557-021-00716-z.</w:t>
      </w:r>
    </w:p>
    <w:p w14:paraId="196376F4" w14:textId="77777777" w:rsidR="00FA272F" w:rsidRPr="00FA272F" w:rsidRDefault="00FA272F" w:rsidP="00FA272F">
      <w:pPr>
        <w:pStyle w:val="Bibliography"/>
        <w:rPr>
          <w:rFonts w:ascii="Calibri" w:hAnsi="Calibri" w:cs="Calibri"/>
        </w:rPr>
      </w:pPr>
      <w:r w:rsidRPr="00FA272F">
        <w:rPr>
          <w:rFonts w:ascii="Calibri" w:hAnsi="Calibri" w:cs="Calibri"/>
        </w:rPr>
        <w:t>(18)</w:t>
      </w:r>
      <w:r w:rsidRPr="00FA272F">
        <w:rPr>
          <w:rFonts w:ascii="Calibri" w:hAnsi="Calibri" w:cs="Calibri"/>
        </w:rPr>
        <w:tab/>
        <w:t xml:space="preserve">Goral, V.; Nelen, M. I.; Eliseev, A. V.; Lehn, J.-M. Double-Level “Orthogonal” Dynamic Combinatorial Libraries on Transition Metal Template. </w:t>
      </w:r>
      <w:r w:rsidRPr="00FA272F">
        <w:rPr>
          <w:rFonts w:ascii="Calibri" w:hAnsi="Calibri" w:cs="Calibri"/>
          <w:i/>
          <w:iCs/>
        </w:rPr>
        <w:t>Proc. Natl. Acad. Sci.</w:t>
      </w:r>
      <w:r w:rsidRPr="00FA272F">
        <w:rPr>
          <w:rFonts w:ascii="Calibri" w:hAnsi="Calibri" w:cs="Calibri"/>
        </w:rPr>
        <w:t xml:space="preserve"> </w:t>
      </w:r>
      <w:r w:rsidRPr="00FA272F">
        <w:rPr>
          <w:rFonts w:ascii="Calibri" w:hAnsi="Calibri" w:cs="Calibri"/>
          <w:b/>
          <w:bCs/>
        </w:rPr>
        <w:t>2001</w:t>
      </w:r>
      <w:r w:rsidRPr="00FA272F">
        <w:rPr>
          <w:rFonts w:ascii="Calibri" w:hAnsi="Calibri" w:cs="Calibri"/>
        </w:rPr>
        <w:t xml:space="preserve">, </w:t>
      </w:r>
      <w:r w:rsidRPr="00FA272F">
        <w:rPr>
          <w:rFonts w:ascii="Calibri" w:hAnsi="Calibri" w:cs="Calibri"/>
          <w:i/>
          <w:iCs/>
        </w:rPr>
        <w:t>98</w:t>
      </w:r>
      <w:r w:rsidRPr="00FA272F">
        <w:rPr>
          <w:rFonts w:ascii="Calibri" w:hAnsi="Calibri" w:cs="Calibri"/>
        </w:rPr>
        <w:t xml:space="preserve"> (4), 1347–1352. https://doi.org/10.1073/pnas.98.4.1347.</w:t>
      </w:r>
    </w:p>
    <w:p w14:paraId="17D71FA6" w14:textId="77777777" w:rsidR="00FA272F" w:rsidRPr="00FA272F" w:rsidRDefault="00FA272F" w:rsidP="00FA272F">
      <w:pPr>
        <w:pStyle w:val="Bibliography"/>
        <w:rPr>
          <w:rFonts w:ascii="Calibri" w:hAnsi="Calibri" w:cs="Calibri"/>
        </w:rPr>
      </w:pPr>
      <w:r w:rsidRPr="00FA272F">
        <w:rPr>
          <w:rFonts w:ascii="Calibri" w:hAnsi="Calibri" w:cs="Calibri"/>
        </w:rPr>
        <w:t>(19)</w:t>
      </w:r>
      <w:r w:rsidRPr="00FA272F">
        <w:rPr>
          <w:rFonts w:ascii="Calibri" w:hAnsi="Calibri" w:cs="Calibri"/>
        </w:rPr>
        <w:tab/>
        <w:t xml:space="preserve">Safont-Sempere, M. M.; Fernández, G.; Würthner, F. Self-Sorting Phenomena in Complex Supramolecular System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9), 5784–5814. https://doi.org/10.1021/cr100357h.</w:t>
      </w:r>
    </w:p>
    <w:p w14:paraId="32E5CED7" w14:textId="77777777" w:rsidR="00FA272F" w:rsidRPr="00FA272F" w:rsidRDefault="00FA272F" w:rsidP="00FA272F">
      <w:pPr>
        <w:pStyle w:val="Bibliography"/>
        <w:rPr>
          <w:rFonts w:ascii="Calibri" w:hAnsi="Calibri" w:cs="Calibri"/>
        </w:rPr>
      </w:pPr>
      <w:r w:rsidRPr="00FA272F">
        <w:rPr>
          <w:rFonts w:ascii="Calibri" w:hAnsi="Calibri" w:cs="Calibri"/>
        </w:rPr>
        <w:t>(20)</w:t>
      </w:r>
      <w:r w:rsidRPr="00FA272F">
        <w:rPr>
          <w:rFonts w:ascii="Calibri" w:hAnsi="Calibri" w:cs="Calibri"/>
        </w:rPr>
        <w:tab/>
      </w:r>
      <w:r w:rsidRPr="00FA272F">
        <w:rPr>
          <w:rFonts w:ascii="Calibri" w:hAnsi="Calibri" w:cs="Calibri"/>
          <w:i/>
          <w:iCs/>
        </w:rPr>
        <w:t>Supramolecular chemistry and self-assembly</w:t>
      </w:r>
      <w:r w:rsidRPr="00FA272F">
        <w:rPr>
          <w:rFonts w:ascii="Calibri" w:hAnsi="Calibri" w:cs="Calibri"/>
        </w:rPr>
        <w:t>. https://doi.org/10.1073/pnas.062524299.</w:t>
      </w:r>
    </w:p>
    <w:p w14:paraId="353CD60A" w14:textId="77777777" w:rsidR="00FA272F" w:rsidRPr="00FA272F" w:rsidRDefault="00FA272F" w:rsidP="00FA272F">
      <w:pPr>
        <w:pStyle w:val="Bibliography"/>
        <w:rPr>
          <w:rFonts w:ascii="Calibri" w:hAnsi="Calibri" w:cs="Calibri"/>
        </w:rPr>
      </w:pPr>
      <w:r w:rsidRPr="00FA272F">
        <w:rPr>
          <w:rFonts w:ascii="Calibri" w:hAnsi="Calibri" w:cs="Calibri"/>
        </w:rPr>
        <w:t>(21)</w:t>
      </w:r>
      <w:r w:rsidRPr="00FA272F">
        <w:rPr>
          <w:rFonts w:ascii="Calibri" w:hAnsi="Calibri" w:cs="Calibri"/>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FA272F">
        <w:rPr>
          <w:rFonts w:ascii="Calibri" w:hAnsi="Calibri" w:cs="Calibri"/>
          <w:i/>
          <w:iCs/>
        </w:rPr>
        <w:t>Org. Process Res. Dev.</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24</w:t>
      </w:r>
      <w:r w:rsidRPr="00FA272F">
        <w:rPr>
          <w:rFonts w:ascii="Calibri" w:hAnsi="Calibri" w:cs="Calibri"/>
        </w:rPr>
        <w:t xml:space="preserve"> (10), 2064–2077. https://doi.org/10.1021/acs.oprd.0c00143.</w:t>
      </w:r>
    </w:p>
    <w:p w14:paraId="79EBFF7E" w14:textId="77777777" w:rsidR="00FA272F" w:rsidRPr="00FA272F" w:rsidRDefault="00FA272F" w:rsidP="00FA272F">
      <w:pPr>
        <w:pStyle w:val="Bibliography"/>
        <w:rPr>
          <w:rFonts w:ascii="Calibri" w:hAnsi="Calibri" w:cs="Calibri"/>
        </w:rPr>
      </w:pPr>
      <w:r w:rsidRPr="00FA272F">
        <w:rPr>
          <w:rFonts w:ascii="Calibri" w:hAnsi="Calibri" w:cs="Calibri"/>
        </w:rPr>
        <w:t>(22)</w:t>
      </w:r>
      <w:r w:rsidRPr="00FA272F">
        <w:rPr>
          <w:rFonts w:ascii="Calibri" w:hAnsi="Calibri" w:cs="Calibri"/>
        </w:rPr>
        <w:tab/>
        <w:t xml:space="preserve">Manzano, J. S.; Hou, W.; Zalesskiy, S. S.; Frei, P.; Wang, H.; Kitson, P. J.; Cronin, L. An Autonomous Portable Platform for Universal Chemical Synthesis.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w:t>
      </w:r>
      <w:r w:rsidRPr="00FA272F">
        <w:rPr>
          <w:rFonts w:ascii="Calibri" w:hAnsi="Calibri" w:cs="Calibri"/>
        </w:rPr>
        <w:t xml:space="preserve"> (11), 1311–1318. https://doi.org/10.1038/s41557-022-01016-w.</w:t>
      </w:r>
    </w:p>
    <w:p w14:paraId="6DB57803" w14:textId="77777777" w:rsidR="00FA272F" w:rsidRPr="00FA272F" w:rsidRDefault="00FA272F" w:rsidP="00FA272F">
      <w:pPr>
        <w:pStyle w:val="Bibliography"/>
        <w:rPr>
          <w:rFonts w:ascii="Calibri" w:hAnsi="Calibri" w:cs="Calibri"/>
        </w:rPr>
      </w:pPr>
      <w:r w:rsidRPr="00FA272F">
        <w:rPr>
          <w:rFonts w:ascii="Calibri" w:hAnsi="Calibri" w:cs="Calibri"/>
        </w:rPr>
        <w:t>(23)</w:t>
      </w:r>
      <w:r w:rsidRPr="00FA272F">
        <w:rPr>
          <w:rFonts w:ascii="Calibri" w:hAnsi="Calibri" w:cs="Calibri"/>
        </w:rPr>
        <w:tab/>
        <w:t xml:space="preserve">van Dam, A.; van Schendel, R.; Gangarapu, S.; Zuilhof, H.; Smulders, M. M. J. DFT Study of Imine-Exchange Reactions in Iron(II)-Coordinated Pincers. </w:t>
      </w:r>
      <w:r w:rsidRPr="00FA272F">
        <w:rPr>
          <w:rFonts w:ascii="Calibri" w:hAnsi="Calibri" w:cs="Calibri"/>
          <w:i/>
          <w:iCs/>
        </w:rPr>
        <w:t>Chem. – Eur. J.</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9</w:t>
      </w:r>
      <w:r w:rsidRPr="00FA272F">
        <w:rPr>
          <w:rFonts w:ascii="Calibri" w:hAnsi="Calibri" w:cs="Calibri"/>
        </w:rPr>
        <w:t xml:space="preserve"> (61), e202301795. https://doi.org/10.1002/chem.202301795.</w:t>
      </w:r>
    </w:p>
    <w:p w14:paraId="65C9F303" w14:textId="77777777" w:rsidR="00FA272F" w:rsidRPr="00FA272F" w:rsidRDefault="00FA272F" w:rsidP="00FA272F">
      <w:pPr>
        <w:pStyle w:val="Bibliography"/>
        <w:rPr>
          <w:rFonts w:ascii="Calibri" w:hAnsi="Calibri" w:cs="Calibri"/>
        </w:rPr>
      </w:pPr>
      <w:r w:rsidRPr="00FA272F">
        <w:rPr>
          <w:rFonts w:ascii="Calibri" w:hAnsi="Calibri" w:cs="Calibri"/>
        </w:rPr>
        <w:t>(24)</w:t>
      </w:r>
      <w:r w:rsidRPr="00FA272F">
        <w:rPr>
          <w:rFonts w:ascii="Calibri" w:hAnsi="Calibri" w:cs="Calibri"/>
        </w:rPr>
        <w:tab/>
        <w:t xml:space="preserve">Ayme, J.-F.; Beves, J. E.; Campbell, C. J.; Leigh, D. A. Probing the Dynamics of the Imine-Based Pentafoil Knot and Pentameric Circular Helicate Assembly.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19</w:t>
      </w:r>
      <w:r w:rsidRPr="00FA272F">
        <w:rPr>
          <w:rFonts w:ascii="Calibri" w:hAnsi="Calibri" w:cs="Calibri"/>
        </w:rPr>
        <w:t xml:space="preserve">, </w:t>
      </w:r>
      <w:r w:rsidRPr="00FA272F">
        <w:rPr>
          <w:rFonts w:ascii="Calibri" w:hAnsi="Calibri" w:cs="Calibri"/>
          <w:i/>
          <w:iCs/>
        </w:rPr>
        <w:t>141</w:t>
      </w:r>
      <w:r w:rsidRPr="00FA272F">
        <w:rPr>
          <w:rFonts w:ascii="Calibri" w:hAnsi="Calibri" w:cs="Calibri"/>
        </w:rPr>
        <w:t xml:space="preserve"> (8), 3605–3612. https://doi.org/10.1021/jacs.8b12800.</w:t>
      </w:r>
    </w:p>
    <w:p w14:paraId="0F7CB7E6" w14:textId="77777777" w:rsidR="00FA272F" w:rsidRPr="00FA272F" w:rsidRDefault="00FA272F" w:rsidP="00FA272F">
      <w:pPr>
        <w:pStyle w:val="Bibliography"/>
        <w:rPr>
          <w:rFonts w:ascii="Calibri" w:hAnsi="Calibri" w:cs="Calibri"/>
        </w:rPr>
      </w:pPr>
      <w:r w:rsidRPr="00FA272F">
        <w:rPr>
          <w:rFonts w:ascii="Calibri" w:hAnsi="Calibri" w:cs="Calibri"/>
        </w:rPr>
        <w:t>(25)</w:t>
      </w:r>
      <w:r w:rsidRPr="00FA272F">
        <w:rPr>
          <w:rFonts w:ascii="Calibri" w:hAnsi="Calibri" w:cs="Calibri"/>
        </w:rPr>
        <w:tab/>
        <w:t xml:space="preserve">Ayme, J.-F.; Lehn, J.-M.; Bailly, C.; Karmazin, L. Simultaneous Generation of a [2 × 2] Grid-Like Complex and a Linear Double Helicate: A Three-Level Self-Sorting Process.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142</w:t>
      </w:r>
      <w:r w:rsidRPr="00FA272F">
        <w:rPr>
          <w:rFonts w:ascii="Calibri" w:hAnsi="Calibri" w:cs="Calibri"/>
        </w:rPr>
        <w:t xml:space="preserve"> (12), 5819–5824. https://doi.org/10.1021/jacs.0c00896.</w:t>
      </w:r>
    </w:p>
    <w:p w14:paraId="3EA7A50F" w14:textId="77777777" w:rsidR="00FA272F" w:rsidRPr="00FA272F" w:rsidRDefault="00FA272F" w:rsidP="00FA272F">
      <w:pPr>
        <w:pStyle w:val="Bibliography"/>
        <w:rPr>
          <w:rFonts w:ascii="Calibri" w:hAnsi="Calibri" w:cs="Calibri"/>
        </w:rPr>
      </w:pPr>
      <w:r w:rsidRPr="00FA272F">
        <w:rPr>
          <w:rFonts w:ascii="Calibri" w:hAnsi="Calibri" w:cs="Calibri"/>
        </w:rPr>
        <w:t>(26)</w:t>
      </w:r>
      <w:r w:rsidRPr="00FA272F">
        <w:rPr>
          <w:rFonts w:ascii="Calibri" w:hAnsi="Calibri" w:cs="Calibri"/>
        </w:rPr>
        <w:tab/>
        <w:t xml:space="preserve">Bennett, K. J.; Bates, A. L.; Carolan, A. N.; Jones, S. B.; Lee, H.-S.; Hancock, R. D. Complexation of Lanthanide(III) and Yttrium(III) Cations with Terpyridyl, Dipyridoacridine, and 1,10-Phenanthroline in Aqueous Solution. Importance of Covalence in Metal–Ligand Bonding in Complexes of Lanthanides with Nitrogen Donor Ligands. </w:t>
      </w:r>
      <w:r w:rsidRPr="00FA272F">
        <w:rPr>
          <w:rFonts w:ascii="Calibri" w:hAnsi="Calibri" w:cs="Calibri"/>
          <w:i/>
          <w:iCs/>
        </w:rPr>
        <w:t>Inorganica Chim. Acta</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557</w:t>
      </w:r>
      <w:r w:rsidRPr="00FA272F">
        <w:rPr>
          <w:rFonts w:ascii="Calibri" w:hAnsi="Calibri" w:cs="Calibri"/>
        </w:rPr>
        <w:t>, 121669. https://doi.org/10.1016/j.ica.2023.121669.</w:t>
      </w:r>
    </w:p>
    <w:p w14:paraId="4073F442" w14:textId="77777777" w:rsidR="00FA272F" w:rsidRPr="00FA272F" w:rsidRDefault="00FA272F" w:rsidP="00FA272F">
      <w:pPr>
        <w:pStyle w:val="Bibliography"/>
        <w:rPr>
          <w:rFonts w:ascii="Calibri" w:hAnsi="Calibri" w:cs="Calibri"/>
        </w:rPr>
      </w:pPr>
      <w:r w:rsidRPr="00FA272F">
        <w:rPr>
          <w:rFonts w:ascii="Calibri" w:hAnsi="Calibri" w:cs="Calibri"/>
        </w:rPr>
        <w:t>(27)</w:t>
      </w:r>
      <w:r w:rsidRPr="00FA272F">
        <w:rPr>
          <w:rFonts w:ascii="Calibri" w:hAnsi="Calibri" w:cs="Calibri"/>
        </w:rPr>
        <w:tab/>
        <w:t>Neese, F. (2012) The ORCA Program System, Wiley Interdiscip.</w:t>
      </w:r>
    </w:p>
    <w:p w14:paraId="3B6E7094" w14:textId="77777777" w:rsidR="00FA272F" w:rsidRPr="00FA272F" w:rsidRDefault="00FA272F" w:rsidP="00FA272F">
      <w:pPr>
        <w:pStyle w:val="Bibliography"/>
        <w:rPr>
          <w:rFonts w:ascii="Calibri" w:hAnsi="Calibri" w:cs="Calibri"/>
        </w:rPr>
      </w:pPr>
      <w:r w:rsidRPr="00FA272F">
        <w:rPr>
          <w:rFonts w:ascii="Calibri" w:hAnsi="Calibri" w:cs="Calibri"/>
        </w:rPr>
        <w:t>(28)</w:t>
      </w:r>
      <w:r w:rsidRPr="00FA272F">
        <w:rPr>
          <w:rFonts w:ascii="Calibri" w:hAnsi="Calibri" w:cs="Calibri"/>
        </w:rPr>
        <w:tab/>
        <w:t>Alexander T. (2024) Orca-Parser 0.2.4.</w:t>
      </w:r>
    </w:p>
    <w:p w14:paraId="5BAC0940" w14:textId="69D5236E"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375" w:name="_Toc172795321"/>
      <w:r>
        <w:lastRenderedPageBreak/>
        <w:t>Supplementary Information</w:t>
      </w:r>
      <w:bookmarkEnd w:id="375"/>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96DAC541-7B7A-43D3-8B79-37D633B846F1}">
                          <asvg:svgBlip xmlns:asvg="http://schemas.microsoft.com/office/drawing/2016/SVG/main" r:embed="rId42"/>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2DD10EA6" w14:textId="5083F8B7" w:rsidR="009050ED" w:rsidRDefault="00624BA8" w:rsidP="009050ED">
      <w:pPr>
        <w:pStyle w:val="Caption"/>
        <w:jc w:val="both"/>
      </w:pPr>
      <w:bookmarkStart w:id="376" w:name="_Ref169029093"/>
      <w:r>
        <w:t xml:space="preserve">S </w:t>
      </w:r>
      <w:fldSimple w:instr=" SEQ S \* ARABIC ">
        <w:r w:rsidR="00242E7D">
          <w:rPr>
            <w:noProof/>
          </w:rPr>
          <w:t>1</w:t>
        </w:r>
      </w:fldSimple>
      <w:bookmarkEnd w:id="376"/>
      <w:r>
        <w:t>: A</w:t>
      </w:r>
      <w:r w:rsidR="0067698E">
        <w:t xml:space="preserve"> table of reagent names and structures used in the study.</w:t>
      </w:r>
    </w:p>
    <w:tbl>
      <w:tblPr>
        <w:tblStyle w:val="TableGrid"/>
        <w:tblW w:w="0" w:type="auto"/>
        <w:tblLook w:val="0480" w:firstRow="0" w:lastRow="0" w:firstColumn="1" w:lastColumn="0" w:noHBand="0" w:noVBand="1"/>
      </w:tblPr>
      <w:tblGrid>
        <w:gridCol w:w="10456"/>
      </w:tblGrid>
      <w:tr w:rsidR="00E53028" w14:paraId="7670423B" w14:textId="77777777" w:rsidTr="001E37B5">
        <w:tc>
          <w:tcPr>
            <w:tcW w:w="10456" w:type="dxa"/>
          </w:tcPr>
          <w:p w14:paraId="64679FF4" w14:textId="1A6AFA1F" w:rsidR="00E53028" w:rsidRDefault="00E53028" w:rsidP="003D14C2">
            <w:pPr>
              <w:keepNext/>
            </w:pPr>
            <w:r w:rsidRPr="00835EAA">
              <w:lastRenderedPageBreak/>
              <w:t xml:space="preserve">Stock solutions of the metal, aldehyde, and amine </w:t>
            </w:r>
            <w:r>
              <w:t xml:space="preserve">(reagents </w:t>
            </w:r>
            <w:r w:rsidRPr="00835EAA">
              <w:t>present in a combination</w:t>
            </w:r>
            <w:r>
              <w:t>)</w:t>
            </w:r>
            <w:r w:rsidRPr="00835EAA">
              <w:t xml:space="preserve"> were first made. Into a 20mL glass vial</w:t>
            </w:r>
            <w:r>
              <w:t>,</w:t>
            </w:r>
            <w:r w:rsidRPr="00835EAA">
              <w:t xml:space="preserve"> add the appropriate mass of metal to reach a 30mM concentration with 1mL of solvent. Then transfer 1mL of appropriate solvent </w:t>
            </w:r>
            <w:r>
              <w:t xml:space="preserve">into the vial </w:t>
            </w:r>
            <w:r w:rsidRPr="00835EAA">
              <w:t xml:space="preserve">(identified in the solubility screening test - Table 1) and stir </w:t>
            </w:r>
            <w:r>
              <w:t xml:space="preserve">the </w:t>
            </w:r>
            <w:r w:rsidRPr="00835EAA">
              <w:t xml:space="preserve">stock solution for 15 min. In a similar manner, stock solutions for the aldehydes (90mM), and the amine (45mM) were prepared, resulting in a 2:3:6 </w:t>
            </w:r>
            <w:proofErr w:type="spellStart"/>
            <w:proofErr w:type="gramStart"/>
            <w:r w:rsidRPr="00835EAA">
              <w:t>metal:amine</w:t>
            </w:r>
            <w:proofErr w:type="gramEnd"/>
            <w:r w:rsidRPr="00835EAA">
              <w:t>:aldehyde</w:t>
            </w:r>
            <w:proofErr w:type="spellEnd"/>
            <w:r w:rsidRPr="00835EAA">
              <w:t xml:space="preserve"> ratio. 1 mL aliquots of each stock solution </w:t>
            </w:r>
            <w:proofErr w:type="gramStart"/>
            <w:r w:rsidRPr="00835EAA">
              <w:t>was</w:t>
            </w:r>
            <w:proofErr w:type="gramEnd"/>
            <w:r w:rsidRPr="00835EAA">
              <w:t xml:space="preserve"> then pipetted into a single 8mL reaction vail</w:t>
            </w:r>
            <w:r w:rsidR="001E37B5">
              <w:t xml:space="preserve"> and sealed</w:t>
            </w:r>
            <w:r w:rsidRPr="00835EAA">
              <w:t xml:space="preserve">. The resulting mixture was </w:t>
            </w:r>
            <w:proofErr w:type="spellStart"/>
            <w:r w:rsidRPr="00835EAA">
              <w:t>reacted</w:t>
            </w:r>
            <w:proofErr w:type="spellEnd"/>
            <w:r w:rsidRPr="00835EAA">
              <w:t xml:space="preserve"> at 60</w:t>
            </w:r>
            <w:r w:rsidRPr="00E53028">
              <w:rPr>
                <w:vertAlign w:val="superscript"/>
              </w:rPr>
              <w:t>O</w:t>
            </w:r>
            <w:r w:rsidRPr="00835EAA">
              <w:t>C for 40h.</w:t>
            </w:r>
          </w:p>
        </w:tc>
      </w:tr>
    </w:tbl>
    <w:p w14:paraId="25A35E4E" w14:textId="18F63C3D" w:rsidR="003D14C2" w:rsidRDefault="003D14C2" w:rsidP="003D14C2">
      <w:pPr>
        <w:pStyle w:val="Caption"/>
      </w:pPr>
      <w:bookmarkStart w:id="377" w:name="_Ref171415699"/>
      <w:r>
        <w:t xml:space="preserve">S </w:t>
      </w:r>
      <w:fldSimple w:instr=" SEQ S \* ARABIC ">
        <w:r w:rsidR="00242E7D">
          <w:rPr>
            <w:noProof/>
          </w:rPr>
          <w:t>2</w:t>
        </w:r>
      </w:fldSimple>
      <w:bookmarkEnd w:id="377"/>
      <w:r>
        <w:t xml:space="preserve">: The synthesis of a generic combination of metal, aldehyde, and amine. This and its steps </w:t>
      </w:r>
      <w:proofErr w:type="gramStart"/>
      <w:r>
        <w:t>was</w:t>
      </w:r>
      <w:proofErr w:type="gramEnd"/>
      <w:r>
        <w:t xml:space="preserve"> automated on a SWING platform for this master’s thesis.</w:t>
      </w:r>
    </w:p>
    <w:p w14:paraId="71C85D03" w14:textId="6B689184" w:rsidR="00161F16" w:rsidRDefault="00161F16" w:rsidP="00161F16">
      <w:pPr>
        <w:keepNext/>
      </w:pPr>
      <w:r>
        <w:rPr>
          <w:noProof/>
        </w:rPr>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3F9F5292" w14:textId="7862B768" w:rsidR="007677C8" w:rsidRDefault="00161F16" w:rsidP="007677C8">
      <w:pPr>
        <w:pStyle w:val="Caption"/>
      </w:pPr>
      <w:bookmarkStart w:id="378" w:name="_Ref169166419"/>
      <w:r>
        <w:t xml:space="preserve">S </w:t>
      </w:r>
      <w:fldSimple w:instr=" SEQ S \* ARABIC ">
        <w:r w:rsidR="00242E7D">
          <w:rPr>
            <w:noProof/>
          </w:rPr>
          <w:t>3</w:t>
        </w:r>
      </w:fldSimple>
      <w:bookmarkEnd w:id="378"/>
      <w:r>
        <w:t xml:space="preserve">: The physical setup of the synthesis (ChemSpeed Swing) platform. The relevant areas are marked via an index. </w:t>
      </w:r>
      <w:r w:rsidR="001E79C3">
        <w:t>The above shows the platform ready for a run.</w:t>
      </w:r>
    </w:p>
    <w:tbl>
      <w:tblPr>
        <w:tblStyle w:val="TableGrid"/>
        <w:tblW w:w="10456" w:type="dxa"/>
        <w:tblLook w:val="04A0" w:firstRow="1" w:lastRow="0" w:firstColumn="1" w:lastColumn="0" w:noHBand="0" w:noVBand="1"/>
      </w:tblPr>
      <w:tblGrid>
        <w:gridCol w:w="10456"/>
      </w:tblGrid>
      <w:tr w:rsidR="002654FB" w14:paraId="388AA200" w14:textId="77777777" w:rsidTr="002654FB">
        <w:tc>
          <w:tcPr>
            <w:tcW w:w="10456" w:type="dxa"/>
          </w:tcPr>
          <w:p w14:paraId="2BFD8957" w14:textId="5EA480B1" w:rsidR="002654FB" w:rsidRDefault="002654FB" w:rsidP="002654FB">
            <w:pPr>
              <w:keepNext/>
            </w:pPr>
            <w:r>
              <w:t xml:space="preserve">To make stock solutions add </w:t>
            </w:r>
            <w:proofErr w:type="gramStart"/>
            <w:r w:rsidRPr="001E37B5">
              <w:t>Iron(</w:t>
            </w:r>
            <w:proofErr w:type="gramEnd"/>
            <w:r w:rsidRPr="001E37B5">
              <w:t>II) tetrafluoroborate hexahydrate</w:t>
            </w:r>
            <w:r>
              <w:t xml:space="preserve"> (10.13 mg, 0.03 </w:t>
            </w:r>
            <w:proofErr w:type="spellStart"/>
            <w:r>
              <w:t>mmoles</w:t>
            </w:r>
            <w:proofErr w:type="spellEnd"/>
            <w:r>
              <w:t>, 2)</w:t>
            </w:r>
            <w:r w:rsidRPr="001E37B5">
              <w:t>, 4,4'-Methylenedianiline</w:t>
            </w:r>
            <w:r>
              <w:t xml:space="preserve"> (8.92 mg, 0.045 </w:t>
            </w:r>
            <w:proofErr w:type="spellStart"/>
            <w:r>
              <w:t>mmoles</w:t>
            </w:r>
            <w:proofErr w:type="spellEnd"/>
            <w:r>
              <w:t>, 3)</w:t>
            </w:r>
            <w:r w:rsidRPr="001E37B5">
              <w:t xml:space="preserve">, and 5-Methylpicolinaldehyde </w:t>
            </w:r>
            <w:r>
              <w:t xml:space="preserve">(10.90 mg, 0.09 </w:t>
            </w:r>
            <w:proofErr w:type="spellStart"/>
            <w:r>
              <w:t>mmoles</w:t>
            </w:r>
            <w:proofErr w:type="spellEnd"/>
            <w:r>
              <w:t xml:space="preserve">, 6) into their own 8mL glass vials. Into each stock vial pipette 1 mL of deuterated acetonitrile and stir vials for 15 min. 1mL of all three stock solutions are then transferred into </w:t>
            </w:r>
            <w:proofErr w:type="gramStart"/>
            <w:r>
              <w:t>a</w:t>
            </w:r>
            <w:proofErr w:type="gramEnd"/>
            <w:r>
              <w:t xml:space="preserve"> 8mL glass reaction vial and sealed. </w:t>
            </w:r>
            <w:r w:rsidRPr="00835EAA">
              <w:t xml:space="preserve">The resulting mixture was </w:t>
            </w:r>
            <w:proofErr w:type="spellStart"/>
            <w:r w:rsidRPr="00835EAA">
              <w:t>reacted</w:t>
            </w:r>
            <w:proofErr w:type="spellEnd"/>
            <w:r w:rsidRPr="00835EAA">
              <w:t xml:space="preserve"> at 60</w:t>
            </w:r>
            <w:r w:rsidRPr="00E53028">
              <w:rPr>
                <w:vertAlign w:val="superscript"/>
              </w:rPr>
              <w:t>O</w:t>
            </w:r>
            <w:r w:rsidRPr="00835EAA">
              <w:t>C for 40h.</w:t>
            </w:r>
            <w:r>
              <w:t xml:space="preserve"> This gave 3mL of the final reaction, which was enough to then fully characterise the species (via NMR, MS, and x-ray crystallography).</w:t>
            </w:r>
          </w:p>
        </w:tc>
      </w:tr>
    </w:tbl>
    <w:p w14:paraId="639F8A21" w14:textId="750A00CA" w:rsidR="003F23F9" w:rsidRPr="003F23F9" w:rsidRDefault="002654FB" w:rsidP="002654FB">
      <w:pPr>
        <w:pStyle w:val="Caption"/>
      </w:pPr>
      <w:bookmarkStart w:id="379" w:name="_Ref171418516"/>
      <w:r>
        <w:t xml:space="preserve">S </w:t>
      </w:r>
      <w:fldSimple w:instr=" SEQ S \* ARABIC ">
        <w:r w:rsidR="00242E7D">
          <w:rPr>
            <w:noProof/>
          </w:rPr>
          <w:t>4</w:t>
        </w:r>
      </w:fldSimple>
      <w:bookmarkEnd w:id="379"/>
      <w:r>
        <w:t xml:space="preserve">: The manual synthesis of </w:t>
      </w:r>
      <w:r w:rsidR="00CA43F1">
        <w:t>[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This reaction sample was used to fully characterise the formed product of standard reaction.</w:t>
      </w:r>
    </w:p>
    <w:p w14:paraId="21A4E019" w14:textId="77777777" w:rsidR="007677C8" w:rsidRDefault="007677C8" w:rsidP="007677C8">
      <w:pPr>
        <w:keepNext/>
      </w:pPr>
      <w:r>
        <w:rPr>
          <w:noProof/>
        </w:rPr>
        <w:lastRenderedPageBreak/>
        <w:drawing>
          <wp:inline distT="0" distB="0" distL="0" distR="0" wp14:anchorId="3C3A22AE" wp14:editId="64B811F2">
            <wp:extent cx="5618390" cy="4015237"/>
            <wp:effectExtent l="0" t="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618390" cy="4015237"/>
                    </a:xfrm>
                    <a:prstGeom prst="rect">
                      <a:avLst/>
                    </a:prstGeom>
                    <a:noFill/>
                    <a:ln>
                      <a:noFill/>
                    </a:ln>
                  </pic:spPr>
                </pic:pic>
              </a:graphicData>
            </a:graphic>
          </wp:inline>
        </w:drawing>
      </w:r>
    </w:p>
    <w:p w14:paraId="6B5CE019" w14:textId="495154BD" w:rsidR="00491443" w:rsidRDefault="007677C8" w:rsidP="00995116">
      <w:pPr>
        <w:pStyle w:val="Caption"/>
        <w:rPr>
          <w:color w:val="FF0000"/>
        </w:rPr>
      </w:pPr>
      <w:r>
        <w:t xml:space="preserve">S </w:t>
      </w:r>
      <w:fldSimple w:instr=" SEQ S \* ARABIC ">
        <w:r w:rsidR="00242E7D">
          <w:rPr>
            <w:noProof/>
          </w:rPr>
          <w:t>5</w:t>
        </w:r>
      </w:fldSimple>
      <w:r>
        <w:t xml:space="preserve">: The Mass spectra of </w:t>
      </w:r>
      <w:proofErr w:type="gramStart"/>
      <w:r>
        <w:t>Ag[</w:t>
      </w:r>
      <w:proofErr w:type="gramEnd"/>
      <w:r>
        <w:t>(22</w:t>
      </w:r>
      <w:r>
        <w:rPr>
          <w:vertAlign w:val="subscript"/>
        </w:rPr>
        <w:t>1</w:t>
      </w:r>
      <w:r>
        <w:t>5</w:t>
      </w:r>
      <w:r>
        <w:rPr>
          <w:vertAlign w:val="subscript"/>
        </w:rPr>
        <w:t>2</w:t>
      </w:r>
      <w:r>
        <w:t>)</w:t>
      </w:r>
      <w:r>
        <w:rPr>
          <w:vertAlign w:val="subscript"/>
        </w:rPr>
        <w:t>2</w:t>
      </w:r>
      <w:r>
        <w:t>]</w:t>
      </w:r>
      <w:r w:rsidR="003F23F9">
        <w:t xml:space="preserve"> in acetonitrile</w:t>
      </w:r>
      <w:r>
        <w:t>. This is the mass spectra of the product formed from the standard reaction (</w:t>
      </w:r>
      <w:r w:rsidRPr="004F60E9">
        <w:t>Iron,</w:t>
      </w:r>
      <w:r>
        <w:t xml:space="preserve"> </w:t>
      </w:r>
      <w:r w:rsidRPr="004F60E9">
        <w:t>4,4'-Methylenedianiline</w:t>
      </w:r>
      <w:r>
        <w:t xml:space="preserve">, and </w:t>
      </w:r>
      <w:r w:rsidRPr="004F60E9">
        <w:t>5-Methylpicolinaldehyde</w:t>
      </w:r>
      <w:r>
        <w:t>)</w:t>
      </w:r>
      <w:r w:rsidR="0001387E">
        <w:t>.</w:t>
      </w:r>
    </w:p>
    <w:p w14:paraId="7D635042" w14:textId="77777777" w:rsidR="00995116" w:rsidRDefault="00995116" w:rsidP="00491443"/>
    <w:p w14:paraId="62755FCE" w14:textId="77777777" w:rsidR="00491443" w:rsidRPr="00491443" w:rsidRDefault="00491443" w:rsidP="00491443"/>
    <w:p w14:paraId="2D452BEF" w14:textId="77777777" w:rsidR="0001387E" w:rsidRDefault="0001387E" w:rsidP="0001387E">
      <w:pPr>
        <w:keepNext/>
      </w:pPr>
      <w:r>
        <w:rPr>
          <w:noProof/>
        </w:rPr>
        <w:drawing>
          <wp:inline distT="0" distB="0" distL="0" distR="0" wp14:anchorId="7924BA35" wp14:editId="64496782">
            <wp:extent cx="6645910" cy="3064643"/>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645910" cy="3064643"/>
                    </a:xfrm>
                    <a:prstGeom prst="rect">
                      <a:avLst/>
                    </a:prstGeom>
                    <a:noFill/>
                    <a:ln>
                      <a:noFill/>
                    </a:ln>
                  </pic:spPr>
                </pic:pic>
              </a:graphicData>
            </a:graphic>
          </wp:inline>
        </w:drawing>
      </w:r>
    </w:p>
    <w:p w14:paraId="22886336" w14:textId="0EE7D1CA" w:rsidR="0001387E" w:rsidRDefault="0001387E" w:rsidP="0001387E">
      <w:pPr>
        <w:pStyle w:val="Caption"/>
        <w:rPr>
          <w:color w:val="FF0000"/>
        </w:rPr>
      </w:pPr>
      <w:r>
        <w:t xml:space="preserve">S </w:t>
      </w:r>
      <w:fldSimple w:instr=" SEQ S \* ARABIC ">
        <w:r w:rsidR="00242E7D">
          <w:rPr>
            <w:noProof/>
          </w:rPr>
          <w:t>6</w:t>
        </w:r>
      </w:fldSimple>
      <w:r>
        <w:t>: The NMR spectra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rsidR="003F23F9">
        <w:t xml:space="preserve"> in deuterated acetonitrile</w:t>
      </w:r>
      <w:r>
        <w:t>. This is the NMR spectra of the product formed from the standard reaction (</w:t>
      </w:r>
      <w:r w:rsidRPr="004F60E9">
        <w:t>Iron,</w:t>
      </w:r>
      <w:r>
        <w:t xml:space="preserve"> </w:t>
      </w:r>
      <w:r w:rsidRPr="004F60E9">
        <w:t>4,4'-Methylenedianiline</w:t>
      </w:r>
      <w:r>
        <w:t xml:space="preserve">, and </w:t>
      </w:r>
      <w:r w:rsidRPr="004F60E9">
        <w:t>5-Methylpicolinaldehyde</w:t>
      </w:r>
      <w:r>
        <w:t xml:space="preserve">). </w:t>
      </w:r>
      <w:r w:rsidRPr="0001387E">
        <w:rPr>
          <w:color w:val="FF0000"/>
        </w:rPr>
        <w:t>(This is the fake spectra</w:t>
      </w:r>
      <w:r>
        <w:rPr>
          <w:color w:val="FF0000"/>
        </w:rPr>
        <w:t xml:space="preserve"> + have a look at how the literature references NMR spectra</w:t>
      </w:r>
      <w:r w:rsidRPr="0001387E">
        <w:rPr>
          <w:color w:val="FF0000"/>
        </w:rPr>
        <w:t>)</w:t>
      </w:r>
    </w:p>
    <w:p w14:paraId="0273E4CC" w14:textId="77777777" w:rsidR="003F23F9" w:rsidRDefault="003F23F9" w:rsidP="003F23F9">
      <w:pPr>
        <w:keepNext/>
      </w:pPr>
      <w:r>
        <w:rPr>
          <w:noProof/>
        </w:rPr>
        <w:lastRenderedPageBreak/>
        <w:drawing>
          <wp:inline distT="0" distB="0" distL="0" distR="0" wp14:anchorId="433799A2" wp14:editId="072E8D48">
            <wp:extent cx="6640195" cy="2834281"/>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6640195" cy="2834281"/>
                    </a:xfrm>
                    <a:prstGeom prst="rect">
                      <a:avLst/>
                    </a:prstGeom>
                    <a:noFill/>
                    <a:ln>
                      <a:noFill/>
                    </a:ln>
                  </pic:spPr>
                </pic:pic>
              </a:graphicData>
            </a:graphic>
          </wp:inline>
        </w:drawing>
      </w:r>
    </w:p>
    <w:p w14:paraId="55CF2ED2" w14:textId="43861D75" w:rsidR="0001387E" w:rsidRDefault="003F23F9" w:rsidP="0001387E">
      <w:pPr>
        <w:pStyle w:val="Caption"/>
        <w:rPr>
          <w:color w:val="FF0000"/>
        </w:rPr>
      </w:pPr>
      <w:bookmarkStart w:id="380" w:name="_Ref171418523"/>
      <w:r>
        <w:t xml:space="preserve">S </w:t>
      </w:r>
      <w:fldSimple w:instr=" SEQ S \* ARABIC ">
        <w:r w:rsidR="00242E7D">
          <w:rPr>
            <w:noProof/>
          </w:rPr>
          <w:t>7</w:t>
        </w:r>
      </w:fldSimple>
      <w:bookmarkEnd w:id="380"/>
      <w:r>
        <w:t>: The structure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xml:space="preserve"> obtained from x-ray crystallography</w:t>
      </w:r>
      <w:r w:rsidR="00501D63">
        <w:t xml:space="preserve">. Crystals were grown from a vapour diffusion set up with toluene as the precipitant and left </w:t>
      </w:r>
      <w:r w:rsidR="00264CB6">
        <w:t xml:space="preserve">to grow </w:t>
      </w:r>
      <w:r w:rsidR="00501D63">
        <w:t xml:space="preserve">for a week. </w:t>
      </w:r>
    </w:p>
    <w:p w14:paraId="6F00CF3C" w14:textId="77777777" w:rsidR="00A24203" w:rsidRDefault="00A24203" w:rsidP="00A24203">
      <w:pPr>
        <w:keepNext/>
      </w:pPr>
      <w:r>
        <w:rPr>
          <w:noProof/>
        </w:rPr>
        <w:lastRenderedPageBreak/>
        <w:drawing>
          <wp:inline distT="0" distB="0" distL="0" distR="0" wp14:anchorId="704B6CE6" wp14:editId="584E294F">
            <wp:extent cx="6644640" cy="6644640"/>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690E8AAD" w14:textId="1A0083F8" w:rsidR="00C851A3" w:rsidRPr="00C851A3" w:rsidRDefault="00A24203" w:rsidP="00C851A3">
      <w:pPr>
        <w:pStyle w:val="Caption"/>
      </w:pPr>
      <w:bookmarkStart w:id="381" w:name="_Ref172042738"/>
      <w:bookmarkStart w:id="382" w:name="_Ref172042732"/>
      <w:r>
        <w:t xml:space="preserve">S </w:t>
      </w:r>
      <w:fldSimple w:instr=" SEQ S \* ARABIC ">
        <w:r w:rsidR="00242E7D">
          <w:rPr>
            <w:noProof/>
          </w:rPr>
          <w:t>8</w:t>
        </w:r>
      </w:fldSimple>
      <w:bookmarkEnd w:id="381"/>
      <w:r>
        <w:t>:</w:t>
      </w:r>
      <w:bookmarkEnd w:id="382"/>
      <w:r>
        <w:t xml:space="preserve"> A UMAP dimensionality reduction </w:t>
      </w:r>
      <w:r w:rsidR="00E7571B">
        <w:t>(</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 xml:space="preserve">) </w:t>
      </w:r>
      <w:r>
        <w:t xml:space="preserve">of the features: </w:t>
      </w:r>
      <w:r w:rsidR="00C851A3">
        <w:t>metal size, the nature of amine, number of rotatable bonds between amines, the enforced angle between amines, the partial charge of carbonyl carbon, the volume of the alpha bulky group and the size of the ring attached to the carbonyl (features selected in section 4.1.1). The types of amines present in a reaction are shown by plot colour.</w:t>
      </w:r>
    </w:p>
    <w:p w14:paraId="3154BCCB" w14:textId="77777777" w:rsidR="00A24203" w:rsidRDefault="00A24203" w:rsidP="00A24203">
      <w:pPr>
        <w:keepNext/>
      </w:pPr>
      <w:r>
        <w:rPr>
          <w:noProof/>
        </w:rPr>
        <w:lastRenderedPageBreak/>
        <w:drawing>
          <wp:inline distT="0" distB="0" distL="0" distR="0" wp14:anchorId="4A320C96" wp14:editId="610C5796">
            <wp:extent cx="6644640" cy="66446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30CE2346" w14:textId="49EDD030" w:rsidR="00C851A3" w:rsidRPr="00C851A3" w:rsidRDefault="00A24203" w:rsidP="00C851A3">
      <w:pPr>
        <w:pStyle w:val="Caption"/>
      </w:pPr>
      <w:bookmarkStart w:id="383" w:name="_Ref172042740"/>
      <w:r>
        <w:t xml:space="preserve">S </w:t>
      </w:r>
      <w:fldSimple w:instr=" SEQ S \* ARABIC ">
        <w:r w:rsidR="00242E7D">
          <w:rPr>
            <w:noProof/>
          </w:rPr>
          <w:t>9</w:t>
        </w:r>
      </w:fldSimple>
      <w:bookmarkEnd w:id="383"/>
      <w:r>
        <w:t>:</w:t>
      </w:r>
      <w:r w:rsidR="00C851A3">
        <w:t xml:space="preserve"> A UMAP dimensionality reduction</w:t>
      </w:r>
      <w:r w:rsidR="00E7571B">
        <w:t xml:space="preserve"> (</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w:t>
      </w:r>
      <w:r w:rsidR="00C851A3">
        <w:t xml:space="preserve"> of the features: metal size, the nature of amine, number of rotatable bonds between amines, the enforced angle between amines, the partial charge of carbonyl carbon, the volume of the alpha bulky group and the size of the ring attached to the carbonyl (features selected in section 4.1.1). The types of metals present in a reaction are shown by plot colour.</w:t>
      </w:r>
    </w:p>
    <w:sectPr w:rsidR="00C851A3" w:rsidRPr="00C851A3" w:rsidSect="009108DC">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Ayme, Jean-François" w:date="2024-07-29T19:07:00Z" w:initials="JA">
    <w:p w14:paraId="27BC401B" w14:textId="77777777" w:rsidR="00DC2FE2" w:rsidRDefault="00DC2FE2" w:rsidP="00A950A2">
      <w:pPr>
        <w:pStyle w:val="CommentText"/>
      </w:pPr>
      <w:r>
        <w:rPr>
          <w:rStyle w:val="CommentReference"/>
        </w:rPr>
        <w:annotationRef/>
      </w:r>
      <w:r>
        <w:t>Provide experimental details on how you did the test. Like 2-5 mg of each reagent was placed in vials and incremental aliquot of acetonitrile where added from 0.1 mL to 0.3 mL. The selection criteria for success were….</w:t>
      </w:r>
    </w:p>
    <w:p w14:paraId="3F1C67FD" w14:textId="77777777" w:rsidR="00DC2FE2" w:rsidRDefault="00DC2FE2" w:rsidP="00A950A2">
      <w:pPr>
        <w:pStyle w:val="CommentText"/>
      </w:pPr>
      <w:r>
        <w:t>The above is just an imaginary example to give you an idea what to add</w:t>
      </w:r>
    </w:p>
  </w:comment>
  <w:comment w:id="76" w:author="Ayme, Jean-François" w:date="2024-07-29T19:12:00Z" w:initials="JA">
    <w:p w14:paraId="35C5A850" w14:textId="77777777" w:rsidR="00DC2FE2" w:rsidRDefault="00DC2FE2" w:rsidP="00526F0D">
      <w:pPr>
        <w:pStyle w:val="CommentText"/>
      </w:pPr>
      <w:r>
        <w:rPr>
          <w:rStyle w:val="CommentReference"/>
        </w:rPr>
        <w:annotationRef/>
      </w:r>
      <w:r>
        <w:t>Add reference to appropriate section</w:t>
      </w:r>
    </w:p>
  </w:comment>
  <w:comment w:id="80" w:author="Ayme, Jean-François" w:date="2024-07-29T19:17:00Z" w:initials="JA">
    <w:p w14:paraId="5F79A0B8" w14:textId="77777777" w:rsidR="00DC2FE2" w:rsidRDefault="00DC2FE2" w:rsidP="00526F0D">
      <w:pPr>
        <w:pStyle w:val="CommentText"/>
      </w:pPr>
      <w:r>
        <w:rPr>
          <w:rStyle w:val="CommentReference"/>
        </w:rPr>
        <w:annotationRef/>
      </w:r>
      <w:r>
        <w:t>Add the number of equivalents it represent also fairly sure we are not using the same ratio metal to ligand for tetrahedric and octahedric metals.</w:t>
      </w:r>
      <w:r>
        <w:br/>
      </w:r>
      <w:r>
        <w:br/>
        <w:t>something like 30 mM (1 eq for tetrahedric metals 0.5 eq for octrahedric metals)</w:t>
      </w:r>
      <w:r>
        <w:br/>
      </w:r>
      <w:r>
        <w:br/>
        <w:t xml:space="preserve">not sure the above numbers are correct check </w:t>
      </w:r>
    </w:p>
  </w:comment>
  <w:comment w:id="88" w:author="Ayme, Jean-François" w:date="2024-07-29T19:20:00Z" w:initials="JA">
    <w:p w14:paraId="57C9B30A" w14:textId="77777777" w:rsidR="00DC2FE2" w:rsidRDefault="00DC2FE2" w:rsidP="00AF4AA3">
      <w:pPr>
        <w:pStyle w:val="CommentText"/>
      </w:pPr>
      <w:r>
        <w:rPr>
          <w:rStyle w:val="CommentReference"/>
        </w:rPr>
        <w:annotationRef/>
      </w:r>
      <w:r>
        <w:t>Always a space between number and units that is the convention</w:t>
      </w:r>
    </w:p>
  </w:comment>
  <w:comment w:id="97" w:author="Ayme, Jean-François" w:date="2024-07-29T19:24:00Z" w:initials="JA">
    <w:p w14:paraId="128805DB" w14:textId="77777777" w:rsidR="00DC2FE2" w:rsidRDefault="00DC2FE2" w:rsidP="000D0501">
      <w:pPr>
        <w:pStyle w:val="CommentText"/>
      </w:pPr>
      <w:r>
        <w:rPr>
          <w:rStyle w:val="CommentReference"/>
        </w:rPr>
        <w:annotationRef/>
      </w:r>
      <w:r>
        <w:t>Not needed as you provide details after</w:t>
      </w:r>
    </w:p>
  </w:comment>
  <w:comment w:id="107" w:author="Ayme, Jean-François" w:date="2024-07-29T19:28:00Z" w:initials="JA">
    <w:p w14:paraId="5FBD5611" w14:textId="77777777" w:rsidR="00DC2FE2" w:rsidRDefault="00DC2FE2" w:rsidP="00810E2A">
      <w:pPr>
        <w:pStyle w:val="CommentText"/>
      </w:pPr>
      <w:r>
        <w:rPr>
          <w:rStyle w:val="CommentReference"/>
        </w:rPr>
        <w:annotationRef/>
      </w:r>
      <w:r>
        <w:t>Too much repetition</w:t>
      </w:r>
    </w:p>
  </w:comment>
  <w:comment w:id="124" w:author="Ayme, Jean-François" w:date="2024-07-29T19:34:00Z" w:initials="JA">
    <w:p w14:paraId="7EE1863A" w14:textId="77777777" w:rsidR="00DC2FE2" w:rsidRDefault="00DC2FE2" w:rsidP="00810E2A">
      <w:pPr>
        <w:pStyle w:val="CommentText"/>
      </w:pPr>
      <w:r>
        <w:rPr>
          <w:rStyle w:val="CommentReference"/>
        </w:rPr>
        <w:annotationRef/>
      </w:r>
      <w:r>
        <w:t>Check and put real numbers</w:t>
      </w:r>
    </w:p>
  </w:comment>
  <w:comment w:id="142" w:author="Ayme, Jean-François" w:date="2024-07-29T19:40:00Z" w:initials="JA">
    <w:p w14:paraId="0A06E83F" w14:textId="77777777" w:rsidR="00DC2FE2" w:rsidRDefault="00DC2FE2" w:rsidP="00A25613">
      <w:pPr>
        <w:pStyle w:val="CommentText"/>
      </w:pPr>
      <w:r>
        <w:rPr>
          <w:rStyle w:val="CommentReference"/>
        </w:rPr>
        <w:annotationRef/>
      </w:r>
      <w:r>
        <w:t>Calculate approximative number</w:t>
      </w:r>
    </w:p>
  </w:comment>
  <w:comment w:id="190" w:author="Ayme, Jean-François" w:date="2024-07-29T19:51:00Z" w:initials="JA">
    <w:p w14:paraId="07283650" w14:textId="37F6A396" w:rsidR="00DC2FE2" w:rsidRDefault="00DC2FE2" w:rsidP="001E32A3">
      <w:pPr>
        <w:pStyle w:val="CommentText"/>
      </w:pPr>
      <w:r>
        <w:rPr>
          <w:rStyle w:val="CommentReference"/>
        </w:rPr>
        <w:annotationRef/>
      </w:r>
      <w:r>
        <w:t xml:space="preserve">Important to precise which type of NMR you use </w:t>
      </w:r>
      <w:r w:rsidR="00995236">
        <w:t xml:space="preserve"> </w:t>
      </w:r>
    </w:p>
  </w:comment>
  <w:comment w:id="203" w:author="Ayme, Jean-François" w:date="2024-07-29T19:58:00Z" w:initials="JA">
    <w:p w14:paraId="4023004C" w14:textId="77777777" w:rsidR="00DC2FE2" w:rsidRDefault="00DC2FE2" w:rsidP="00024E9F">
      <w:pPr>
        <w:pStyle w:val="CommentText"/>
      </w:pPr>
      <w:r>
        <w:rPr>
          <w:rStyle w:val="CommentReference"/>
        </w:rPr>
        <w:annotationRef/>
      </w:r>
      <w:r>
        <w:t xml:space="preserve">No accurate, NMR indicate if a reaction has occurred and if a supramolecular species has been formed. MS gives a validation of the above but also inform on the metal to ligand ration of the species formed, which NMR cannot do. </w:t>
      </w:r>
    </w:p>
  </w:comment>
  <w:comment w:id="216" w:author="Ayme, Jean-François" w:date="2024-07-29T20:07:00Z" w:initials="JA">
    <w:p w14:paraId="3AA654AD" w14:textId="77777777" w:rsidR="00DC2FE2" w:rsidRDefault="00DC2FE2" w:rsidP="00FB7631">
      <w:pPr>
        <w:pStyle w:val="CommentText"/>
      </w:pPr>
      <w:r>
        <w:rPr>
          <w:rStyle w:val="CommentReference"/>
        </w:rPr>
        <w:annotationRef/>
      </w:r>
      <w:r>
        <w:t>Good section</w:t>
      </w:r>
    </w:p>
  </w:comment>
  <w:comment w:id="221" w:author="Ayme, Jean-François" w:date="2024-07-30T05:41:00Z" w:initials="JA">
    <w:p w14:paraId="3647B923" w14:textId="77777777" w:rsidR="00DC2FE2" w:rsidRDefault="00DC2FE2" w:rsidP="004E3BB2">
      <w:pPr>
        <w:pStyle w:val="CommentText"/>
      </w:pPr>
      <w:r>
        <w:rPr>
          <w:rStyle w:val="CommentReference"/>
        </w:rPr>
        <w:annotationRef/>
      </w:r>
      <w:r>
        <w:t>What are these outcomes?</w:t>
      </w:r>
    </w:p>
  </w:comment>
  <w:comment w:id="222" w:author="Ayme, Jean-François" w:date="2024-07-30T05:47:00Z" w:initials="JA">
    <w:p w14:paraId="3AF7934A" w14:textId="77777777" w:rsidR="00DC2FE2" w:rsidRDefault="00DC2FE2" w:rsidP="00553AA3">
      <w:pPr>
        <w:pStyle w:val="CommentText"/>
      </w:pPr>
      <w:r>
        <w:rPr>
          <w:rStyle w:val="CommentReference"/>
        </w:rPr>
        <w:annotationRef/>
      </w:r>
      <w:r>
        <w:t xml:space="preserve">I think you need to precise that it is m/z peaks for the same metal to ligand ration but with different loss of counter anions </w:t>
      </w:r>
    </w:p>
  </w:comment>
  <w:comment w:id="224" w:author="Ayme, Jean-François" w:date="2024-07-30T05:50:00Z" w:initials="JA">
    <w:p w14:paraId="3C77C8F0" w14:textId="77777777" w:rsidR="00DC2FE2" w:rsidRDefault="00DC2FE2" w:rsidP="00553AA3">
      <w:pPr>
        <w:pStyle w:val="CommentText"/>
      </w:pPr>
      <w:r>
        <w:rPr>
          <w:rStyle w:val="CommentReference"/>
        </w:rPr>
        <w:annotationRef/>
      </w:r>
      <w:r>
        <w:t>No idea what you mean here</w:t>
      </w:r>
    </w:p>
  </w:comment>
  <w:comment w:id="225" w:author="Ayme, Jean-François" w:date="2024-07-30T05:56:00Z" w:initials="JA">
    <w:p w14:paraId="00D7A7CF" w14:textId="77777777" w:rsidR="00DC2FE2" w:rsidRDefault="00DC2FE2" w:rsidP="00A14E24">
      <w:pPr>
        <w:pStyle w:val="CommentText"/>
      </w:pPr>
      <w:r>
        <w:rPr>
          <w:rStyle w:val="CommentReference"/>
        </w:rPr>
        <w:annotationRef/>
      </w:r>
      <w:r>
        <w:t>You need to give explanation, you cannot just put statement like what you add originally as someone not knowing the project will have no idea where these conclusions are coming from</w:t>
      </w:r>
    </w:p>
  </w:comment>
  <w:comment w:id="250" w:author="Ayme, Jean-François" w:date="2024-07-30T05:57:00Z" w:initials="JA">
    <w:p w14:paraId="761260A0" w14:textId="77777777" w:rsidR="00DC2FE2" w:rsidRDefault="00DC2FE2" w:rsidP="00A14E24">
      <w:pPr>
        <w:pStyle w:val="CommentText"/>
      </w:pPr>
      <w:r>
        <w:rPr>
          <w:rStyle w:val="CommentReference"/>
        </w:rPr>
        <w:annotationRef/>
      </w:r>
      <w:r>
        <w:t>No idea what you mean here</w:t>
      </w:r>
    </w:p>
  </w:comment>
  <w:comment w:id="251" w:author="Ayme, Jean-François" w:date="2024-07-30T06:00:00Z" w:initials="JA">
    <w:p w14:paraId="2C88F648" w14:textId="77777777" w:rsidR="00DC2FE2" w:rsidRDefault="00DC2FE2" w:rsidP="00A14E24">
      <w:pPr>
        <w:pStyle w:val="CommentText"/>
      </w:pPr>
      <w:r>
        <w:rPr>
          <w:rStyle w:val="CommentReference"/>
        </w:rPr>
        <w:annotationRef/>
      </w:r>
      <w:r>
        <w:t>Need to rephrase</w:t>
      </w:r>
    </w:p>
  </w:comment>
  <w:comment w:id="268" w:author="Ayme, Jean-François" w:date="2024-07-30T06:03:00Z" w:initials="JA">
    <w:p w14:paraId="4B2333DA" w14:textId="77777777" w:rsidR="00DC2FE2" w:rsidRDefault="00DC2FE2" w:rsidP="00A14E24">
      <w:pPr>
        <w:pStyle w:val="CommentText"/>
      </w:pPr>
      <w:r>
        <w:rPr>
          <w:rStyle w:val="CommentReference"/>
        </w:rPr>
        <w:annotationRef/>
      </w:r>
      <w:r>
        <w:t>Carefull with the wording MS is not a quantitative analytical methode</w:t>
      </w:r>
    </w:p>
  </w:comment>
  <w:comment w:id="349" w:author="Ayme, Jean-François" w:date="2024-07-30T06:23:00Z" w:initials="JA">
    <w:p w14:paraId="699A6B30" w14:textId="77777777" w:rsidR="00DC2FE2" w:rsidRDefault="00DC2FE2" w:rsidP="00FA5A09">
      <w:pPr>
        <w:pStyle w:val="CommentText"/>
      </w:pPr>
      <w:r>
        <w:rPr>
          <w:rStyle w:val="CommentReference"/>
        </w:rPr>
        <w:annotationRef/>
      </w:r>
      <w:r>
        <w:t>Forest of peak is clearly not a scientific term</w:t>
      </w:r>
    </w:p>
  </w:comment>
  <w:comment w:id="354" w:author="Ayme, Jean-François" w:date="2024-07-30T06:25:00Z" w:initials="JA">
    <w:p w14:paraId="2B32216C" w14:textId="77777777" w:rsidR="00DC2FE2" w:rsidRDefault="00DC2FE2" w:rsidP="00FA5A09">
      <w:pPr>
        <w:pStyle w:val="CommentText"/>
      </w:pPr>
      <w:r>
        <w:rPr>
          <w:rStyle w:val="CommentReference"/>
        </w:rPr>
        <w:annotationRef/>
      </w:r>
      <w:r>
        <w:t>Give details like what I added in the MS section</w:t>
      </w:r>
    </w:p>
  </w:comment>
  <w:comment w:id="357" w:author="Ayme, Jean-François" w:date="2024-07-30T06:26:00Z" w:initials="JA">
    <w:p w14:paraId="4884F2CA" w14:textId="77777777" w:rsidR="00DC2FE2" w:rsidRDefault="00DC2FE2" w:rsidP="00FA5A09">
      <w:pPr>
        <w:pStyle w:val="CommentText"/>
      </w:pPr>
      <w:r>
        <w:rPr>
          <w:rStyle w:val="CommentReference"/>
        </w:rPr>
        <w:annotationRef/>
      </w:r>
      <w:r>
        <w:t>No idea what you mean here</w:t>
      </w:r>
    </w:p>
  </w:comment>
  <w:comment w:id="361" w:author="Ayme, Jean-François" w:date="2024-07-30T06:30:00Z" w:initials="JA">
    <w:p w14:paraId="3E25D01F" w14:textId="77777777" w:rsidR="00DC2FE2" w:rsidRDefault="00DC2FE2" w:rsidP="00453F93">
      <w:pPr>
        <w:pStyle w:val="CommentText"/>
      </w:pPr>
      <w:r>
        <w:rPr>
          <w:rStyle w:val="CommentReference"/>
        </w:rPr>
        <w:annotationRef/>
      </w:r>
      <w:r>
        <w:t>No idea what you mean in your last sentence, alsoyou should quickly explain what a confusion matrix is and what type of information you expect from it (as most of your examiner will most likely not be familiar with confusion matrix)</w:t>
      </w:r>
    </w:p>
  </w:comment>
  <w:comment w:id="372" w:author="Berardi, Emanuele" w:date="2024-07-25T10:20:00Z" w:initials="BE">
    <w:p w14:paraId="1BD078A9" w14:textId="46659043" w:rsidR="00DC2FE2" w:rsidRDefault="00DC2FE2">
      <w:pPr>
        <w:pStyle w:val="CommentText"/>
      </w:pPr>
      <w:r>
        <w:rPr>
          <w:rStyle w:val="CommentReference"/>
        </w:rPr>
        <w:annotationRef/>
      </w:r>
      <w:r>
        <w:t>If have time, add section showing reliability of workflow by comparing nmr spectra of different runs. Then add this outcome to conclusion</w:t>
      </w:r>
    </w:p>
    <w:p w14:paraId="3C37EB19" w14:textId="43A4940C" w:rsidR="00DC2FE2" w:rsidRDefault="00DC2FE2">
      <w:pPr>
        <w:pStyle w:val="CommentText"/>
      </w:pPr>
    </w:p>
  </w:comment>
  <w:comment w:id="371" w:author="Ayme, Jean-François" w:date="2024-07-30T06:35:00Z" w:initials="JA">
    <w:p w14:paraId="353A35EF" w14:textId="77777777" w:rsidR="00DC2FE2" w:rsidRDefault="00DC2FE2" w:rsidP="003337A9">
      <w:pPr>
        <w:pStyle w:val="CommentText"/>
      </w:pPr>
      <w:r>
        <w:rPr>
          <w:rStyle w:val="CommentReference"/>
        </w:rPr>
        <w:annotationRef/>
      </w:r>
      <w:r>
        <w:t>You need to expend quite a lot, look at conclusion of papers. You need to sumarize the key development and key finding and provide so analysis of these finding, were they what you expected can you draw big conclusions out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C67FD" w15:done="0"/>
  <w15:commentEx w15:paraId="35C5A850" w15:done="0"/>
  <w15:commentEx w15:paraId="5F79A0B8" w15:done="0"/>
  <w15:commentEx w15:paraId="57C9B30A" w15:done="0"/>
  <w15:commentEx w15:paraId="128805DB" w15:done="0"/>
  <w15:commentEx w15:paraId="5FBD5611" w15:done="0"/>
  <w15:commentEx w15:paraId="7EE1863A" w15:done="0"/>
  <w15:commentEx w15:paraId="0A06E83F" w15:done="0"/>
  <w15:commentEx w15:paraId="07283650" w15:done="0"/>
  <w15:commentEx w15:paraId="4023004C" w15:done="0"/>
  <w15:commentEx w15:paraId="3AA654AD" w15:done="0"/>
  <w15:commentEx w15:paraId="3647B923" w15:done="0"/>
  <w15:commentEx w15:paraId="3AF7934A" w15:done="0"/>
  <w15:commentEx w15:paraId="3C77C8F0" w15:done="0"/>
  <w15:commentEx w15:paraId="00D7A7CF" w15:done="0"/>
  <w15:commentEx w15:paraId="761260A0" w15:done="0"/>
  <w15:commentEx w15:paraId="2C88F648" w15:done="0"/>
  <w15:commentEx w15:paraId="4B2333DA" w15:done="0"/>
  <w15:commentEx w15:paraId="699A6B30" w15:done="0"/>
  <w15:commentEx w15:paraId="2B32216C" w15:done="0"/>
  <w15:commentEx w15:paraId="4884F2CA" w15:done="0"/>
  <w15:commentEx w15:paraId="3E25D01F" w15:done="0"/>
  <w15:commentEx w15:paraId="3C37EB19" w15:done="0"/>
  <w15:commentEx w15:paraId="353A35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661AF3" w16cex:dateUtc="2024-07-29T18:07:00Z"/>
  <w16cex:commentExtensible w16cex:durableId="14FB587E" w16cex:dateUtc="2024-07-29T18:12:00Z"/>
  <w16cex:commentExtensible w16cex:durableId="596A7B77" w16cex:dateUtc="2024-07-29T18:17:00Z"/>
  <w16cex:commentExtensible w16cex:durableId="681ED421" w16cex:dateUtc="2024-07-29T18:20:00Z"/>
  <w16cex:commentExtensible w16cex:durableId="5FF8040E" w16cex:dateUtc="2024-07-29T18:24:00Z"/>
  <w16cex:commentExtensible w16cex:durableId="6CE3B416" w16cex:dateUtc="2024-07-29T18:28:00Z"/>
  <w16cex:commentExtensible w16cex:durableId="4F0B0611" w16cex:dateUtc="2024-07-29T18:34:00Z"/>
  <w16cex:commentExtensible w16cex:durableId="36AD6DB9" w16cex:dateUtc="2024-07-29T18:40:00Z"/>
  <w16cex:commentExtensible w16cex:durableId="51BB84C5" w16cex:dateUtc="2024-07-29T18:51:00Z"/>
  <w16cex:commentExtensible w16cex:durableId="15FF3CC1" w16cex:dateUtc="2024-07-29T18:58:00Z"/>
  <w16cex:commentExtensible w16cex:durableId="58FB0092" w16cex:dateUtc="2024-07-29T19:07:00Z"/>
  <w16cex:commentExtensible w16cex:durableId="614C643D" w16cex:dateUtc="2024-07-30T04:41:00Z"/>
  <w16cex:commentExtensible w16cex:durableId="36063553" w16cex:dateUtc="2024-07-30T04:47:00Z"/>
  <w16cex:commentExtensible w16cex:durableId="57AE57C1" w16cex:dateUtc="2024-07-30T04:50:00Z"/>
  <w16cex:commentExtensible w16cex:durableId="10BADE11" w16cex:dateUtc="2024-07-30T04:56:00Z"/>
  <w16cex:commentExtensible w16cex:durableId="1D8CC917" w16cex:dateUtc="2024-07-30T04:57:00Z"/>
  <w16cex:commentExtensible w16cex:durableId="66B991B0" w16cex:dateUtc="2024-07-30T05:00:00Z"/>
  <w16cex:commentExtensible w16cex:durableId="5639DFB3" w16cex:dateUtc="2024-07-30T05:03:00Z"/>
  <w16cex:commentExtensible w16cex:durableId="2D7B19A9" w16cex:dateUtc="2024-07-30T05:23:00Z"/>
  <w16cex:commentExtensible w16cex:durableId="633A4D5A" w16cex:dateUtc="2024-07-30T05:25:00Z"/>
  <w16cex:commentExtensible w16cex:durableId="25DF76CE" w16cex:dateUtc="2024-07-30T05:26:00Z"/>
  <w16cex:commentExtensible w16cex:durableId="59F91EEA" w16cex:dateUtc="2024-07-30T05:30:00Z"/>
  <w16cex:commentExtensible w16cex:durableId="18124B56" w16cex:dateUtc="2024-07-30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C67FD" w16cid:durableId="42661AF3"/>
  <w16cid:commentId w16cid:paraId="35C5A850" w16cid:durableId="14FB587E"/>
  <w16cid:commentId w16cid:paraId="5F79A0B8" w16cid:durableId="596A7B77"/>
  <w16cid:commentId w16cid:paraId="57C9B30A" w16cid:durableId="681ED421"/>
  <w16cid:commentId w16cid:paraId="128805DB" w16cid:durableId="5FF8040E"/>
  <w16cid:commentId w16cid:paraId="5FBD5611" w16cid:durableId="6CE3B416"/>
  <w16cid:commentId w16cid:paraId="7EE1863A" w16cid:durableId="4F0B0611"/>
  <w16cid:commentId w16cid:paraId="0A06E83F" w16cid:durableId="36AD6DB9"/>
  <w16cid:commentId w16cid:paraId="07283650" w16cid:durableId="51BB84C5"/>
  <w16cid:commentId w16cid:paraId="4023004C" w16cid:durableId="15FF3CC1"/>
  <w16cid:commentId w16cid:paraId="3AA654AD" w16cid:durableId="58FB0092"/>
  <w16cid:commentId w16cid:paraId="3647B923" w16cid:durableId="614C643D"/>
  <w16cid:commentId w16cid:paraId="3AF7934A" w16cid:durableId="36063553"/>
  <w16cid:commentId w16cid:paraId="3C77C8F0" w16cid:durableId="57AE57C1"/>
  <w16cid:commentId w16cid:paraId="00D7A7CF" w16cid:durableId="10BADE11"/>
  <w16cid:commentId w16cid:paraId="761260A0" w16cid:durableId="1D8CC917"/>
  <w16cid:commentId w16cid:paraId="2C88F648" w16cid:durableId="66B991B0"/>
  <w16cid:commentId w16cid:paraId="4B2333DA" w16cid:durableId="5639DFB3"/>
  <w16cid:commentId w16cid:paraId="699A6B30" w16cid:durableId="2D7B19A9"/>
  <w16cid:commentId w16cid:paraId="2B32216C" w16cid:durableId="633A4D5A"/>
  <w16cid:commentId w16cid:paraId="4884F2CA" w16cid:durableId="25DF76CE"/>
  <w16cid:commentId w16cid:paraId="3E25D01F" w16cid:durableId="59F91EEA"/>
  <w16cid:commentId w16cid:paraId="3C37EB19" w16cid:durableId="2A4CA554"/>
  <w16cid:commentId w16cid:paraId="353A35EF" w16cid:durableId="18124B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79431" w14:textId="77777777" w:rsidR="00FF3846" w:rsidRDefault="00FF3846" w:rsidP="00E53028">
      <w:pPr>
        <w:spacing w:after="0" w:line="240" w:lineRule="auto"/>
      </w:pPr>
      <w:r>
        <w:separator/>
      </w:r>
    </w:p>
  </w:endnote>
  <w:endnote w:type="continuationSeparator" w:id="0">
    <w:p w14:paraId="5635E1A6" w14:textId="77777777" w:rsidR="00FF3846" w:rsidRDefault="00FF3846" w:rsidP="00E53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43355" w14:textId="77777777" w:rsidR="00FF3846" w:rsidRDefault="00FF3846" w:rsidP="00E53028">
      <w:pPr>
        <w:spacing w:after="0" w:line="240" w:lineRule="auto"/>
      </w:pPr>
      <w:r>
        <w:separator/>
      </w:r>
    </w:p>
  </w:footnote>
  <w:footnote w:type="continuationSeparator" w:id="0">
    <w:p w14:paraId="577B2994" w14:textId="77777777" w:rsidR="00FF3846" w:rsidRDefault="00FF3846" w:rsidP="00E53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7" type="#_x0000_t75" style="width:11.45pt;height:11.45pt" o:bullet="t">
        <v:imagedata r:id="rId1" o:title="mso1A7F"/>
      </v:shape>
    </w:pict>
  </w:numPicBullet>
  <w:abstractNum w:abstractNumId="0" w15:restartNumberingAfterBreak="0">
    <w:nsid w:val="006C696B"/>
    <w:multiLevelType w:val="hybridMultilevel"/>
    <w:tmpl w:val="10E0C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73370C"/>
    <w:multiLevelType w:val="hybridMultilevel"/>
    <w:tmpl w:val="1A6E5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8360F0"/>
    <w:multiLevelType w:val="hybridMultilevel"/>
    <w:tmpl w:val="64E28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FC728B"/>
    <w:multiLevelType w:val="hybridMultilevel"/>
    <w:tmpl w:val="7CA2E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2F80BAA"/>
    <w:multiLevelType w:val="hybridMultilevel"/>
    <w:tmpl w:val="EC200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BE2274"/>
    <w:multiLevelType w:val="hybridMultilevel"/>
    <w:tmpl w:val="4BD6B06E"/>
    <w:lvl w:ilvl="0" w:tplc="95D4955A">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6BB55DCE"/>
    <w:multiLevelType w:val="hybridMultilevel"/>
    <w:tmpl w:val="DE1A2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216B46"/>
    <w:multiLevelType w:val="hybridMultilevel"/>
    <w:tmpl w:val="AF889A14"/>
    <w:lvl w:ilvl="0" w:tplc="4E3A9F6E">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1"/>
  </w:num>
  <w:num w:numId="3">
    <w:abstractNumId w:val="5"/>
  </w:num>
  <w:num w:numId="4">
    <w:abstractNumId w:val="20"/>
  </w:num>
  <w:num w:numId="5">
    <w:abstractNumId w:val="12"/>
  </w:num>
  <w:num w:numId="6">
    <w:abstractNumId w:val="8"/>
  </w:num>
  <w:num w:numId="7">
    <w:abstractNumId w:val="3"/>
  </w:num>
  <w:num w:numId="8">
    <w:abstractNumId w:val="2"/>
  </w:num>
  <w:num w:numId="9">
    <w:abstractNumId w:val="10"/>
  </w:num>
  <w:num w:numId="10">
    <w:abstractNumId w:val="4"/>
  </w:num>
  <w:num w:numId="11">
    <w:abstractNumId w:val="18"/>
  </w:num>
  <w:num w:numId="12">
    <w:abstractNumId w:val="1"/>
  </w:num>
  <w:num w:numId="13">
    <w:abstractNumId w:val="16"/>
  </w:num>
  <w:num w:numId="14">
    <w:abstractNumId w:val="7"/>
  </w:num>
  <w:num w:numId="15">
    <w:abstractNumId w:val="15"/>
  </w:num>
  <w:num w:numId="16">
    <w:abstractNumId w:val="17"/>
  </w:num>
  <w:num w:numId="17">
    <w:abstractNumId w:val="13"/>
  </w:num>
  <w:num w:numId="18">
    <w:abstractNumId w:val="9"/>
  </w:num>
  <w:num w:numId="19">
    <w:abstractNumId w:val="6"/>
  </w:num>
  <w:num w:numId="20">
    <w:abstractNumId w:val="14"/>
  </w:num>
  <w:num w:numId="21">
    <w:abstractNumId w:val="0"/>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yme, Jean-François">
    <w15:presenceInfo w15:providerId="AD" w15:userId="S::jfayme@liverpool.ac.uk::447a28d8-6a36-4ed5-8bdd-4920d101b1ef"/>
  </w15:person>
  <w15:person w15:author="Berardi, Emanuele">
    <w15:presenceInfo w15:providerId="AD" w15:userId="S-1-5-21-137024685-2204166116-4157399963-566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30B7"/>
    <w:rsid w:val="000031A0"/>
    <w:rsid w:val="00003912"/>
    <w:rsid w:val="000043B5"/>
    <w:rsid w:val="00004E1D"/>
    <w:rsid w:val="00005961"/>
    <w:rsid w:val="000105D9"/>
    <w:rsid w:val="00010724"/>
    <w:rsid w:val="000109A7"/>
    <w:rsid w:val="00010BD6"/>
    <w:rsid w:val="00011BA8"/>
    <w:rsid w:val="00011CF3"/>
    <w:rsid w:val="00012293"/>
    <w:rsid w:val="00012400"/>
    <w:rsid w:val="00012AAB"/>
    <w:rsid w:val="0001387E"/>
    <w:rsid w:val="00013DA5"/>
    <w:rsid w:val="0001429B"/>
    <w:rsid w:val="00015C2D"/>
    <w:rsid w:val="0002067E"/>
    <w:rsid w:val="00020BCC"/>
    <w:rsid w:val="0002254C"/>
    <w:rsid w:val="000234F9"/>
    <w:rsid w:val="000245B3"/>
    <w:rsid w:val="00024883"/>
    <w:rsid w:val="00024E9F"/>
    <w:rsid w:val="000253A8"/>
    <w:rsid w:val="00027F9B"/>
    <w:rsid w:val="000309EA"/>
    <w:rsid w:val="00034B1A"/>
    <w:rsid w:val="00036495"/>
    <w:rsid w:val="00036B0A"/>
    <w:rsid w:val="00037BE4"/>
    <w:rsid w:val="00037DAC"/>
    <w:rsid w:val="000405D2"/>
    <w:rsid w:val="000407FD"/>
    <w:rsid w:val="00042071"/>
    <w:rsid w:val="00044A03"/>
    <w:rsid w:val="00045C30"/>
    <w:rsid w:val="000460E0"/>
    <w:rsid w:val="0004660B"/>
    <w:rsid w:val="00046ED5"/>
    <w:rsid w:val="00047EE3"/>
    <w:rsid w:val="00047F54"/>
    <w:rsid w:val="00050F68"/>
    <w:rsid w:val="000517EB"/>
    <w:rsid w:val="0005370D"/>
    <w:rsid w:val="00055514"/>
    <w:rsid w:val="00056B18"/>
    <w:rsid w:val="000571BE"/>
    <w:rsid w:val="00057863"/>
    <w:rsid w:val="000579A6"/>
    <w:rsid w:val="00057A97"/>
    <w:rsid w:val="000623E7"/>
    <w:rsid w:val="0006375F"/>
    <w:rsid w:val="0006430C"/>
    <w:rsid w:val="000649D6"/>
    <w:rsid w:val="00064D53"/>
    <w:rsid w:val="00065991"/>
    <w:rsid w:val="000671BD"/>
    <w:rsid w:val="0006791C"/>
    <w:rsid w:val="0007037B"/>
    <w:rsid w:val="00070459"/>
    <w:rsid w:val="00070930"/>
    <w:rsid w:val="000734AE"/>
    <w:rsid w:val="000738A5"/>
    <w:rsid w:val="00073B83"/>
    <w:rsid w:val="00073BBC"/>
    <w:rsid w:val="000744B4"/>
    <w:rsid w:val="000751E0"/>
    <w:rsid w:val="00075206"/>
    <w:rsid w:val="0007552E"/>
    <w:rsid w:val="00077789"/>
    <w:rsid w:val="00077E32"/>
    <w:rsid w:val="0008006A"/>
    <w:rsid w:val="00080260"/>
    <w:rsid w:val="00080B50"/>
    <w:rsid w:val="00080FA7"/>
    <w:rsid w:val="00081707"/>
    <w:rsid w:val="0008420D"/>
    <w:rsid w:val="0008484B"/>
    <w:rsid w:val="000871E2"/>
    <w:rsid w:val="000872B1"/>
    <w:rsid w:val="0009102C"/>
    <w:rsid w:val="00094596"/>
    <w:rsid w:val="0009468F"/>
    <w:rsid w:val="00095178"/>
    <w:rsid w:val="00095E21"/>
    <w:rsid w:val="000971D9"/>
    <w:rsid w:val="000A05E7"/>
    <w:rsid w:val="000A06A9"/>
    <w:rsid w:val="000A091C"/>
    <w:rsid w:val="000A1F83"/>
    <w:rsid w:val="000A2357"/>
    <w:rsid w:val="000A2729"/>
    <w:rsid w:val="000A383C"/>
    <w:rsid w:val="000A3EF4"/>
    <w:rsid w:val="000A5A6E"/>
    <w:rsid w:val="000A7E18"/>
    <w:rsid w:val="000B00BA"/>
    <w:rsid w:val="000B18A5"/>
    <w:rsid w:val="000B1BD8"/>
    <w:rsid w:val="000B31AA"/>
    <w:rsid w:val="000B372D"/>
    <w:rsid w:val="000B6208"/>
    <w:rsid w:val="000B7F64"/>
    <w:rsid w:val="000C09CF"/>
    <w:rsid w:val="000C0AAC"/>
    <w:rsid w:val="000C0D66"/>
    <w:rsid w:val="000C1896"/>
    <w:rsid w:val="000C5336"/>
    <w:rsid w:val="000D0501"/>
    <w:rsid w:val="000D0BDA"/>
    <w:rsid w:val="000D4D99"/>
    <w:rsid w:val="000D4E12"/>
    <w:rsid w:val="000D5C7C"/>
    <w:rsid w:val="000D64F1"/>
    <w:rsid w:val="000E0EE6"/>
    <w:rsid w:val="000E1291"/>
    <w:rsid w:val="000E1298"/>
    <w:rsid w:val="000E52D6"/>
    <w:rsid w:val="000E568E"/>
    <w:rsid w:val="000E5ED6"/>
    <w:rsid w:val="000E6474"/>
    <w:rsid w:val="000E709A"/>
    <w:rsid w:val="000F0B41"/>
    <w:rsid w:val="000F1339"/>
    <w:rsid w:val="000F1400"/>
    <w:rsid w:val="000F2851"/>
    <w:rsid w:val="000F3DDF"/>
    <w:rsid w:val="000F3E6C"/>
    <w:rsid w:val="000F470A"/>
    <w:rsid w:val="000F61D1"/>
    <w:rsid w:val="00101A3E"/>
    <w:rsid w:val="00102146"/>
    <w:rsid w:val="001031B4"/>
    <w:rsid w:val="0010323A"/>
    <w:rsid w:val="001034E3"/>
    <w:rsid w:val="0010392A"/>
    <w:rsid w:val="00104929"/>
    <w:rsid w:val="00105D57"/>
    <w:rsid w:val="001063F3"/>
    <w:rsid w:val="00106638"/>
    <w:rsid w:val="001070FF"/>
    <w:rsid w:val="001071EA"/>
    <w:rsid w:val="00107E79"/>
    <w:rsid w:val="001105E9"/>
    <w:rsid w:val="00110982"/>
    <w:rsid w:val="00111204"/>
    <w:rsid w:val="00114665"/>
    <w:rsid w:val="001148B7"/>
    <w:rsid w:val="00115643"/>
    <w:rsid w:val="0012044A"/>
    <w:rsid w:val="00120DD0"/>
    <w:rsid w:val="00121849"/>
    <w:rsid w:val="0012197D"/>
    <w:rsid w:val="00121AEF"/>
    <w:rsid w:val="001220EA"/>
    <w:rsid w:val="00124AA6"/>
    <w:rsid w:val="00125CB6"/>
    <w:rsid w:val="00126044"/>
    <w:rsid w:val="001260AF"/>
    <w:rsid w:val="00126333"/>
    <w:rsid w:val="001267E3"/>
    <w:rsid w:val="00126C91"/>
    <w:rsid w:val="00126E03"/>
    <w:rsid w:val="001276D2"/>
    <w:rsid w:val="001277B5"/>
    <w:rsid w:val="001303B4"/>
    <w:rsid w:val="001309BD"/>
    <w:rsid w:val="00131436"/>
    <w:rsid w:val="00131468"/>
    <w:rsid w:val="00131AB7"/>
    <w:rsid w:val="00131B7F"/>
    <w:rsid w:val="001337F5"/>
    <w:rsid w:val="00134D86"/>
    <w:rsid w:val="001350C0"/>
    <w:rsid w:val="00135751"/>
    <w:rsid w:val="001358EE"/>
    <w:rsid w:val="00136B8B"/>
    <w:rsid w:val="00137C84"/>
    <w:rsid w:val="00141EA0"/>
    <w:rsid w:val="001444D5"/>
    <w:rsid w:val="001445E7"/>
    <w:rsid w:val="001451B4"/>
    <w:rsid w:val="00145908"/>
    <w:rsid w:val="00146455"/>
    <w:rsid w:val="00146B22"/>
    <w:rsid w:val="0015064C"/>
    <w:rsid w:val="0015114D"/>
    <w:rsid w:val="00151CCA"/>
    <w:rsid w:val="001520A1"/>
    <w:rsid w:val="00152D1F"/>
    <w:rsid w:val="00154972"/>
    <w:rsid w:val="00154C5F"/>
    <w:rsid w:val="00154D4F"/>
    <w:rsid w:val="00155092"/>
    <w:rsid w:val="001555D8"/>
    <w:rsid w:val="001559EF"/>
    <w:rsid w:val="00155A6D"/>
    <w:rsid w:val="001569AE"/>
    <w:rsid w:val="00157496"/>
    <w:rsid w:val="001577AB"/>
    <w:rsid w:val="00161C2E"/>
    <w:rsid w:val="00161F16"/>
    <w:rsid w:val="00163B24"/>
    <w:rsid w:val="00165EC4"/>
    <w:rsid w:val="0016637F"/>
    <w:rsid w:val="0016654F"/>
    <w:rsid w:val="00166E1B"/>
    <w:rsid w:val="001708B9"/>
    <w:rsid w:val="00171B2E"/>
    <w:rsid w:val="001729A4"/>
    <w:rsid w:val="00173810"/>
    <w:rsid w:val="00174398"/>
    <w:rsid w:val="00175B86"/>
    <w:rsid w:val="00175DC3"/>
    <w:rsid w:val="001807DE"/>
    <w:rsid w:val="00181226"/>
    <w:rsid w:val="001812CE"/>
    <w:rsid w:val="001823B0"/>
    <w:rsid w:val="001838DD"/>
    <w:rsid w:val="0018536E"/>
    <w:rsid w:val="001856A8"/>
    <w:rsid w:val="00187141"/>
    <w:rsid w:val="00187B28"/>
    <w:rsid w:val="0019062B"/>
    <w:rsid w:val="00190C15"/>
    <w:rsid w:val="00190D53"/>
    <w:rsid w:val="00191F9D"/>
    <w:rsid w:val="00192266"/>
    <w:rsid w:val="0019228B"/>
    <w:rsid w:val="001933AE"/>
    <w:rsid w:val="00193AFC"/>
    <w:rsid w:val="00194862"/>
    <w:rsid w:val="00196F1C"/>
    <w:rsid w:val="001A05DF"/>
    <w:rsid w:val="001A1030"/>
    <w:rsid w:val="001A143C"/>
    <w:rsid w:val="001A2511"/>
    <w:rsid w:val="001A395A"/>
    <w:rsid w:val="001A3B5C"/>
    <w:rsid w:val="001A431F"/>
    <w:rsid w:val="001A4582"/>
    <w:rsid w:val="001A4638"/>
    <w:rsid w:val="001A4E86"/>
    <w:rsid w:val="001A6680"/>
    <w:rsid w:val="001A7700"/>
    <w:rsid w:val="001B00E3"/>
    <w:rsid w:val="001B1B0A"/>
    <w:rsid w:val="001B1FAC"/>
    <w:rsid w:val="001B27C8"/>
    <w:rsid w:val="001B38ED"/>
    <w:rsid w:val="001B6B26"/>
    <w:rsid w:val="001C08D8"/>
    <w:rsid w:val="001C0DFB"/>
    <w:rsid w:val="001C1792"/>
    <w:rsid w:val="001C1A89"/>
    <w:rsid w:val="001C1FBF"/>
    <w:rsid w:val="001C312E"/>
    <w:rsid w:val="001C351F"/>
    <w:rsid w:val="001C3556"/>
    <w:rsid w:val="001C3C7F"/>
    <w:rsid w:val="001C4EF9"/>
    <w:rsid w:val="001C5E42"/>
    <w:rsid w:val="001C6039"/>
    <w:rsid w:val="001C69F9"/>
    <w:rsid w:val="001C7799"/>
    <w:rsid w:val="001C78B9"/>
    <w:rsid w:val="001C7B55"/>
    <w:rsid w:val="001D04EB"/>
    <w:rsid w:val="001D0994"/>
    <w:rsid w:val="001D0CEB"/>
    <w:rsid w:val="001D1C08"/>
    <w:rsid w:val="001D34C5"/>
    <w:rsid w:val="001D461B"/>
    <w:rsid w:val="001D4C80"/>
    <w:rsid w:val="001D5D8C"/>
    <w:rsid w:val="001D6BF6"/>
    <w:rsid w:val="001D7916"/>
    <w:rsid w:val="001E08CE"/>
    <w:rsid w:val="001E1414"/>
    <w:rsid w:val="001E27CD"/>
    <w:rsid w:val="001E32A3"/>
    <w:rsid w:val="001E33CF"/>
    <w:rsid w:val="001E37B5"/>
    <w:rsid w:val="001E4797"/>
    <w:rsid w:val="001E4AA2"/>
    <w:rsid w:val="001E504D"/>
    <w:rsid w:val="001E6337"/>
    <w:rsid w:val="001E6653"/>
    <w:rsid w:val="001E6BAA"/>
    <w:rsid w:val="001E79C3"/>
    <w:rsid w:val="001F0107"/>
    <w:rsid w:val="001F0D7C"/>
    <w:rsid w:val="001F1F2D"/>
    <w:rsid w:val="001F3040"/>
    <w:rsid w:val="001F51AC"/>
    <w:rsid w:val="001F5403"/>
    <w:rsid w:val="001F5B35"/>
    <w:rsid w:val="001F6D9E"/>
    <w:rsid w:val="001F6EAD"/>
    <w:rsid w:val="001F7BF2"/>
    <w:rsid w:val="002000C8"/>
    <w:rsid w:val="00200CF1"/>
    <w:rsid w:val="00200D6E"/>
    <w:rsid w:val="002016F2"/>
    <w:rsid w:val="0020209B"/>
    <w:rsid w:val="002032A5"/>
    <w:rsid w:val="002035CB"/>
    <w:rsid w:val="00203AD5"/>
    <w:rsid w:val="00203B50"/>
    <w:rsid w:val="0020402C"/>
    <w:rsid w:val="0020409E"/>
    <w:rsid w:val="00207156"/>
    <w:rsid w:val="002079FB"/>
    <w:rsid w:val="00210021"/>
    <w:rsid w:val="00210C7F"/>
    <w:rsid w:val="00210E9D"/>
    <w:rsid w:val="00211A17"/>
    <w:rsid w:val="00211BBF"/>
    <w:rsid w:val="0021323F"/>
    <w:rsid w:val="00213C47"/>
    <w:rsid w:val="0021456D"/>
    <w:rsid w:val="00214AA5"/>
    <w:rsid w:val="002154FF"/>
    <w:rsid w:val="0021608C"/>
    <w:rsid w:val="00216E8D"/>
    <w:rsid w:val="0021793E"/>
    <w:rsid w:val="00220903"/>
    <w:rsid w:val="00221BE2"/>
    <w:rsid w:val="00222152"/>
    <w:rsid w:val="00222951"/>
    <w:rsid w:val="00223E5D"/>
    <w:rsid w:val="00223F2B"/>
    <w:rsid w:val="0022604E"/>
    <w:rsid w:val="002268CA"/>
    <w:rsid w:val="00226C1B"/>
    <w:rsid w:val="00230477"/>
    <w:rsid w:val="00230A79"/>
    <w:rsid w:val="002316B6"/>
    <w:rsid w:val="002323A2"/>
    <w:rsid w:val="00232CEC"/>
    <w:rsid w:val="00233297"/>
    <w:rsid w:val="002337AE"/>
    <w:rsid w:val="00234F1B"/>
    <w:rsid w:val="00234FBF"/>
    <w:rsid w:val="0023523A"/>
    <w:rsid w:val="00235D6B"/>
    <w:rsid w:val="002371C0"/>
    <w:rsid w:val="00241349"/>
    <w:rsid w:val="00241743"/>
    <w:rsid w:val="00241E19"/>
    <w:rsid w:val="00242E7D"/>
    <w:rsid w:val="00243048"/>
    <w:rsid w:val="0024358A"/>
    <w:rsid w:val="00243789"/>
    <w:rsid w:val="00245C90"/>
    <w:rsid w:val="002507AC"/>
    <w:rsid w:val="00250C2E"/>
    <w:rsid w:val="0025166F"/>
    <w:rsid w:val="002525FA"/>
    <w:rsid w:val="00252DF8"/>
    <w:rsid w:val="00253079"/>
    <w:rsid w:val="0025537B"/>
    <w:rsid w:val="00256418"/>
    <w:rsid w:val="00256A54"/>
    <w:rsid w:val="00256D71"/>
    <w:rsid w:val="00256F65"/>
    <w:rsid w:val="002604E8"/>
    <w:rsid w:val="0026062D"/>
    <w:rsid w:val="00260ED1"/>
    <w:rsid w:val="002611B6"/>
    <w:rsid w:val="0026132D"/>
    <w:rsid w:val="00261E61"/>
    <w:rsid w:val="00262140"/>
    <w:rsid w:val="002622D1"/>
    <w:rsid w:val="00263E4E"/>
    <w:rsid w:val="00264CB6"/>
    <w:rsid w:val="002654FB"/>
    <w:rsid w:val="00267853"/>
    <w:rsid w:val="00267B3F"/>
    <w:rsid w:val="00267D63"/>
    <w:rsid w:val="0027066E"/>
    <w:rsid w:val="00270DA5"/>
    <w:rsid w:val="00271CC5"/>
    <w:rsid w:val="002722EF"/>
    <w:rsid w:val="00272741"/>
    <w:rsid w:val="00276010"/>
    <w:rsid w:val="0027696E"/>
    <w:rsid w:val="00280C0E"/>
    <w:rsid w:val="00280C24"/>
    <w:rsid w:val="0028161C"/>
    <w:rsid w:val="00281DEC"/>
    <w:rsid w:val="00283C96"/>
    <w:rsid w:val="002850E1"/>
    <w:rsid w:val="00285871"/>
    <w:rsid w:val="002867B9"/>
    <w:rsid w:val="00286AD5"/>
    <w:rsid w:val="0028730D"/>
    <w:rsid w:val="002908CE"/>
    <w:rsid w:val="0029127A"/>
    <w:rsid w:val="002912F7"/>
    <w:rsid w:val="00292373"/>
    <w:rsid w:val="00293298"/>
    <w:rsid w:val="00293B52"/>
    <w:rsid w:val="002941E3"/>
    <w:rsid w:val="0029535F"/>
    <w:rsid w:val="00295495"/>
    <w:rsid w:val="00295C68"/>
    <w:rsid w:val="0029630D"/>
    <w:rsid w:val="002A0975"/>
    <w:rsid w:val="002A104D"/>
    <w:rsid w:val="002A6440"/>
    <w:rsid w:val="002A6D39"/>
    <w:rsid w:val="002A749F"/>
    <w:rsid w:val="002B0A69"/>
    <w:rsid w:val="002B19AA"/>
    <w:rsid w:val="002B3908"/>
    <w:rsid w:val="002B4FDA"/>
    <w:rsid w:val="002C2F47"/>
    <w:rsid w:val="002C409D"/>
    <w:rsid w:val="002C48FB"/>
    <w:rsid w:val="002C5DB4"/>
    <w:rsid w:val="002C63BF"/>
    <w:rsid w:val="002C7545"/>
    <w:rsid w:val="002D0675"/>
    <w:rsid w:val="002D082D"/>
    <w:rsid w:val="002D0F38"/>
    <w:rsid w:val="002D19A6"/>
    <w:rsid w:val="002D1A15"/>
    <w:rsid w:val="002D1DE8"/>
    <w:rsid w:val="002D27D8"/>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1B8B"/>
    <w:rsid w:val="002F292C"/>
    <w:rsid w:val="002F4118"/>
    <w:rsid w:val="002F424D"/>
    <w:rsid w:val="002F452E"/>
    <w:rsid w:val="002F60A2"/>
    <w:rsid w:val="002F7744"/>
    <w:rsid w:val="002F7889"/>
    <w:rsid w:val="00300D27"/>
    <w:rsid w:val="00302128"/>
    <w:rsid w:val="00302934"/>
    <w:rsid w:val="003029C4"/>
    <w:rsid w:val="0030372E"/>
    <w:rsid w:val="00305D2B"/>
    <w:rsid w:val="00310D61"/>
    <w:rsid w:val="00311B4E"/>
    <w:rsid w:val="00311CD5"/>
    <w:rsid w:val="003128CE"/>
    <w:rsid w:val="00313775"/>
    <w:rsid w:val="0031441C"/>
    <w:rsid w:val="00314AED"/>
    <w:rsid w:val="003156DF"/>
    <w:rsid w:val="00316BB6"/>
    <w:rsid w:val="00317450"/>
    <w:rsid w:val="00317455"/>
    <w:rsid w:val="003178A6"/>
    <w:rsid w:val="0032002E"/>
    <w:rsid w:val="003203D1"/>
    <w:rsid w:val="0032112E"/>
    <w:rsid w:val="00322B85"/>
    <w:rsid w:val="003234D4"/>
    <w:rsid w:val="003236B6"/>
    <w:rsid w:val="00323F8A"/>
    <w:rsid w:val="00325AF9"/>
    <w:rsid w:val="0032796D"/>
    <w:rsid w:val="0033194C"/>
    <w:rsid w:val="00331C69"/>
    <w:rsid w:val="00332ED6"/>
    <w:rsid w:val="00333086"/>
    <w:rsid w:val="003337A9"/>
    <w:rsid w:val="0033380A"/>
    <w:rsid w:val="0033387C"/>
    <w:rsid w:val="0033400C"/>
    <w:rsid w:val="00334749"/>
    <w:rsid w:val="00334BBB"/>
    <w:rsid w:val="00334BEB"/>
    <w:rsid w:val="003364BE"/>
    <w:rsid w:val="00336A7A"/>
    <w:rsid w:val="00336E19"/>
    <w:rsid w:val="00340161"/>
    <w:rsid w:val="00340971"/>
    <w:rsid w:val="00340D6C"/>
    <w:rsid w:val="0034105F"/>
    <w:rsid w:val="00341468"/>
    <w:rsid w:val="00341473"/>
    <w:rsid w:val="00344FFC"/>
    <w:rsid w:val="00345DC1"/>
    <w:rsid w:val="00346451"/>
    <w:rsid w:val="00346673"/>
    <w:rsid w:val="00346C7A"/>
    <w:rsid w:val="00347A5A"/>
    <w:rsid w:val="0035098B"/>
    <w:rsid w:val="003514CC"/>
    <w:rsid w:val="00352AFE"/>
    <w:rsid w:val="003530B1"/>
    <w:rsid w:val="00353118"/>
    <w:rsid w:val="00353718"/>
    <w:rsid w:val="00353B1F"/>
    <w:rsid w:val="00353CA6"/>
    <w:rsid w:val="00353E77"/>
    <w:rsid w:val="003541D1"/>
    <w:rsid w:val="00354568"/>
    <w:rsid w:val="00354DD9"/>
    <w:rsid w:val="003551CD"/>
    <w:rsid w:val="00356AE8"/>
    <w:rsid w:val="00356AF9"/>
    <w:rsid w:val="00360D01"/>
    <w:rsid w:val="00362239"/>
    <w:rsid w:val="00363C04"/>
    <w:rsid w:val="00363F07"/>
    <w:rsid w:val="003644A4"/>
    <w:rsid w:val="00365353"/>
    <w:rsid w:val="0036560C"/>
    <w:rsid w:val="0036598D"/>
    <w:rsid w:val="00367F08"/>
    <w:rsid w:val="00367FD8"/>
    <w:rsid w:val="00370ADA"/>
    <w:rsid w:val="00371EE6"/>
    <w:rsid w:val="0037294E"/>
    <w:rsid w:val="0037371E"/>
    <w:rsid w:val="00373CA9"/>
    <w:rsid w:val="00374789"/>
    <w:rsid w:val="00374A1E"/>
    <w:rsid w:val="003762B1"/>
    <w:rsid w:val="00376F02"/>
    <w:rsid w:val="00377173"/>
    <w:rsid w:val="00377320"/>
    <w:rsid w:val="0038347C"/>
    <w:rsid w:val="00383F5F"/>
    <w:rsid w:val="0038453B"/>
    <w:rsid w:val="00384B25"/>
    <w:rsid w:val="00385A1A"/>
    <w:rsid w:val="003865C1"/>
    <w:rsid w:val="003868E7"/>
    <w:rsid w:val="00386D32"/>
    <w:rsid w:val="003901A6"/>
    <w:rsid w:val="003903CB"/>
    <w:rsid w:val="0039156C"/>
    <w:rsid w:val="00391728"/>
    <w:rsid w:val="00391F62"/>
    <w:rsid w:val="0039212D"/>
    <w:rsid w:val="003924A4"/>
    <w:rsid w:val="00393C14"/>
    <w:rsid w:val="003941C9"/>
    <w:rsid w:val="003955CD"/>
    <w:rsid w:val="0039679D"/>
    <w:rsid w:val="003A02C3"/>
    <w:rsid w:val="003A084C"/>
    <w:rsid w:val="003A1BA3"/>
    <w:rsid w:val="003A208D"/>
    <w:rsid w:val="003A2339"/>
    <w:rsid w:val="003A26B4"/>
    <w:rsid w:val="003A2784"/>
    <w:rsid w:val="003A3298"/>
    <w:rsid w:val="003A396D"/>
    <w:rsid w:val="003A3EB3"/>
    <w:rsid w:val="003A57E7"/>
    <w:rsid w:val="003A62DC"/>
    <w:rsid w:val="003A6866"/>
    <w:rsid w:val="003A6D9B"/>
    <w:rsid w:val="003A705C"/>
    <w:rsid w:val="003A7814"/>
    <w:rsid w:val="003A7AA7"/>
    <w:rsid w:val="003B07E4"/>
    <w:rsid w:val="003B09C6"/>
    <w:rsid w:val="003B131B"/>
    <w:rsid w:val="003B2B7F"/>
    <w:rsid w:val="003B2C81"/>
    <w:rsid w:val="003B3037"/>
    <w:rsid w:val="003B35B5"/>
    <w:rsid w:val="003B378A"/>
    <w:rsid w:val="003B379D"/>
    <w:rsid w:val="003B4066"/>
    <w:rsid w:val="003B4727"/>
    <w:rsid w:val="003B5744"/>
    <w:rsid w:val="003B57ED"/>
    <w:rsid w:val="003B5F45"/>
    <w:rsid w:val="003B6A55"/>
    <w:rsid w:val="003C02D1"/>
    <w:rsid w:val="003C1D35"/>
    <w:rsid w:val="003C2C89"/>
    <w:rsid w:val="003C67D4"/>
    <w:rsid w:val="003C6908"/>
    <w:rsid w:val="003C6A87"/>
    <w:rsid w:val="003D06D9"/>
    <w:rsid w:val="003D1302"/>
    <w:rsid w:val="003D14C2"/>
    <w:rsid w:val="003D1788"/>
    <w:rsid w:val="003D2D88"/>
    <w:rsid w:val="003D321C"/>
    <w:rsid w:val="003D345B"/>
    <w:rsid w:val="003D385A"/>
    <w:rsid w:val="003D3D05"/>
    <w:rsid w:val="003D750A"/>
    <w:rsid w:val="003D78C5"/>
    <w:rsid w:val="003E0449"/>
    <w:rsid w:val="003E093E"/>
    <w:rsid w:val="003E12D1"/>
    <w:rsid w:val="003E1EB3"/>
    <w:rsid w:val="003E2198"/>
    <w:rsid w:val="003E2AE8"/>
    <w:rsid w:val="003E4ED5"/>
    <w:rsid w:val="003E4ED7"/>
    <w:rsid w:val="003E58E2"/>
    <w:rsid w:val="003E6DBE"/>
    <w:rsid w:val="003E75BB"/>
    <w:rsid w:val="003F23F9"/>
    <w:rsid w:val="003F272A"/>
    <w:rsid w:val="003F2A06"/>
    <w:rsid w:val="003F2B56"/>
    <w:rsid w:val="003F2E3E"/>
    <w:rsid w:val="003F4403"/>
    <w:rsid w:val="003F49D1"/>
    <w:rsid w:val="003F4E0A"/>
    <w:rsid w:val="003F54E6"/>
    <w:rsid w:val="003F5F5D"/>
    <w:rsid w:val="003F60E9"/>
    <w:rsid w:val="003F7615"/>
    <w:rsid w:val="003F7E1D"/>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36C"/>
    <w:rsid w:val="004159BF"/>
    <w:rsid w:val="00417F67"/>
    <w:rsid w:val="00420467"/>
    <w:rsid w:val="00420A05"/>
    <w:rsid w:val="00421983"/>
    <w:rsid w:val="00425E6A"/>
    <w:rsid w:val="0042678E"/>
    <w:rsid w:val="00426D89"/>
    <w:rsid w:val="004276C2"/>
    <w:rsid w:val="004302AE"/>
    <w:rsid w:val="004318D3"/>
    <w:rsid w:val="00431D41"/>
    <w:rsid w:val="00432491"/>
    <w:rsid w:val="004327CD"/>
    <w:rsid w:val="0043452E"/>
    <w:rsid w:val="00434DFD"/>
    <w:rsid w:val="00434E53"/>
    <w:rsid w:val="00441658"/>
    <w:rsid w:val="0044220D"/>
    <w:rsid w:val="00442615"/>
    <w:rsid w:val="00442D1A"/>
    <w:rsid w:val="004432F5"/>
    <w:rsid w:val="00443F8A"/>
    <w:rsid w:val="00444061"/>
    <w:rsid w:val="00444A71"/>
    <w:rsid w:val="00445607"/>
    <w:rsid w:val="00445B25"/>
    <w:rsid w:val="0044609C"/>
    <w:rsid w:val="004504E7"/>
    <w:rsid w:val="00451BAD"/>
    <w:rsid w:val="00452E27"/>
    <w:rsid w:val="0045341A"/>
    <w:rsid w:val="00453F93"/>
    <w:rsid w:val="00460063"/>
    <w:rsid w:val="0046100C"/>
    <w:rsid w:val="00461440"/>
    <w:rsid w:val="00461EDB"/>
    <w:rsid w:val="00461FEF"/>
    <w:rsid w:val="004625A8"/>
    <w:rsid w:val="00462A2D"/>
    <w:rsid w:val="00463215"/>
    <w:rsid w:val="00463B65"/>
    <w:rsid w:val="0046456D"/>
    <w:rsid w:val="004649FD"/>
    <w:rsid w:val="00466892"/>
    <w:rsid w:val="00466AD8"/>
    <w:rsid w:val="00466E56"/>
    <w:rsid w:val="00470792"/>
    <w:rsid w:val="00470C63"/>
    <w:rsid w:val="00474111"/>
    <w:rsid w:val="00474CE4"/>
    <w:rsid w:val="00475023"/>
    <w:rsid w:val="004753ED"/>
    <w:rsid w:val="00476BB8"/>
    <w:rsid w:val="004774B3"/>
    <w:rsid w:val="004775D5"/>
    <w:rsid w:val="00477D07"/>
    <w:rsid w:val="004803C2"/>
    <w:rsid w:val="004805D3"/>
    <w:rsid w:val="004810CD"/>
    <w:rsid w:val="004817D4"/>
    <w:rsid w:val="00482407"/>
    <w:rsid w:val="00482B5B"/>
    <w:rsid w:val="00482FAF"/>
    <w:rsid w:val="00482FB7"/>
    <w:rsid w:val="00483360"/>
    <w:rsid w:val="00485B66"/>
    <w:rsid w:val="0048680E"/>
    <w:rsid w:val="004868C9"/>
    <w:rsid w:val="00490430"/>
    <w:rsid w:val="004905A9"/>
    <w:rsid w:val="0049083F"/>
    <w:rsid w:val="00490D96"/>
    <w:rsid w:val="0049106A"/>
    <w:rsid w:val="00491443"/>
    <w:rsid w:val="00491A68"/>
    <w:rsid w:val="00493C77"/>
    <w:rsid w:val="004953C7"/>
    <w:rsid w:val="00496043"/>
    <w:rsid w:val="0049623C"/>
    <w:rsid w:val="0049712A"/>
    <w:rsid w:val="00497430"/>
    <w:rsid w:val="004A19D8"/>
    <w:rsid w:val="004A1C38"/>
    <w:rsid w:val="004A1CC3"/>
    <w:rsid w:val="004A21DC"/>
    <w:rsid w:val="004A475F"/>
    <w:rsid w:val="004A4968"/>
    <w:rsid w:val="004A4B24"/>
    <w:rsid w:val="004A5480"/>
    <w:rsid w:val="004A7A8E"/>
    <w:rsid w:val="004A7EC0"/>
    <w:rsid w:val="004B0C24"/>
    <w:rsid w:val="004B183F"/>
    <w:rsid w:val="004B1BA7"/>
    <w:rsid w:val="004B1BFF"/>
    <w:rsid w:val="004B21BB"/>
    <w:rsid w:val="004B2884"/>
    <w:rsid w:val="004B2C5D"/>
    <w:rsid w:val="004B552E"/>
    <w:rsid w:val="004B623F"/>
    <w:rsid w:val="004B62BE"/>
    <w:rsid w:val="004B6A8F"/>
    <w:rsid w:val="004C02FC"/>
    <w:rsid w:val="004C0D46"/>
    <w:rsid w:val="004C14DC"/>
    <w:rsid w:val="004C1D0B"/>
    <w:rsid w:val="004C27EA"/>
    <w:rsid w:val="004C2982"/>
    <w:rsid w:val="004C3A4F"/>
    <w:rsid w:val="004C4E3B"/>
    <w:rsid w:val="004C6D59"/>
    <w:rsid w:val="004D02A2"/>
    <w:rsid w:val="004D0557"/>
    <w:rsid w:val="004D1AB7"/>
    <w:rsid w:val="004D2AAE"/>
    <w:rsid w:val="004D2C58"/>
    <w:rsid w:val="004D3609"/>
    <w:rsid w:val="004D539F"/>
    <w:rsid w:val="004D62E0"/>
    <w:rsid w:val="004D7BFA"/>
    <w:rsid w:val="004E02F6"/>
    <w:rsid w:val="004E0995"/>
    <w:rsid w:val="004E10BC"/>
    <w:rsid w:val="004E1258"/>
    <w:rsid w:val="004E1503"/>
    <w:rsid w:val="004E18E2"/>
    <w:rsid w:val="004E2D4C"/>
    <w:rsid w:val="004E36F0"/>
    <w:rsid w:val="004E3B4C"/>
    <w:rsid w:val="004E3BB2"/>
    <w:rsid w:val="004E407E"/>
    <w:rsid w:val="004E4EAB"/>
    <w:rsid w:val="004E5025"/>
    <w:rsid w:val="004E521E"/>
    <w:rsid w:val="004E5CC4"/>
    <w:rsid w:val="004E6A53"/>
    <w:rsid w:val="004E7E6A"/>
    <w:rsid w:val="004F259E"/>
    <w:rsid w:val="004F34A3"/>
    <w:rsid w:val="004F47AF"/>
    <w:rsid w:val="004F5378"/>
    <w:rsid w:val="004F5D90"/>
    <w:rsid w:val="004F60B9"/>
    <w:rsid w:val="004F60E9"/>
    <w:rsid w:val="004F634D"/>
    <w:rsid w:val="004F70B9"/>
    <w:rsid w:val="00500A0B"/>
    <w:rsid w:val="00501D63"/>
    <w:rsid w:val="0050258F"/>
    <w:rsid w:val="00502893"/>
    <w:rsid w:val="00502ECC"/>
    <w:rsid w:val="0050581D"/>
    <w:rsid w:val="00507284"/>
    <w:rsid w:val="00511084"/>
    <w:rsid w:val="005144F8"/>
    <w:rsid w:val="00514C36"/>
    <w:rsid w:val="00514E42"/>
    <w:rsid w:val="00515079"/>
    <w:rsid w:val="005202D4"/>
    <w:rsid w:val="00521251"/>
    <w:rsid w:val="0052219B"/>
    <w:rsid w:val="00522DA7"/>
    <w:rsid w:val="00526543"/>
    <w:rsid w:val="00526629"/>
    <w:rsid w:val="005266F4"/>
    <w:rsid w:val="0052698A"/>
    <w:rsid w:val="00526F0D"/>
    <w:rsid w:val="00527957"/>
    <w:rsid w:val="00527A64"/>
    <w:rsid w:val="00530545"/>
    <w:rsid w:val="005333A1"/>
    <w:rsid w:val="005342A3"/>
    <w:rsid w:val="00534B60"/>
    <w:rsid w:val="00535DDF"/>
    <w:rsid w:val="005365A7"/>
    <w:rsid w:val="00536CF6"/>
    <w:rsid w:val="005377AF"/>
    <w:rsid w:val="005378B5"/>
    <w:rsid w:val="00537AE7"/>
    <w:rsid w:val="00537DB9"/>
    <w:rsid w:val="00537E37"/>
    <w:rsid w:val="005415F6"/>
    <w:rsid w:val="005419BC"/>
    <w:rsid w:val="00542E1D"/>
    <w:rsid w:val="00544D98"/>
    <w:rsid w:val="00544F4C"/>
    <w:rsid w:val="00545A2A"/>
    <w:rsid w:val="00545E8C"/>
    <w:rsid w:val="00547197"/>
    <w:rsid w:val="0055148D"/>
    <w:rsid w:val="0055196D"/>
    <w:rsid w:val="00551A0B"/>
    <w:rsid w:val="005531CB"/>
    <w:rsid w:val="00553AA3"/>
    <w:rsid w:val="0055471B"/>
    <w:rsid w:val="00556B19"/>
    <w:rsid w:val="0055771B"/>
    <w:rsid w:val="00557967"/>
    <w:rsid w:val="00560386"/>
    <w:rsid w:val="005605F8"/>
    <w:rsid w:val="00560ACA"/>
    <w:rsid w:val="00560F15"/>
    <w:rsid w:val="00561A88"/>
    <w:rsid w:val="00563D1D"/>
    <w:rsid w:val="00565370"/>
    <w:rsid w:val="0056573E"/>
    <w:rsid w:val="00565ACC"/>
    <w:rsid w:val="00567DF7"/>
    <w:rsid w:val="00570862"/>
    <w:rsid w:val="00572550"/>
    <w:rsid w:val="00572F72"/>
    <w:rsid w:val="0057312B"/>
    <w:rsid w:val="00573288"/>
    <w:rsid w:val="005736A6"/>
    <w:rsid w:val="00574ADC"/>
    <w:rsid w:val="005755D0"/>
    <w:rsid w:val="0057595C"/>
    <w:rsid w:val="00575E9F"/>
    <w:rsid w:val="00576415"/>
    <w:rsid w:val="005769C3"/>
    <w:rsid w:val="00581032"/>
    <w:rsid w:val="00581824"/>
    <w:rsid w:val="0058196C"/>
    <w:rsid w:val="00581ABB"/>
    <w:rsid w:val="00581E97"/>
    <w:rsid w:val="00583723"/>
    <w:rsid w:val="00583B56"/>
    <w:rsid w:val="00584158"/>
    <w:rsid w:val="005850D9"/>
    <w:rsid w:val="00585E73"/>
    <w:rsid w:val="005872EE"/>
    <w:rsid w:val="00587F2C"/>
    <w:rsid w:val="00591A56"/>
    <w:rsid w:val="00591AC8"/>
    <w:rsid w:val="00592A8D"/>
    <w:rsid w:val="0059405C"/>
    <w:rsid w:val="005941EB"/>
    <w:rsid w:val="005943DC"/>
    <w:rsid w:val="005951BB"/>
    <w:rsid w:val="0059522F"/>
    <w:rsid w:val="00596177"/>
    <w:rsid w:val="00596A1A"/>
    <w:rsid w:val="005976BD"/>
    <w:rsid w:val="00597F5C"/>
    <w:rsid w:val="005A0D91"/>
    <w:rsid w:val="005A1399"/>
    <w:rsid w:val="005A1ACF"/>
    <w:rsid w:val="005A1B5F"/>
    <w:rsid w:val="005A1F51"/>
    <w:rsid w:val="005A2038"/>
    <w:rsid w:val="005A5696"/>
    <w:rsid w:val="005A6E3E"/>
    <w:rsid w:val="005A78D8"/>
    <w:rsid w:val="005B0E5C"/>
    <w:rsid w:val="005B128C"/>
    <w:rsid w:val="005B2C9A"/>
    <w:rsid w:val="005B2E38"/>
    <w:rsid w:val="005B3258"/>
    <w:rsid w:val="005B443C"/>
    <w:rsid w:val="005B4A27"/>
    <w:rsid w:val="005B5A16"/>
    <w:rsid w:val="005B69F1"/>
    <w:rsid w:val="005B71EA"/>
    <w:rsid w:val="005B79BC"/>
    <w:rsid w:val="005C0955"/>
    <w:rsid w:val="005C1819"/>
    <w:rsid w:val="005C3445"/>
    <w:rsid w:val="005C360E"/>
    <w:rsid w:val="005C6445"/>
    <w:rsid w:val="005C6C1B"/>
    <w:rsid w:val="005D199A"/>
    <w:rsid w:val="005D1A77"/>
    <w:rsid w:val="005D1E8C"/>
    <w:rsid w:val="005D25F3"/>
    <w:rsid w:val="005D3FDF"/>
    <w:rsid w:val="005D4A3D"/>
    <w:rsid w:val="005D5681"/>
    <w:rsid w:val="005D5C3E"/>
    <w:rsid w:val="005E116F"/>
    <w:rsid w:val="005E21C3"/>
    <w:rsid w:val="005E247F"/>
    <w:rsid w:val="005E26DA"/>
    <w:rsid w:val="005E2B7F"/>
    <w:rsid w:val="005E35A9"/>
    <w:rsid w:val="005E36D7"/>
    <w:rsid w:val="005E3B4C"/>
    <w:rsid w:val="005E730D"/>
    <w:rsid w:val="005E7491"/>
    <w:rsid w:val="005E7C3C"/>
    <w:rsid w:val="005F02A6"/>
    <w:rsid w:val="005F0B6A"/>
    <w:rsid w:val="005F1019"/>
    <w:rsid w:val="005F32F8"/>
    <w:rsid w:val="005F4970"/>
    <w:rsid w:val="005F4D89"/>
    <w:rsid w:val="005F4FEF"/>
    <w:rsid w:val="005F69FE"/>
    <w:rsid w:val="005F6DC1"/>
    <w:rsid w:val="005F7224"/>
    <w:rsid w:val="00601820"/>
    <w:rsid w:val="00602C67"/>
    <w:rsid w:val="0060346B"/>
    <w:rsid w:val="00603844"/>
    <w:rsid w:val="00603B2C"/>
    <w:rsid w:val="0060412D"/>
    <w:rsid w:val="00604442"/>
    <w:rsid w:val="006049F0"/>
    <w:rsid w:val="00604F88"/>
    <w:rsid w:val="006059B2"/>
    <w:rsid w:val="00606016"/>
    <w:rsid w:val="00606119"/>
    <w:rsid w:val="00606878"/>
    <w:rsid w:val="00606A10"/>
    <w:rsid w:val="00607A3B"/>
    <w:rsid w:val="00607CA7"/>
    <w:rsid w:val="006103AA"/>
    <w:rsid w:val="00610947"/>
    <w:rsid w:val="00610A3C"/>
    <w:rsid w:val="00612977"/>
    <w:rsid w:val="00612D97"/>
    <w:rsid w:val="00613775"/>
    <w:rsid w:val="00613795"/>
    <w:rsid w:val="006143C0"/>
    <w:rsid w:val="0061477E"/>
    <w:rsid w:val="00614A66"/>
    <w:rsid w:val="00614B6B"/>
    <w:rsid w:val="00614ED3"/>
    <w:rsid w:val="00615A65"/>
    <w:rsid w:val="00616573"/>
    <w:rsid w:val="00616A0D"/>
    <w:rsid w:val="00616A5B"/>
    <w:rsid w:val="00617332"/>
    <w:rsid w:val="00617635"/>
    <w:rsid w:val="0062207C"/>
    <w:rsid w:val="006223CD"/>
    <w:rsid w:val="006224A1"/>
    <w:rsid w:val="006231DD"/>
    <w:rsid w:val="006235B2"/>
    <w:rsid w:val="0062462D"/>
    <w:rsid w:val="00624BA8"/>
    <w:rsid w:val="00625E49"/>
    <w:rsid w:val="00626F50"/>
    <w:rsid w:val="006270D5"/>
    <w:rsid w:val="00627ADE"/>
    <w:rsid w:val="00627DE8"/>
    <w:rsid w:val="0063096C"/>
    <w:rsid w:val="00630C9F"/>
    <w:rsid w:val="006316E9"/>
    <w:rsid w:val="00634C3C"/>
    <w:rsid w:val="006354B5"/>
    <w:rsid w:val="00635B25"/>
    <w:rsid w:val="00636763"/>
    <w:rsid w:val="00640788"/>
    <w:rsid w:val="006453DC"/>
    <w:rsid w:val="00651143"/>
    <w:rsid w:val="00652422"/>
    <w:rsid w:val="00652AE8"/>
    <w:rsid w:val="00652B8C"/>
    <w:rsid w:val="00656243"/>
    <w:rsid w:val="006575D1"/>
    <w:rsid w:val="006605B5"/>
    <w:rsid w:val="00660B61"/>
    <w:rsid w:val="006615B3"/>
    <w:rsid w:val="0066240C"/>
    <w:rsid w:val="006625A9"/>
    <w:rsid w:val="00662B58"/>
    <w:rsid w:val="00663BC2"/>
    <w:rsid w:val="0066419C"/>
    <w:rsid w:val="006648C7"/>
    <w:rsid w:val="00664B43"/>
    <w:rsid w:val="00665621"/>
    <w:rsid w:val="00665D93"/>
    <w:rsid w:val="00666015"/>
    <w:rsid w:val="006661F1"/>
    <w:rsid w:val="00666E9B"/>
    <w:rsid w:val="00667594"/>
    <w:rsid w:val="00671A3D"/>
    <w:rsid w:val="006734B7"/>
    <w:rsid w:val="00674055"/>
    <w:rsid w:val="00674F58"/>
    <w:rsid w:val="0067698E"/>
    <w:rsid w:val="006817B6"/>
    <w:rsid w:val="00681A96"/>
    <w:rsid w:val="00682521"/>
    <w:rsid w:val="00682AF5"/>
    <w:rsid w:val="00683345"/>
    <w:rsid w:val="00686B66"/>
    <w:rsid w:val="00687A92"/>
    <w:rsid w:val="00687E06"/>
    <w:rsid w:val="00692738"/>
    <w:rsid w:val="0069357B"/>
    <w:rsid w:val="00694269"/>
    <w:rsid w:val="00695802"/>
    <w:rsid w:val="00695B1D"/>
    <w:rsid w:val="006A032B"/>
    <w:rsid w:val="006A0D35"/>
    <w:rsid w:val="006A171F"/>
    <w:rsid w:val="006A256B"/>
    <w:rsid w:val="006A3237"/>
    <w:rsid w:val="006A3707"/>
    <w:rsid w:val="006A441B"/>
    <w:rsid w:val="006A5378"/>
    <w:rsid w:val="006A63EF"/>
    <w:rsid w:val="006A6CFD"/>
    <w:rsid w:val="006A75FB"/>
    <w:rsid w:val="006B03C0"/>
    <w:rsid w:val="006B1CBD"/>
    <w:rsid w:val="006B2762"/>
    <w:rsid w:val="006B307F"/>
    <w:rsid w:val="006B3708"/>
    <w:rsid w:val="006B411A"/>
    <w:rsid w:val="006B6155"/>
    <w:rsid w:val="006B6AE5"/>
    <w:rsid w:val="006B6BD4"/>
    <w:rsid w:val="006B6C55"/>
    <w:rsid w:val="006B755E"/>
    <w:rsid w:val="006C0AB1"/>
    <w:rsid w:val="006C2496"/>
    <w:rsid w:val="006C31E9"/>
    <w:rsid w:val="006C52AD"/>
    <w:rsid w:val="006C5520"/>
    <w:rsid w:val="006C5708"/>
    <w:rsid w:val="006C5C89"/>
    <w:rsid w:val="006C5CAD"/>
    <w:rsid w:val="006C6D11"/>
    <w:rsid w:val="006C7084"/>
    <w:rsid w:val="006C7296"/>
    <w:rsid w:val="006C76F5"/>
    <w:rsid w:val="006C78BB"/>
    <w:rsid w:val="006D033E"/>
    <w:rsid w:val="006D0912"/>
    <w:rsid w:val="006D1095"/>
    <w:rsid w:val="006D12DC"/>
    <w:rsid w:val="006D1BEA"/>
    <w:rsid w:val="006D1E3C"/>
    <w:rsid w:val="006D2C67"/>
    <w:rsid w:val="006D2D9E"/>
    <w:rsid w:val="006D41B6"/>
    <w:rsid w:val="006D422B"/>
    <w:rsid w:val="006D4301"/>
    <w:rsid w:val="006D4A99"/>
    <w:rsid w:val="006D5847"/>
    <w:rsid w:val="006D585C"/>
    <w:rsid w:val="006D78F0"/>
    <w:rsid w:val="006E04AE"/>
    <w:rsid w:val="006E09F1"/>
    <w:rsid w:val="006E0D6B"/>
    <w:rsid w:val="006E14DC"/>
    <w:rsid w:val="006E15D2"/>
    <w:rsid w:val="006E41E6"/>
    <w:rsid w:val="006E4AD1"/>
    <w:rsid w:val="006E4AF4"/>
    <w:rsid w:val="006E4C86"/>
    <w:rsid w:val="006E56D4"/>
    <w:rsid w:val="006E587A"/>
    <w:rsid w:val="006E613F"/>
    <w:rsid w:val="006E6DC7"/>
    <w:rsid w:val="006E7B1F"/>
    <w:rsid w:val="006F0206"/>
    <w:rsid w:val="006F0910"/>
    <w:rsid w:val="006F1408"/>
    <w:rsid w:val="006F3008"/>
    <w:rsid w:val="006F3A7E"/>
    <w:rsid w:val="006F4CB6"/>
    <w:rsid w:val="006F576E"/>
    <w:rsid w:val="006F59BE"/>
    <w:rsid w:val="006F5B12"/>
    <w:rsid w:val="006F5FA2"/>
    <w:rsid w:val="006F71F7"/>
    <w:rsid w:val="006F7266"/>
    <w:rsid w:val="006F7719"/>
    <w:rsid w:val="00701D4B"/>
    <w:rsid w:val="007035C7"/>
    <w:rsid w:val="00704260"/>
    <w:rsid w:val="0070436E"/>
    <w:rsid w:val="007044B1"/>
    <w:rsid w:val="00704901"/>
    <w:rsid w:val="0070503C"/>
    <w:rsid w:val="00706536"/>
    <w:rsid w:val="00712326"/>
    <w:rsid w:val="00713A38"/>
    <w:rsid w:val="0072058F"/>
    <w:rsid w:val="00720F2F"/>
    <w:rsid w:val="0072109B"/>
    <w:rsid w:val="00722204"/>
    <w:rsid w:val="00722E84"/>
    <w:rsid w:val="00723414"/>
    <w:rsid w:val="00724348"/>
    <w:rsid w:val="00724938"/>
    <w:rsid w:val="007250FB"/>
    <w:rsid w:val="00726CF5"/>
    <w:rsid w:val="00727188"/>
    <w:rsid w:val="00731FEB"/>
    <w:rsid w:val="00732668"/>
    <w:rsid w:val="007341A0"/>
    <w:rsid w:val="0073449C"/>
    <w:rsid w:val="007346D8"/>
    <w:rsid w:val="007349DE"/>
    <w:rsid w:val="00735F51"/>
    <w:rsid w:val="00736166"/>
    <w:rsid w:val="00737813"/>
    <w:rsid w:val="0073785C"/>
    <w:rsid w:val="00740452"/>
    <w:rsid w:val="007404F0"/>
    <w:rsid w:val="0074057C"/>
    <w:rsid w:val="00741F1A"/>
    <w:rsid w:val="0074390B"/>
    <w:rsid w:val="00745674"/>
    <w:rsid w:val="0074588D"/>
    <w:rsid w:val="007461D7"/>
    <w:rsid w:val="00746721"/>
    <w:rsid w:val="00746D5E"/>
    <w:rsid w:val="007472A8"/>
    <w:rsid w:val="00747D2E"/>
    <w:rsid w:val="0075068B"/>
    <w:rsid w:val="0075265F"/>
    <w:rsid w:val="00753055"/>
    <w:rsid w:val="007563FC"/>
    <w:rsid w:val="007567B2"/>
    <w:rsid w:val="007576CD"/>
    <w:rsid w:val="007618D8"/>
    <w:rsid w:val="00762516"/>
    <w:rsid w:val="00762887"/>
    <w:rsid w:val="00762CFA"/>
    <w:rsid w:val="00763C5F"/>
    <w:rsid w:val="00763E57"/>
    <w:rsid w:val="007642D3"/>
    <w:rsid w:val="00764A50"/>
    <w:rsid w:val="007677C8"/>
    <w:rsid w:val="00770B43"/>
    <w:rsid w:val="00771793"/>
    <w:rsid w:val="00771EA5"/>
    <w:rsid w:val="007722EC"/>
    <w:rsid w:val="007727F0"/>
    <w:rsid w:val="00772C4B"/>
    <w:rsid w:val="00772C70"/>
    <w:rsid w:val="00774F73"/>
    <w:rsid w:val="007750F2"/>
    <w:rsid w:val="00775516"/>
    <w:rsid w:val="00775E54"/>
    <w:rsid w:val="0077646A"/>
    <w:rsid w:val="00777404"/>
    <w:rsid w:val="00777E82"/>
    <w:rsid w:val="00781340"/>
    <w:rsid w:val="00781468"/>
    <w:rsid w:val="007832F2"/>
    <w:rsid w:val="0078443F"/>
    <w:rsid w:val="0078487E"/>
    <w:rsid w:val="00784AF2"/>
    <w:rsid w:val="00784D0E"/>
    <w:rsid w:val="00785926"/>
    <w:rsid w:val="007874E7"/>
    <w:rsid w:val="007875CA"/>
    <w:rsid w:val="00791113"/>
    <w:rsid w:val="00794A93"/>
    <w:rsid w:val="007955F0"/>
    <w:rsid w:val="00796FDF"/>
    <w:rsid w:val="007A0655"/>
    <w:rsid w:val="007A08F5"/>
    <w:rsid w:val="007A3330"/>
    <w:rsid w:val="007A46CA"/>
    <w:rsid w:val="007A48D0"/>
    <w:rsid w:val="007A5A6D"/>
    <w:rsid w:val="007A618D"/>
    <w:rsid w:val="007A66BD"/>
    <w:rsid w:val="007A7D6D"/>
    <w:rsid w:val="007B1EDD"/>
    <w:rsid w:val="007B2E0E"/>
    <w:rsid w:val="007B43D9"/>
    <w:rsid w:val="007B4FF0"/>
    <w:rsid w:val="007B51AD"/>
    <w:rsid w:val="007B7254"/>
    <w:rsid w:val="007B799D"/>
    <w:rsid w:val="007C0C7E"/>
    <w:rsid w:val="007C174F"/>
    <w:rsid w:val="007C2D1B"/>
    <w:rsid w:val="007C3DD4"/>
    <w:rsid w:val="007C4C88"/>
    <w:rsid w:val="007C5414"/>
    <w:rsid w:val="007C59E3"/>
    <w:rsid w:val="007C5DA2"/>
    <w:rsid w:val="007D0034"/>
    <w:rsid w:val="007D1153"/>
    <w:rsid w:val="007D25FC"/>
    <w:rsid w:val="007D4AF0"/>
    <w:rsid w:val="007D5008"/>
    <w:rsid w:val="007D6417"/>
    <w:rsid w:val="007D69C3"/>
    <w:rsid w:val="007D70E8"/>
    <w:rsid w:val="007D7123"/>
    <w:rsid w:val="007D73BD"/>
    <w:rsid w:val="007E04B2"/>
    <w:rsid w:val="007E232A"/>
    <w:rsid w:val="007E2361"/>
    <w:rsid w:val="007E313D"/>
    <w:rsid w:val="007E3A15"/>
    <w:rsid w:val="007E63A9"/>
    <w:rsid w:val="007E6A71"/>
    <w:rsid w:val="007E6BB4"/>
    <w:rsid w:val="007E6BED"/>
    <w:rsid w:val="007E7823"/>
    <w:rsid w:val="007F1A3F"/>
    <w:rsid w:val="007F1D3F"/>
    <w:rsid w:val="007F2528"/>
    <w:rsid w:val="007F2595"/>
    <w:rsid w:val="007F27C2"/>
    <w:rsid w:val="007F30B9"/>
    <w:rsid w:val="007F4520"/>
    <w:rsid w:val="007F4C14"/>
    <w:rsid w:val="007F5CB3"/>
    <w:rsid w:val="007F5EBE"/>
    <w:rsid w:val="007F609F"/>
    <w:rsid w:val="007F74E5"/>
    <w:rsid w:val="007F792F"/>
    <w:rsid w:val="00805022"/>
    <w:rsid w:val="00805478"/>
    <w:rsid w:val="008054ED"/>
    <w:rsid w:val="00806D5D"/>
    <w:rsid w:val="00807543"/>
    <w:rsid w:val="0080767C"/>
    <w:rsid w:val="008109E5"/>
    <w:rsid w:val="00810E2A"/>
    <w:rsid w:val="008117BB"/>
    <w:rsid w:val="00813F25"/>
    <w:rsid w:val="00817A76"/>
    <w:rsid w:val="00820B6A"/>
    <w:rsid w:val="00822602"/>
    <w:rsid w:val="00823CCF"/>
    <w:rsid w:val="00823D8A"/>
    <w:rsid w:val="00825A2A"/>
    <w:rsid w:val="00825B71"/>
    <w:rsid w:val="00830F2C"/>
    <w:rsid w:val="008313BD"/>
    <w:rsid w:val="00831F6C"/>
    <w:rsid w:val="00831FD6"/>
    <w:rsid w:val="008322FA"/>
    <w:rsid w:val="0083314A"/>
    <w:rsid w:val="0083428B"/>
    <w:rsid w:val="008344F8"/>
    <w:rsid w:val="0083567B"/>
    <w:rsid w:val="008356BD"/>
    <w:rsid w:val="00835CD0"/>
    <w:rsid w:val="00835EAA"/>
    <w:rsid w:val="008363AD"/>
    <w:rsid w:val="00836CED"/>
    <w:rsid w:val="00836E34"/>
    <w:rsid w:val="00840B2E"/>
    <w:rsid w:val="00844FBD"/>
    <w:rsid w:val="008455DD"/>
    <w:rsid w:val="008506AF"/>
    <w:rsid w:val="008508ED"/>
    <w:rsid w:val="008516F2"/>
    <w:rsid w:val="0085388A"/>
    <w:rsid w:val="00855F9C"/>
    <w:rsid w:val="008560C1"/>
    <w:rsid w:val="00856233"/>
    <w:rsid w:val="008564A8"/>
    <w:rsid w:val="008602C7"/>
    <w:rsid w:val="008612E2"/>
    <w:rsid w:val="008612FA"/>
    <w:rsid w:val="008621FD"/>
    <w:rsid w:val="0086230E"/>
    <w:rsid w:val="00862C5A"/>
    <w:rsid w:val="00865F4E"/>
    <w:rsid w:val="008665D4"/>
    <w:rsid w:val="008703C0"/>
    <w:rsid w:val="008707BB"/>
    <w:rsid w:val="008722F9"/>
    <w:rsid w:val="00872E86"/>
    <w:rsid w:val="00873407"/>
    <w:rsid w:val="008739DE"/>
    <w:rsid w:val="00875BB6"/>
    <w:rsid w:val="00875D8F"/>
    <w:rsid w:val="00876B4C"/>
    <w:rsid w:val="0087749D"/>
    <w:rsid w:val="00877645"/>
    <w:rsid w:val="00880BB9"/>
    <w:rsid w:val="00882931"/>
    <w:rsid w:val="00882D35"/>
    <w:rsid w:val="008841CD"/>
    <w:rsid w:val="00885DCD"/>
    <w:rsid w:val="0088683D"/>
    <w:rsid w:val="00886A93"/>
    <w:rsid w:val="00887620"/>
    <w:rsid w:val="00887B7D"/>
    <w:rsid w:val="00887C9A"/>
    <w:rsid w:val="00890B0D"/>
    <w:rsid w:val="00892D2B"/>
    <w:rsid w:val="0089359F"/>
    <w:rsid w:val="0089388B"/>
    <w:rsid w:val="008938B1"/>
    <w:rsid w:val="00893920"/>
    <w:rsid w:val="00893EA8"/>
    <w:rsid w:val="00894563"/>
    <w:rsid w:val="0089478E"/>
    <w:rsid w:val="00895C77"/>
    <w:rsid w:val="008962CA"/>
    <w:rsid w:val="008A0093"/>
    <w:rsid w:val="008A019A"/>
    <w:rsid w:val="008A032A"/>
    <w:rsid w:val="008A1E12"/>
    <w:rsid w:val="008A395B"/>
    <w:rsid w:val="008A51F5"/>
    <w:rsid w:val="008A5DAA"/>
    <w:rsid w:val="008A6439"/>
    <w:rsid w:val="008A6700"/>
    <w:rsid w:val="008A7429"/>
    <w:rsid w:val="008A7A19"/>
    <w:rsid w:val="008B1C6D"/>
    <w:rsid w:val="008B253F"/>
    <w:rsid w:val="008B2854"/>
    <w:rsid w:val="008B2F52"/>
    <w:rsid w:val="008B3472"/>
    <w:rsid w:val="008B3937"/>
    <w:rsid w:val="008B3980"/>
    <w:rsid w:val="008B3F3A"/>
    <w:rsid w:val="008B4437"/>
    <w:rsid w:val="008B54B4"/>
    <w:rsid w:val="008B7A2C"/>
    <w:rsid w:val="008C1227"/>
    <w:rsid w:val="008C2668"/>
    <w:rsid w:val="008C3F7E"/>
    <w:rsid w:val="008C42B5"/>
    <w:rsid w:val="008C5994"/>
    <w:rsid w:val="008C6704"/>
    <w:rsid w:val="008D4475"/>
    <w:rsid w:val="008D4ABC"/>
    <w:rsid w:val="008D4F97"/>
    <w:rsid w:val="008D6A61"/>
    <w:rsid w:val="008E0EC4"/>
    <w:rsid w:val="008E1C75"/>
    <w:rsid w:val="008E5923"/>
    <w:rsid w:val="008E64F4"/>
    <w:rsid w:val="008E65F4"/>
    <w:rsid w:val="008E6938"/>
    <w:rsid w:val="008F4FA1"/>
    <w:rsid w:val="008F6D5D"/>
    <w:rsid w:val="008F7CCC"/>
    <w:rsid w:val="00900FCB"/>
    <w:rsid w:val="00901DA1"/>
    <w:rsid w:val="00903E82"/>
    <w:rsid w:val="00904A16"/>
    <w:rsid w:val="00905018"/>
    <w:rsid w:val="009050ED"/>
    <w:rsid w:val="00905397"/>
    <w:rsid w:val="00906465"/>
    <w:rsid w:val="00910205"/>
    <w:rsid w:val="009108DC"/>
    <w:rsid w:val="00910BFC"/>
    <w:rsid w:val="009112D7"/>
    <w:rsid w:val="00912344"/>
    <w:rsid w:val="00912E86"/>
    <w:rsid w:val="00912EC0"/>
    <w:rsid w:val="0091340A"/>
    <w:rsid w:val="009136FC"/>
    <w:rsid w:val="00917E81"/>
    <w:rsid w:val="00920DFF"/>
    <w:rsid w:val="00921508"/>
    <w:rsid w:val="009228D2"/>
    <w:rsid w:val="00925E04"/>
    <w:rsid w:val="00926007"/>
    <w:rsid w:val="00930AE6"/>
    <w:rsid w:val="0093195F"/>
    <w:rsid w:val="0093218B"/>
    <w:rsid w:val="0093283B"/>
    <w:rsid w:val="00935843"/>
    <w:rsid w:val="00935941"/>
    <w:rsid w:val="00935E2C"/>
    <w:rsid w:val="00936426"/>
    <w:rsid w:val="00937AD9"/>
    <w:rsid w:val="00937D1F"/>
    <w:rsid w:val="00937F8B"/>
    <w:rsid w:val="0094120D"/>
    <w:rsid w:val="00941923"/>
    <w:rsid w:val="00943D17"/>
    <w:rsid w:val="009444CE"/>
    <w:rsid w:val="00945BEE"/>
    <w:rsid w:val="00945E37"/>
    <w:rsid w:val="0094622A"/>
    <w:rsid w:val="00946DE8"/>
    <w:rsid w:val="00946F3B"/>
    <w:rsid w:val="0095247B"/>
    <w:rsid w:val="00953A84"/>
    <w:rsid w:val="009547D6"/>
    <w:rsid w:val="00954B81"/>
    <w:rsid w:val="00954CAA"/>
    <w:rsid w:val="00954DEF"/>
    <w:rsid w:val="00961BFD"/>
    <w:rsid w:val="00961D64"/>
    <w:rsid w:val="009645EB"/>
    <w:rsid w:val="00971245"/>
    <w:rsid w:val="009724F4"/>
    <w:rsid w:val="009728CF"/>
    <w:rsid w:val="0097310F"/>
    <w:rsid w:val="00977105"/>
    <w:rsid w:val="00980569"/>
    <w:rsid w:val="00980873"/>
    <w:rsid w:val="00981D87"/>
    <w:rsid w:val="009831C2"/>
    <w:rsid w:val="0098377C"/>
    <w:rsid w:val="00983E48"/>
    <w:rsid w:val="009849EA"/>
    <w:rsid w:val="00985006"/>
    <w:rsid w:val="0098590A"/>
    <w:rsid w:val="00986232"/>
    <w:rsid w:val="0098792E"/>
    <w:rsid w:val="009912A1"/>
    <w:rsid w:val="009919A7"/>
    <w:rsid w:val="0099289E"/>
    <w:rsid w:val="00993A4F"/>
    <w:rsid w:val="009943FA"/>
    <w:rsid w:val="00994B2F"/>
    <w:rsid w:val="00994DC7"/>
    <w:rsid w:val="00995116"/>
    <w:rsid w:val="00995236"/>
    <w:rsid w:val="00995A7D"/>
    <w:rsid w:val="00995E61"/>
    <w:rsid w:val="0099663D"/>
    <w:rsid w:val="00997C60"/>
    <w:rsid w:val="009A2432"/>
    <w:rsid w:val="009A261E"/>
    <w:rsid w:val="009A262E"/>
    <w:rsid w:val="009A33BB"/>
    <w:rsid w:val="009A524F"/>
    <w:rsid w:val="009A57AE"/>
    <w:rsid w:val="009A5C86"/>
    <w:rsid w:val="009A5CEB"/>
    <w:rsid w:val="009A63EB"/>
    <w:rsid w:val="009A683F"/>
    <w:rsid w:val="009A6B24"/>
    <w:rsid w:val="009A6DAE"/>
    <w:rsid w:val="009B0D8A"/>
    <w:rsid w:val="009B0DAF"/>
    <w:rsid w:val="009B2EF9"/>
    <w:rsid w:val="009B4776"/>
    <w:rsid w:val="009B508D"/>
    <w:rsid w:val="009B52AB"/>
    <w:rsid w:val="009B60C1"/>
    <w:rsid w:val="009B6238"/>
    <w:rsid w:val="009B716E"/>
    <w:rsid w:val="009C163C"/>
    <w:rsid w:val="009C1902"/>
    <w:rsid w:val="009C1F71"/>
    <w:rsid w:val="009C20E5"/>
    <w:rsid w:val="009C2A08"/>
    <w:rsid w:val="009C3B2D"/>
    <w:rsid w:val="009C3E01"/>
    <w:rsid w:val="009C4BD8"/>
    <w:rsid w:val="009C4FB5"/>
    <w:rsid w:val="009C5AF2"/>
    <w:rsid w:val="009C5F14"/>
    <w:rsid w:val="009C5F32"/>
    <w:rsid w:val="009C624A"/>
    <w:rsid w:val="009D08F0"/>
    <w:rsid w:val="009D1D19"/>
    <w:rsid w:val="009D2106"/>
    <w:rsid w:val="009D2A0E"/>
    <w:rsid w:val="009D2A51"/>
    <w:rsid w:val="009D2E21"/>
    <w:rsid w:val="009D40D2"/>
    <w:rsid w:val="009D6A16"/>
    <w:rsid w:val="009D7823"/>
    <w:rsid w:val="009D7A87"/>
    <w:rsid w:val="009E1EF6"/>
    <w:rsid w:val="009E21B9"/>
    <w:rsid w:val="009E2A12"/>
    <w:rsid w:val="009E321B"/>
    <w:rsid w:val="009E4C5C"/>
    <w:rsid w:val="009E5EB6"/>
    <w:rsid w:val="009E61D5"/>
    <w:rsid w:val="009E622B"/>
    <w:rsid w:val="009E6257"/>
    <w:rsid w:val="009E64DC"/>
    <w:rsid w:val="009E7026"/>
    <w:rsid w:val="009E78D9"/>
    <w:rsid w:val="009F2476"/>
    <w:rsid w:val="009F437F"/>
    <w:rsid w:val="009F4E26"/>
    <w:rsid w:val="009F4F99"/>
    <w:rsid w:val="009F5AA5"/>
    <w:rsid w:val="009F6660"/>
    <w:rsid w:val="009F70A1"/>
    <w:rsid w:val="00A01CBF"/>
    <w:rsid w:val="00A03C9B"/>
    <w:rsid w:val="00A05793"/>
    <w:rsid w:val="00A061CF"/>
    <w:rsid w:val="00A069B7"/>
    <w:rsid w:val="00A0701C"/>
    <w:rsid w:val="00A07D45"/>
    <w:rsid w:val="00A10234"/>
    <w:rsid w:val="00A10692"/>
    <w:rsid w:val="00A11768"/>
    <w:rsid w:val="00A12D4F"/>
    <w:rsid w:val="00A12DBE"/>
    <w:rsid w:val="00A136F5"/>
    <w:rsid w:val="00A13BC2"/>
    <w:rsid w:val="00A145A7"/>
    <w:rsid w:val="00A14AF2"/>
    <w:rsid w:val="00A14B26"/>
    <w:rsid w:val="00A14E24"/>
    <w:rsid w:val="00A1636D"/>
    <w:rsid w:val="00A17C26"/>
    <w:rsid w:val="00A21ED2"/>
    <w:rsid w:val="00A22447"/>
    <w:rsid w:val="00A23762"/>
    <w:rsid w:val="00A24203"/>
    <w:rsid w:val="00A24786"/>
    <w:rsid w:val="00A250B3"/>
    <w:rsid w:val="00A25613"/>
    <w:rsid w:val="00A27585"/>
    <w:rsid w:val="00A30A8F"/>
    <w:rsid w:val="00A30A93"/>
    <w:rsid w:val="00A313A1"/>
    <w:rsid w:val="00A319DC"/>
    <w:rsid w:val="00A32A0E"/>
    <w:rsid w:val="00A32E2D"/>
    <w:rsid w:val="00A3399D"/>
    <w:rsid w:val="00A33F45"/>
    <w:rsid w:val="00A34F0A"/>
    <w:rsid w:val="00A410EE"/>
    <w:rsid w:val="00A4179C"/>
    <w:rsid w:val="00A41965"/>
    <w:rsid w:val="00A41F1A"/>
    <w:rsid w:val="00A43147"/>
    <w:rsid w:val="00A4491B"/>
    <w:rsid w:val="00A45C4D"/>
    <w:rsid w:val="00A4666C"/>
    <w:rsid w:val="00A47671"/>
    <w:rsid w:val="00A50626"/>
    <w:rsid w:val="00A51890"/>
    <w:rsid w:val="00A51C1F"/>
    <w:rsid w:val="00A52783"/>
    <w:rsid w:val="00A54D28"/>
    <w:rsid w:val="00A563B5"/>
    <w:rsid w:val="00A574B9"/>
    <w:rsid w:val="00A60559"/>
    <w:rsid w:val="00A62D8C"/>
    <w:rsid w:val="00A62FC4"/>
    <w:rsid w:val="00A657B7"/>
    <w:rsid w:val="00A65859"/>
    <w:rsid w:val="00A661D3"/>
    <w:rsid w:val="00A66B92"/>
    <w:rsid w:val="00A672CF"/>
    <w:rsid w:val="00A67AAB"/>
    <w:rsid w:val="00A70820"/>
    <w:rsid w:val="00A71C84"/>
    <w:rsid w:val="00A720B0"/>
    <w:rsid w:val="00A721D9"/>
    <w:rsid w:val="00A723E1"/>
    <w:rsid w:val="00A75910"/>
    <w:rsid w:val="00A76BDD"/>
    <w:rsid w:val="00A779D4"/>
    <w:rsid w:val="00A807DF"/>
    <w:rsid w:val="00A81E00"/>
    <w:rsid w:val="00A838DF"/>
    <w:rsid w:val="00A8545A"/>
    <w:rsid w:val="00A85592"/>
    <w:rsid w:val="00A85DFF"/>
    <w:rsid w:val="00A869AE"/>
    <w:rsid w:val="00A913FE"/>
    <w:rsid w:val="00A91846"/>
    <w:rsid w:val="00A92159"/>
    <w:rsid w:val="00A92787"/>
    <w:rsid w:val="00A9290E"/>
    <w:rsid w:val="00A94AF2"/>
    <w:rsid w:val="00A950A2"/>
    <w:rsid w:val="00A95B77"/>
    <w:rsid w:val="00A976D6"/>
    <w:rsid w:val="00AA07C9"/>
    <w:rsid w:val="00AA2FF6"/>
    <w:rsid w:val="00AA3838"/>
    <w:rsid w:val="00AA471E"/>
    <w:rsid w:val="00AA637C"/>
    <w:rsid w:val="00AA6C4C"/>
    <w:rsid w:val="00AB0508"/>
    <w:rsid w:val="00AB4FC3"/>
    <w:rsid w:val="00AB63B2"/>
    <w:rsid w:val="00AB6503"/>
    <w:rsid w:val="00AB65DA"/>
    <w:rsid w:val="00AB6AD4"/>
    <w:rsid w:val="00AB75FA"/>
    <w:rsid w:val="00AC0BAC"/>
    <w:rsid w:val="00AC20AE"/>
    <w:rsid w:val="00AC42EF"/>
    <w:rsid w:val="00AC562A"/>
    <w:rsid w:val="00AC5D71"/>
    <w:rsid w:val="00AC6B19"/>
    <w:rsid w:val="00AC7FF9"/>
    <w:rsid w:val="00AD04AB"/>
    <w:rsid w:val="00AD1027"/>
    <w:rsid w:val="00AD2AAF"/>
    <w:rsid w:val="00AD35B8"/>
    <w:rsid w:val="00AD3A9F"/>
    <w:rsid w:val="00AD42E3"/>
    <w:rsid w:val="00AD44AE"/>
    <w:rsid w:val="00AD464E"/>
    <w:rsid w:val="00AD466C"/>
    <w:rsid w:val="00AD4FC5"/>
    <w:rsid w:val="00AD53BB"/>
    <w:rsid w:val="00AD7B1A"/>
    <w:rsid w:val="00AD7EBA"/>
    <w:rsid w:val="00AE0A28"/>
    <w:rsid w:val="00AE0FB2"/>
    <w:rsid w:val="00AE161B"/>
    <w:rsid w:val="00AE2A07"/>
    <w:rsid w:val="00AE476C"/>
    <w:rsid w:val="00AE5181"/>
    <w:rsid w:val="00AE5BFB"/>
    <w:rsid w:val="00AE61B1"/>
    <w:rsid w:val="00AE62FF"/>
    <w:rsid w:val="00AE64F3"/>
    <w:rsid w:val="00AE6B2C"/>
    <w:rsid w:val="00AE6D70"/>
    <w:rsid w:val="00AF2228"/>
    <w:rsid w:val="00AF2D83"/>
    <w:rsid w:val="00AF484E"/>
    <w:rsid w:val="00AF4AA3"/>
    <w:rsid w:val="00AF68C0"/>
    <w:rsid w:val="00AF6D1A"/>
    <w:rsid w:val="00AF6DCB"/>
    <w:rsid w:val="00AF7660"/>
    <w:rsid w:val="00AF7D85"/>
    <w:rsid w:val="00B00774"/>
    <w:rsid w:val="00B01684"/>
    <w:rsid w:val="00B0189B"/>
    <w:rsid w:val="00B02798"/>
    <w:rsid w:val="00B0380F"/>
    <w:rsid w:val="00B043E3"/>
    <w:rsid w:val="00B047E9"/>
    <w:rsid w:val="00B05185"/>
    <w:rsid w:val="00B05595"/>
    <w:rsid w:val="00B05BC7"/>
    <w:rsid w:val="00B067A5"/>
    <w:rsid w:val="00B070A3"/>
    <w:rsid w:val="00B07B67"/>
    <w:rsid w:val="00B07FFC"/>
    <w:rsid w:val="00B110CE"/>
    <w:rsid w:val="00B1143B"/>
    <w:rsid w:val="00B125BE"/>
    <w:rsid w:val="00B144BA"/>
    <w:rsid w:val="00B14911"/>
    <w:rsid w:val="00B14E17"/>
    <w:rsid w:val="00B15747"/>
    <w:rsid w:val="00B17B21"/>
    <w:rsid w:val="00B21CE1"/>
    <w:rsid w:val="00B22BC9"/>
    <w:rsid w:val="00B23B8A"/>
    <w:rsid w:val="00B2593A"/>
    <w:rsid w:val="00B26AFD"/>
    <w:rsid w:val="00B26BF7"/>
    <w:rsid w:val="00B30002"/>
    <w:rsid w:val="00B30116"/>
    <w:rsid w:val="00B329BB"/>
    <w:rsid w:val="00B33378"/>
    <w:rsid w:val="00B352F7"/>
    <w:rsid w:val="00B35F2F"/>
    <w:rsid w:val="00B368F8"/>
    <w:rsid w:val="00B4287C"/>
    <w:rsid w:val="00B42B00"/>
    <w:rsid w:val="00B43E35"/>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020"/>
    <w:rsid w:val="00B672F7"/>
    <w:rsid w:val="00B6737F"/>
    <w:rsid w:val="00B67C72"/>
    <w:rsid w:val="00B70C63"/>
    <w:rsid w:val="00B70F97"/>
    <w:rsid w:val="00B712A9"/>
    <w:rsid w:val="00B731A5"/>
    <w:rsid w:val="00B73E08"/>
    <w:rsid w:val="00B741CF"/>
    <w:rsid w:val="00B7437B"/>
    <w:rsid w:val="00B746CA"/>
    <w:rsid w:val="00B75579"/>
    <w:rsid w:val="00B804C1"/>
    <w:rsid w:val="00B80C2B"/>
    <w:rsid w:val="00B82376"/>
    <w:rsid w:val="00B83FF3"/>
    <w:rsid w:val="00B846AF"/>
    <w:rsid w:val="00B8541F"/>
    <w:rsid w:val="00B86E3B"/>
    <w:rsid w:val="00B87672"/>
    <w:rsid w:val="00B9154B"/>
    <w:rsid w:val="00B92094"/>
    <w:rsid w:val="00B929AE"/>
    <w:rsid w:val="00B92F4E"/>
    <w:rsid w:val="00B934D5"/>
    <w:rsid w:val="00B93588"/>
    <w:rsid w:val="00B944A2"/>
    <w:rsid w:val="00B94D90"/>
    <w:rsid w:val="00BA12EA"/>
    <w:rsid w:val="00BA134D"/>
    <w:rsid w:val="00BA1D0C"/>
    <w:rsid w:val="00BA2D01"/>
    <w:rsid w:val="00BA2EAA"/>
    <w:rsid w:val="00BA3F8C"/>
    <w:rsid w:val="00BA4875"/>
    <w:rsid w:val="00BB0862"/>
    <w:rsid w:val="00BB1384"/>
    <w:rsid w:val="00BB1D8E"/>
    <w:rsid w:val="00BB3196"/>
    <w:rsid w:val="00BB334E"/>
    <w:rsid w:val="00BB7A1A"/>
    <w:rsid w:val="00BC01BD"/>
    <w:rsid w:val="00BC1339"/>
    <w:rsid w:val="00BC32AF"/>
    <w:rsid w:val="00BC38A9"/>
    <w:rsid w:val="00BC57D3"/>
    <w:rsid w:val="00BC5838"/>
    <w:rsid w:val="00BC66F9"/>
    <w:rsid w:val="00BC70CD"/>
    <w:rsid w:val="00BC7340"/>
    <w:rsid w:val="00BC7E67"/>
    <w:rsid w:val="00BD17C5"/>
    <w:rsid w:val="00BD26BA"/>
    <w:rsid w:val="00BD3BE4"/>
    <w:rsid w:val="00BD3C57"/>
    <w:rsid w:val="00BD3DCB"/>
    <w:rsid w:val="00BD4B66"/>
    <w:rsid w:val="00BD4D2C"/>
    <w:rsid w:val="00BD57FE"/>
    <w:rsid w:val="00BD6904"/>
    <w:rsid w:val="00BE2F08"/>
    <w:rsid w:val="00BE2F29"/>
    <w:rsid w:val="00BE45B9"/>
    <w:rsid w:val="00BE5A05"/>
    <w:rsid w:val="00BE5A80"/>
    <w:rsid w:val="00BF0880"/>
    <w:rsid w:val="00BF0DA1"/>
    <w:rsid w:val="00BF0E97"/>
    <w:rsid w:val="00BF1E2E"/>
    <w:rsid w:val="00BF1F3F"/>
    <w:rsid w:val="00BF263C"/>
    <w:rsid w:val="00BF2BCF"/>
    <w:rsid w:val="00BF30CE"/>
    <w:rsid w:val="00BF36A9"/>
    <w:rsid w:val="00BF6513"/>
    <w:rsid w:val="00BF6E7F"/>
    <w:rsid w:val="00BF7241"/>
    <w:rsid w:val="00BF72D1"/>
    <w:rsid w:val="00C00E36"/>
    <w:rsid w:val="00C016A0"/>
    <w:rsid w:val="00C0290F"/>
    <w:rsid w:val="00C0428C"/>
    <w:rsid w:val="00C0648E"/>
    <w:rsid w:val="00C066DB"/>
    <w:rsid w:val="00C103E0"/>
    <w:rsid w:val="00C106B0"/>
    <w:rsid w:val="00C12C59"/>
    <w:rsid w:val="00C12E9F"/>
    <w:rsid w:val="00C13127"/>
    <w:rsid w:val="00C137EA"/>
    <w:rsid w:val="00C149FC"/>
    <w:rsid w:val="00C16CE6"/>
    <w:rsid w:val="00C22198"/>
    <w:rsid w:val="00C24972"/>
    <w:rsid w:val="00C262C8"/>
    <w:rsid w:val="00C264F1"/>
    <w:rsid w:val="00C32122"/>
    <w:rsid w:val="00C33225"/>
    <w:rsid w:val="00C339E3"/>
    <w:rsid w:val="00C33B45"/>
    <w:rsid w:val="00C33CFB"/>
    <w:rsid w:val="00C34918"/>
    <w:rsid w:val="00C36A3A"/>
    <w:rsid w:val="00C36BE2"/>
    <w:rsid w:val="00C40A87"/>
    <w:rsid w:val="00C413E4"/>
    <w:rsid w:val="00C425C7"/>
    <w:rsid w:val="00C45991"/>
    <w:rsid w:val="00C45B25"/>
    <w:rsid w:val="00C4647A"/>
    <w:rsid w:val="00C46B27"/>
    <w:rsid w:val="00C50346"/>
    <w:rsid w:val="00C5042D"/>
    <w:rsid w:val="00C5246F"/>
    <w:rsid w:val="00C5456A"/>
    <w:rsid w:val="00C555B0"/>
    <w:rsid w:val="00C6034B"/>
    <w:rsid w:val="00C628D8"/>
    <w:rsid w:val="00C63E47"/>
    <w:rsid w:val="00C64435"/>
    <w:rsid w:val="00C65B91"/>
    <w:rsid w:val="00C671E2"/>
    <w:rsid w:val="00C672F6"/>
    <w:rsid w:val="00C706C9"/>
    <w:rsid w:val="00C7073D"/>
    <w:rsid w:val="00C71391"/>
    <w:rsid w:val="00C7272F"/>
    <w:rsid w:val="00C7355F"/>
    <w:rsid w:val="00C74020"/>
    <w:rsid w:val="00C75C0F"/>
    <w:rsid w:val="00C76678"/>
    <w:rsid w:val="00C76CD8"/>
    <w:rsid w:val="00C76E9B"/>
    <w:rsid w:val="00C804E7"/>
    <w:rsid w:val="00C81327"/>
    <w:rsid w:val="00C8439E"/>
    <w:rsid w:val="00C851A3"/>
    <w:rsid w:val="00C8623F"/>
    <w:rsid w:val="00C8760B"/>
    <w:rsid w:val="00C90259"/>
    <w:rsid w:val="00C903A4"/>
    <w:rsid w:val="00C90A55"/>
    <w:rsid w:val="00C91335"/>
    <w:rsid w:val="00C917CB"/>
    <w:rsid w:val="00C91903"/>
    <w:rsid w:val="00C926D8"/>
    <w:rsid w:val="00C93151"/>
    <w:rsid w:val="00C941B7"/>
    <w:rsid w:val="00C949CC"/>
    <w:rsid w:val="00C94E6C"/>
    <w:rsid w:val="00C95F50"/>
    <w:rsid w:val="00C96114"/>
    <w:rsid w:val="00C96D0F"/>
    <w:rsid w:val="00C9770C"/>
    <w:rsid w:val="00CA163C"/>
    <w:rsid w:val="00CA2250"/>
    <w:rsid w:val="00CA3BA3"/>
    <w:rsid w:val="00CA43F1"/>
    <w:rsid w:val="00CA6347"/>
    <w:rsid w:val="00CA69C0"/>
    <w:rsid w:val="00CA7052"/>
    <w:rsid w:val="00CA7A07"/>
    <w:rsid w:val="00CB0914"/>
    <w:rsid w:val="00CB0A1E"/>
    <w:rsid w:val="00CB108B"/>
    <w:rsid w:val="00CB16EF"/>
    <w:rsid w:val="00CB2578"/>
    <w:rsid w:val="00CB3100"/>
    <w:rsid w:val="00CB42CC"/>
    <w:rsid w:val="00CB44A9"/>
    <w:rsid w:val="00CB4D7D"/>
    <w:rsid w:val="00CB5CC5"/>
    <w:rsid w:val="00CB5E58"/>
    <w:rsid w:val="00CC01C9"/>
    <w:rsid w:val="00CC0718"/>
    <w:rsid w:val="00CC2D79"/>
    <w:rsid w:val="00CC312A"/>
    <w:rsid w:val="00CC39DF"/>
    <w:rsid w:val="00CC3B7F"/>
    <w:rsid w:val="00CC446B"/>
    <w:rsid w:val="00CC6847"/>
    <w:rsid w:val="00CC730D"/>
    <w:rsid w:val="00CC73CC"/>
    <w:rsid w:val="00CC7A5F"/>
    <w:rsid w:val="00CC7C7F"/>
    <w:rsid w:val="00CD0BFD"/>
    <w:rsid w:val="00CD1D82"/>
    <w:rsid w:val="00CD1E2F"/>
    <w:rsid w:val="00CD2B40"/>
    <w:rsid w:val="00CD3052"/>
    <w:rsid w:val="00CD49D5"/>
    <w:rsid w:val="00CD4DA9"/>
    <w:rsid w:val="00CD506A"/>
    <w:rsid w:val="00CD56B4"/>
    <w:rsid w:val="00CD62C3"/>
    <w:rsid w:val="00CD704C"/>
    <w:rsid w:val="00CD728E"/>
    <w:rsid w:val="00CD76B6"/>
    <w:rsid w:val="00CD77AE"/>
    <w:rsid w:val="00CD7AC4"/>
    <w:rsid w:val="00CE05B9"/>
    <w:rsid w:val="00CE29F5"/>
    <w:rsid w:val="00CE3E20"/>
    <w:rsid w:val="00CE4ED9"/>
    <w:rsid w:val="00CE5DCC"/>
    <w:rsid w:val="00CE6C55"/>
    <w:rsid w:val="00CE6E14"/>
    <w:rsid w:val="00CE7BE9"/>
    <w:rsid w:val="00CE7EE5"/>
    <w:rsid w:val="00CF0682"/>
    <w:rsid w:val="00CF09C8"/>
    <w:rsid w:val="00CF0BA7"/>
    <w:rsid w:val="00CF0C21"/>
    <w:rsid w:val="00CF0DDC"/>
    <w:rsid w:val="00CF1349"/>
    <w:rsid w:val="00CF168E"/>
    <w:rsid w:val="00CF225D"/>
    <w:rsid w:val="00CF2526"/>
    <w:rsid w:val="00CF4983"/>
    <w:rsid w:val="00CF5006"/>
    <w:rsid w:val="00CF59CE"/>
    <w:rsid w:val="00CF6FAA"/>
    <w:rsid w:val="00D000D8"/>
    <w:rsid w:val="00D00230"/>
    <w:rsid w:val="00D0060B"/>
    <w:rsid w:val="00D01A18"/>
    <w:rsid w:val="00D02774"/>
    <w:rsid w:val="00D0290C"/>
    <w:rsid w:val="00D02F69"/>
    <w:rsid w:val="00D03488"/>
    <w:rsid w:val="00D03717"/>
    <w:rsid w:val="00D04A40"/>
    <w:rsid w:val="00D060CD"/>
    <w:rsid w:val="00D06244"/>
    <w:rsid w:val="00D072FB"/>
    <w:rsid w:val="00D07349"/>
    <w:rsid w:val="00D1065A"/>
    <w:rsid w:val="00D11206"/>
    <w:rsid w:val="00D11548"/>
    <w:rsid w:val="00D119C6"/>
    <w:rsid w:val="00D13064"/>
    <w:rsid w:val="00D1417F"/>
    <w:rsid w:val="00D146E4"/>
    <w:rsid w:val="00D17978"/>
    <w:rsid w:val="00D20BC1"/>
    <w:rsid w:val="00D21335"/>
    <w:rsid w:val="00D21909"/>
    <w:rsid w:val="00D22DA2"/>
    <w:rsid w:val="00D23A4A"/>
    <w:rsid w:val="00D23B80"/>
    <w:rsid w:val="00D25296"/>
    <w:rsid w:val="00D26F61"/>
    <w:rsid w:val="00D2734D"/>
    <w:rsid w:val="00D2772B"/>
    <w:rsid w:val="00D27F54"/>
    <w:rsid w:val="00D30FAD"/>
    <w:rsid w:val="00D316E6"/>
    <w:rsid w:val="00D31CC3"/>
    <w:rsid w:val="00D32228"/>
    <w:rsid w:val="00D32972"/>
    <w:rsid w:val="00D33336"/>
    <w:rsid w:val="00D33AB9"/>
    <w:rsid w:val="00D33BC1"/>
    <w:rsid w:val="00D33F6C"/>
    <w:rsid w:val="00D3479E"/>
    <w:rsid w:val="00D347C2"/>
    <w:rsid w:val="00D34D95"/>
    <w:rsid w:val="00D373AA"/>
    <w:rsid w:val="00D37984"/>
    <w:rsid w:val="00D407CB"/>
    <w:rsid w:val="00D41AD2"/>
    <w:rsid w:val="00D41FAD"/>
    <w:rsid w:val="00D43562"/>
    <w:rsid w:val="00D4529B"/>
    <w:rsid w:val="00D513AB"/>
    <w:rsid w:val="00D52505"/>
    <w:rsid w:val="00D526FF"/>
    <w:rsid w:val="00D52BC2"/>
    <w:rsid w:val="00D54287"/>
    <w:rsid w:val="00D54F48"/>
    <w:rsid w:val="00D562DD"/>
    <w:rsid w:val="00D6008F"/>
    <w:rsid w:val="00D609B3"/>
    <w:rsid w:val="00D60F8B"/>
    <w:rsid w:val="00D6194E"/>
    <w:rsid w:val="00D620E5"/>
    <w:rsid w:val="00D627FD"/>
    <w:rsid w:val="00D62C37"/>
    <w:rsid w:val="00D62F11"/>
    <w:rsid w:val="00D6346E"/>
    <w:rsid w:val="00D63510"/>
    <w:rsid w:val="00D6459A"/>
    <w:rsid w:val="00D649C4"/>
    <w:rsid w:val="00D65C98"/>
    <w:rsid w:val="00D65EC4"/>
    <w:rsid w:val="00D66D60"/>
    <w:rsid w:val="00D71372"/>
    <w:rsid w:val="00D7171A"/>
    <w:rsid w:val="00D71E2C"/>
    <w:rsid w:val="00D72BC4"/>
    <w:rsid w:val="00D73C7F"/>
    <w:rsid w:val="00D73F01"/>
    <w:rsid w:val="00D74A5F"/>
    <w:rsid w:val="00D74AA8"/>
    <w:rsid w:val="00D7553A"/>
    <w:rsid w:val="00D75C9A"/>
    <w:rsid w:val="00D75D07"/>
    <w:rsid w:val="00D76045"/>
    <w:rsid w:val="00D76833"/>
    <w:rsid w:val="00D77155"/>
    <w:rsid w:val="00D8043B"/>
    <w:rsid w:val="00D82029"/>
    <w:rsid w:val="00D82EA9"/>
    <w:rsid w:val="00D839A5"/>
    <w:rsid w:val="00D85C05"/>
    <w:rsid w:val="00D85CE0"/>
    <w:rsid w:val="00D85E11"/>
    <w:rsid w:val="00D86D52"/>
    <w:rsid w:val="00D86D6B"/>
    <w:rsid w:val="00D87C00"/>
    <w:rsid w:val="00D908BE"/>
    <w:rsid w:val="00D919B6"/>
    <w:rsid w:val="00D92095"/>
    <w:rsid w:val="00D92730"/>
    <w:rsid w:val="00D92E9F"/>
    <w:rsid w:val="00D932D7"/>
    <w:rsid w:val="00D93CC7"/>
    <w:rsid w:val="00D940DB"/>
    <w:rsid w:val="00D942AD"/>
    <w:rsid w:val="00D95A78"/>
    <w:rsid w:val="00D95B2C"/>
    <w:rsid w:val="00D96961"/>
    <w:rsid w:val="00D9728F"/>
    <w:rsid w:val="00DA1380"/>
    <w:rsid w:val="00DA4517"/>
    <w:rsid w:val="00DA5925"/>
    <w:rsid w:val="00DA6206"/>
    <w:rsid w:val="00DA6A35"/>
    <w:rsid w:val="00DA6D1C"/>
    <w:rsid w:val="00DB0930"/>
    <w:rsid w:val="00DB1D30"/>
    <w:rsid w:val="00DB5B17"/>
    <w:rsid w:val="00DB606B"/>
    <w:rsid w:val="00DB6268"/>
    <w:rsid w:val="00DB6857"/>
    <w:rsid w:val="00DB770A"/>
    <w:rsid w:val="00DC0548"/>
    <w:rsid w:val="00DC1098"/>
    <w:rsid w:val="00DC2189"/>
    <w:rsid w:val="00DC2FE2"/>
    <w:rsid w:val="00DC444C"/>
    <w:rsid w:val="00DC4E33"/>
    <w:rsid w:val="00DC4ECC"/>
    <w:rsid w:val="00DC752C"/>
    <w:rsid w:val="00DC7A07"/>
    <w:rsid w:val="00DC7EE0"/>
    <w:rsid w:val="00DD004C"/>
    <w:rsid w:val="00DD00DD"/>
    <w:rsid w:val="00DD0549"/>
    <w:rsid w:val="00DD15FC"/>
    <w:rsid w:val="00DD247F"/>
    <w:rsid w:val="00DD2CB2"/>
    <w:rsid w:val="00DD3A1F"/>
    <w:rsid w:val="00DD4A42"/>
    <w:rsid w:val="00DD50BE"/>
    <w:rsid w:val="00DD77CD"/>
    <w:rsid w:val="00DE1C29"/>
    <w:rsid w:val="00DE217D"/>
    <w:rsid w:val="00DE249D"/>
    <w:rsid w:val="00DE2540"/>
    <w:rsid w:val="00DE25BF"/>
    <w:rsid w:val="00DE2DE8"/>
    <w:rsid w:val="00DE340D"/>
    <w:rsid w:val="00DE3957"/>
    <w:rsid w:val="00DE4E03"/>
    <w:rsid w:val="00DE55EE"/>
    <w:rsid w:val="00DE6A1C"/>
    <w:rsid w:val="00DE7CC4"/>
    <w:rsid w:val="00DF087B"/>
    <w:rsid w:val="00DF0C25"/>
    <w:rsid w:val="00DF112D"/>
    <w:rsid w:val="00DF153E"/>
    <w:rsid w:val="00DF1C5E"/>
    <w:rsid w:val="00DF313E"/>
    <w:rsid w:val="00DF3D77"/>
    <w:rsid w:val="00DF47EE"/>
    <w:rsid w:val="00DF62C1"/>
    <w:rsid w:val="00DF62F3"/>
    <w:rsid w:val="00DF6DD8"/>
    <w:rsid w:val="00DF7560"/>
    <w:rsid w:val="00DF76E7"/>
    <w:rsid w:val="00E005CF"/>
    <w:rsid w:val="00E0060B"/>
    <w:rsid w:val="00E00A69"/>
    <w:rsid w:val="00E00F03"/>
    <w:rsid w:val="00E01E03"/>
    <w:rsid w:val="00E041CA"/>
    <w:rsid w:val="00E04A29"/>
    <w:rsid w:val="00E051E0"/>
    <w:rsid w:val="00E05247"/>
    <w:rsid w:val="00E075B8"/>
    <w:rsid w:val="00E101BF"/>
    <w:rsid w:val="00E117C5"/>
    <w:rsid w:val="00E12D60"/>
    <w:rsid w:val="00E141F3"/>
    <w:rsid w:val="00E214C0"/>
    <w:rsid w:val="00E21520"/>
    <w:rsid w:val="00E21A42"/>
    <w:rsid w:val="00E21EBB"/>
    <w:rsid w:val="00E22124"/>
    <w:rsid w:val="00E221A7"/>
    <w:rsid w:val="00E23120"/>
    <w:rsid w:val="00E23197"/>
    <w:rsid w:val="00E23E87"/>
    <w:rsid w:val="00E24B93"/>
    <w:rsid w:val="00E2643D"/>
    <w:rsid w:val="00E265EC"/>
    <w:rsid w:val="00E26815"/>
    <w:rsid w:val="00E26E2D"/>
    <w:rsid w:val="00E27813"/>
    <w:rsid w:val="00E27DDB"/>
    <w:rsid w:val="00E31F58"/>
    <w:rsid w:val="00E32BDB"/>
    <w:rsid w:val="00E3340D"/>
    <w:rsid w:val="00E34E7D"/>
    <w:rsid w:val="00E350F0"/>
    <w:rsid w:val="00E352E7"/>
    <w:rsid w:val="00E37FDE"/>
    <w:rsid w:val="00E40BF7"/>
    <w:rsid w:val="00E40CCF"/>
    <w:rsid w:val="00E40E96"/>
    <w:rsid w:val="00E41440"/>
    <w:rsid w:val="00E420C1"/>
    <w:rsid w:val="00E42AD9"/>
    <w:rsid w:val="00E43B4A"/>
    <w:rsid w:val="00E43CE3"/>
    <w:rsid w:val="00E44F08"/>
    <w:rsid w:val="00E454CB"/>
    <w:rsid w:val="00E4774E"/>
    <w:rsid w:val="00E5092A"/>
    <w:rsid w:val="00E50F12"/>
    <w:rsid w:val="00E53028"/>
    <w:rsid w:val="00E5356F"/>
    <w:rsid w:val="00E543E6"/>
    <w:rsid w:val="00E556B2"/>
    <w:rsid w:val="00E56619"/>
    <w:rsid w:val="00E610AA"/>
    <w:rsid w:val="00E62113"/>
    <w:rsid w:val="00E6224A"/>
    <w:rsid w:val="00E66597"/>
    <w:rsid w:val="00E66E3F"/>
    <w:rsid w:val="00E670ED"/>
    <w:rsid w:val="00E67F07"/>
    <w:rsid w:val="00E716A9"/>
    <w:rsid w:val="00E71D23"/>
    <w:rsid w:val="00E733E7"/>
    <w:rsid w:val="00E74962"/>
    <w:rsid w:val="00E75426"/>
    <w:rsid w:val="00E7544D"/>
    <w:rsid w:val="00E7571B"/>
    <w:rsid w:val="00E83245"/>
    <w:rsid w:val="00E8408A"/>
    <w:rsid w:val="00E84434"/>
    <w:rsid w:val="00E8472E"/>
    <w:rsid w:val="00E84DEB"/>
    <w:rsid w:val="00E84E3A"/>
    <w:rsid w:val="00E90234"/>
    <w:rsid w:val="00E9141C"/>
    <w:rsid w:val="00E9246D"/>
    <w:rsid w:val="00E9331E"/>
    <w:rsid w:val="00E93A0E"/>
    <w:rsid w:val="00E94003"/>
    <w:rsid w:val="00E950DE"/>
    <w:rsid w:val="00EA3A31"/>
    <w:rsid w:val="00EA4E68"/>
    <w:rsid w:val="00EA5F1C"/>
    <w:rsid w:val="00EA71F8"/>
    <w:rsid w:val="00EA73B9"/>
    <w:rsid w:val="00EB08AA"/>
    <w:rsid w:val="00EB0BAE"/>
    <w:rsid w:val="00EB0D75"/>
    <w:rsid w:val="00EB13B5"/>
    <w:rsid w:val="00EB24EE"/>
    <w:rsid w:val="00EB2667"/>
    <w:rsid w:val="00EB30F3"/>
    <w:rsid w:val="00EB4371"/>
    <w:rsid w:val="00EB5701"/>
    <w:rsid w:val="00EB63A1"/>
    <w:rsid w:val="00EB6C02"/>
    <w:rsid w:val="00EB789C"/>
    <w:rsid w:val="00EB7B5D"/>
    <w:rsid w:val="00EC0536"/>
    <w:rsid w:val="00EC0E16"/>
    <w:rsid w:val="00EC140E"/>
    <w:rsid w:val="00EC1661"/>
    <w:rsid w:val="00EC2A25"/>
    <w:rsid w:val="00EC2B55"/>
    <w:rsid w:val="00EC2E33"/>
    <w:rsid w:val="00EC302E"/>
    <w:rsid w:val="00EC3355"/>
    <w:rsid w:val="00EC6973"/>
    <w:rsid w:val="00EC7385"/>
    <w:rsid w:val="00ED023A"/>
    <w:rsid w:val="00ED04D9"/>
    <w:rsid w:val="00ED0F8E"/>
    <w:rsid w:val="00ED1E7A"/>
    <w:rsid w:val="00ED3673"/>
    <w:rsid w:val="00ED579C"/>
    <w:rsid w:val="00ED5A9B"/>
    <w:rsid w:val="00ED63F9"/>
    <w:rsid w:val="00ED64DB"/>
    <w:rsid w:val="00ED7539"/>
    <w:rsid w:val="00EE1692"/>
    <w:rsid w:val="00EE2663"/>
    <w:rsid w:val="00EE29D9"/>
    <w:rsid w:val="00EE368B"/>
    <w:rsid w:val="00EE4571"/>
    <w:rsid w:val="00EE4D2C"/>
    <w:rsid w:val="00EE50FB"/>
    <w:rsid w:val="00EE585A"/>
    <w:rsid w:val="00EE5B30"/>
    <w:rsid w:val="00EE78CE"/>
    <w:rsid w:val="00EF039F"/>
    <w:rsid w:val="00EF1063"/>
    <w:rsid w:val="00EF15D1"/>
    <w:rsid w:val="00EF3655"/>
    <w:rsid w:val="00EF5740"/>
    <w:rsid w:val="00EF615D"/>
    <w:rsid w:val="00F005E4"/>
    <w:rsid w:val="00F02A9F"/>
    <w:rsid w:val="00F03EBA"/>
    <w:rsid w:val="00F047A5"/>
    <w:rsid w:val="00F050EF"/>
    <w:rsid w:val="00F0598E"/>
    <w:rsid w:val="00F05CC6"/>
    <w:rsid w:val="00F12682"/>
    <w:rsid w:val="00F12CA5"/>
    <w:rsid w:val="00F12DD2"/>
    <w:rsid w:val="00F15591"/>
    <w:rsid w:val="00F17E9E"/>
    <w:rsid w:val="00F2011B"/>
    <w:rsid w:val="00F20EA6"/>
    <w:rsid w:val="00F2182F"/>
    <w:rsid w:val="00F23D23"/>
    <w:rsid w:val="00F24485"/>
    <w:rsid w:val="00F245B2"/>
    <w:rsid w:val="00F269EB"/>
    <w:rsid w:val="00F27861"/>
    <w:rsid w:val="00F3058C"/>
    <w:rsid w:val="00F30D05"/>
    <w:rsid w:val="00F3106B"/>
    <w:rsid w:val="00F310E0"/>
    <w:rsid w:val="00F32434"/>
    <w:rsid w:val="00F3543F"/>
    <w:rsid w:val="00F3687E"/>
    <w:rsid w:val="00F36A2B"/>
    <w:rsid w:val="00F37D56"/>
    <w:rsid w:val="00F401EE"/>
    <w:rsid w:val="00F4031C"/>
    <w:rsid w:val="00F408AF"/>
    <w:rsid w:val="00F40ED3"/>
    <w:rsid w:val="00F4260D"/>
    <w:rsid w:val="00F42791"/>
    <w:rsid w:val="00F42AE1"/>
    <w:rsid w:val="00F43377"/>
    <w:rsid w:val="00F43BB7"/>
    <w:rsid w:val="00F44462"/>
    <w:rsid w:val="00F4692F"/>
    <w:rsid w:val="00F477C0"/>
    <w:rsid w:val="00F4799A"/>
    <w:rsid w:val="00F51812"/>
    <w:rsid w:val="00F51F84"/>
    <w:rsid w:val="00F5310E"/>
    <w:rsid w:val="00F538AD"/>
    <w:rsid w:val="00F5594C"/>
    <w:rsid w:val="00F55A6C"/>
    <w:rsid w:val="00F55F2F"/>
    <w:rsid w:val="00F5676C"/>
    <w:rsid w:val="00F56E8E"/>
    <w:rsid w:val="00F57387"/>
    <w:rsid w:val="00F578CE"/>
    <w:rsid w:val="00F578FD"/>
    <w:rsid w:val="00F601CB"/>
    <w:rsid w:val="00F60CBF"/>
    <w:rsid w:val="00F60DF8"/>
    <w:rsid w:val="00F61AC2"/>
    <w:rsid w:val="00F62D19"/>
    <w:rsid w:val="00F62EB7"/>
    <w:rsid w:val="00F637B7"/>
    <w:rsid w:val="00F63B50"/>
    <w:rsid w:val="00F67D5A"/>
    <w:rsid w:val="00F71809"/>
    <w:rsid w:val="00F71970"/>
    <w:rsid w:val="00F73328"/>
    <w:rsid w:val="00F74760"/>
    <w:rsid w:val="00F74A00"/>
    <w:rsid w:val="00F76D92"/>
    <w:rsid w:val="00F80A67"/>
    <w:rsid w:val="00F80BDB"/>
    <w:rsid w:val="00F80EA1"/>
    <w:rsid w:val="00F81B63"/>
    <w:rsid w:val="00F841FB"/>
    <w:rsid w:val="00F845AF"/>
    <w:rsid w:val="00F859B6"/>
    <w:rsid w:val="00F8682A"/>
    <w:rsid w:val="00F92086"/>
    <w:rsid w:val="00F92180"/>
    <w:rsid w:val="00F950D4"/>
    <w:rsid w:val="00FA06BA"/>
    <w:rsid w:val="00FA07EE"/>
    <w:rsid w:val="00FA156D"/>
    <w:rsid w:val="00FA1EFD"/>
    <w:rsid w:val="00FA1FBB"/>
    <w:rsid w:val="00FA272F"/>
    <w:rsid w:val="00FA2FD5"/>
    <w:rsid w:val="00FA4027"/>
    <w:rsid w:val="00FA571D"/>
    <w:rsid w:val="00FA5A09"/>
    <w:rsid w:val="00FA5DDB"/>
    <w:rsid w:val="00FB0BA0"/>
    <w:rsid w:val="00FB1AFA"/>
    <w:rsid w:val="00FB2437"/>
    <w:rsid w:val="00FB25C8"/>
    <w:rsid w:val="00FB281F"/>
    <w:rsid w:val="00FB3087"/>
    <w:rsid w:val="00FB3F3F"/>
    <w:rsid w:val="00FB4B36"/>
    <w:rsid w:val="00FB5000"/>
    <w:rsid w:val="00FB5334"/>
    <w:rsid w:val="00FB7631"/>
    <w:rsid w:val="00FC14F1"/>
    <w:rsid w:val="00FC2C50"/>
    <w:rsid w:val="00FC2FD9"/>
    <w:rsid w:val="00FC3C7C"/>
    <w:rsid w:val="00FC57AA"/>
    <w:rsid w:val="00FC7719"/>
    <w:rsid w:val="00FC7B7E"/>
    <w:rsid w:val="00FD0123"/>
    <w:rsid w:val="00FD14DA"/>
    <w:rsid w:val="00FD2722"/>
    <w:rsid w:val="00FD49B1"/>
    <w:rsid w:val="00FD49CA"/>
    <w:rsid w:val="00FD50DE"/>
    <w:rsid w:val="00FD78DF"/>
    <w:rsid w:val="00FE0138"/>
    <w:rsid w:val="00FE0637"/>
    <w:rsid w:val="00FE15F1"/>
    <w:rsid w:val="00FE29B8"/>
    <w:rsid w:val="00FE35C8"/>
    <w:rsid w:val="00FE427B"/>
    <w:rsid w:val="00FE43C9"/>
    <w:rsid w:val="00FF2F39"/>
    <w:rsid w:val="00FF3846"/>
    <w:rsid w:val="00FF6F0B"/>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36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 w:type="table" w:styleId="TableGrid">
    <w:name w:val="Table Grid"/>
    <w:basedOn w:val="TableNormal"/>
    <w:uiPriority w:val="39"/>
    <w:rsid w:val="002F2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30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3028"/>
  </w:style>
  <w:style w:type="paragraph" w:styleId="Footer">
    <w:name w:val="footer"/>
    <w:basedOn w:val="Normal"/>
    <w:link w:val="FooterChar"/>
    <w:uiPriority w:val="99"/>
    <w:unhideWhenUsed/>
    <w:rsid w:val="00E530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3028"/>
  </w:style>
  <w:style w:type="character" w:customStyle="1" w:styleId="Heading4Char">
    <w:name w:val="Heading 4 Char"/>
    <w:basedOn w:val="DefaultParagraphFont"/>
    <w:link w:val="Heading4"/>
    <w:uiPriority w:val="9"/>
    <w:rsid w:val="00C36A3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AB05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80639535">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336621098">
      <w:bodyDiv w:val="1"/>
      <w:marLeft w:val="0"/>
      <w:marRight w:val="0"/>
      <w:marTop w:val="0"/>
      <w:marBottom w:val="0"/>
      <w:divBdr>
        <w:top w:val="none" w:sz="0" w:space="0" w:color="auto"/>
        <w:left w:val="none" w:sz="0" w:space="0" w:color="auto"/>
        <w:bottom w:val="none" w:sz="0" w:space="0" w:color="auto"/>
        <w:right w:val="none" w:sz="0" w:space="0" w:color="auto"/>
      </w:divBdr>
      <w:divsChild>
        <w:div w:id="1332949022">
          <w:marLeft w:val="0"/>
          <w:marRight w:val="0"/>
          <w:marTop w:val="0"/>
          <w:marBottom w:val="0"/>
          <w:divBdr>
            <w:top w:val="none" w:sz="0" w:space="0" w:color="auto"/>
            <w:left w:val="none" w:sz="0" w:space="0" w:color="auto"/>
            <w:bottom w:val="none" w:sz="0" w:space="0" w:color="auto"/>
            <w:right w:val="none" w:sz="0" w:space="0" w:color="auto"/>
          </w:divBdr>
          <w:divsChild>
            <w:div w:id="10799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99598">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20725817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12681404">
      <w:bodyDiv w:val="1"/>
      <w:marLeft w:val="0"/>
      <w:marRight w:val="0"/>
      <w:marTop w:val="0"/>
      <w:marBottom w:val="0"/>
      <w:divBdr>
        <w:top w:val="none" w:sz="0" w:space="0" w:color="auto"/>
        <w:left w:val="none" w:sz="0" w:space="0" w:color="auto"/>
        <w:bottom w:val="none" w:sz="0" w:space="0" w:color="auto"/>
        <w:right w:val="none" w:sz="0" w:space="0" w:color="auto"/>
      </w:divBdr>
      <w:divsChild>
        <w:div w:id="854534927">
          <w:marLeft w:val="0"/>
          <w:marRight w:val="0"/>
          <w:marTop w:val="0"/>
          <w:marBottom w:val="0"/>
          <w:divBdr>
            <w:top w:val="none" w:sz="0" w:space="0" w:color="auto"/>
            <w:left w:val="none" w:sz="0" w:space="0" w:color="auto"/>
            <w:bottom w:val="none" w:sz="0" w:space="0" w:color="auto"/>
            <w:right w:val="none" w:sz="0" w:space="0" w:color="auto"/>
          </w:divBdr>
          <w:divsChild>
            <w:div w:id="14126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1855224862">
      <w:bodyDiv w:val="1"/>
      <w:marLeft w:val="0"/>
      <w:marRight w:val="0"/>
      <w:marTop w:val="0"/>
      <w:marBottom w:val="0"/>
      <w:divBdr>
        <w:top w:val="none" w:sz="0" w:space="0" w:color="auto"/>
        <w:left w:val="none" w:sz="0" w:space="0" w:color="auto"/>
        <w:bottom w:val="none" w:sz="0" w:space="0" w:color="auto"/>
        <w:right w:val="none" w:sz="0" w:space="0" w:color="auto"/>
      </w:divBdr>
      <w:divsChild>
        <w:div w:id="2030792818">
          <w:marLeft w:val="0"/>
          <w:marRight w:val="0"/>
          <w:marTop w:val="0"/>
          <w:marBottom w:val="0"/>
          <w:divBdr>
            <w:top w:val="none" w:sz="0" w:space="0" w:color="auto"/>
            <w:left w:val="none" w:sz="0" w:space="0" w:color="auto"/>
            <w:bottom w:val="none" w:sz="0" w:space="0" w:color="auto"/>
            <w:right w:val="none" w:sz="0" w:space="0" w:color="auto"/>
          </w:divBdr>
          <w:divsChild>
            <w:div w:id="136964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17.png"/><Relationship Id="rId39" Type="http://schemas.openxmlformats.org/officeDocument/2006/relationships/image" Target="media/image30.png"/><Relationship Id="rId21" Type="http://schemas.microsoft.com/office/2011/relationships/commentsExtended" Target="commentsExtended.xml"/><Relationship Id="rId34" Type="http://schemas.openxmlformats.org/officeDocument/2006/relationships/image" Target="media/image25.png"/><Relationship Id="rId42" Type="http://schemas.openxmlformats.org/officeDocument/2006/relationships/image" Target="media/image33.sv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0.png"/><Relationship Id="rId11" Type="http://schemas.openxmlformats.org/officeDocument/2006/relationships/image" Target="media/image5.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2.png"/><Relationship Id="rId44" Type="http://schemas.openxmlformats.org/officeDocument/2006/relationships/image" Target="media/image35.sv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16/09/relationships/commentsIds" Target="commentsIds.xm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microsoft.com/office/2018/08/relationships/commentsExtensible" Target="commentsExtensible.xml"/><Relationship Id="rId8" Type="http://schemas.openxmlformats.org/officeDocument/2006/relationships/image" Target="media/image2.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svg"/><Relationship Id="rId20" Type="http://schemas.openxmlformats.org/officeDocument/2006/relationships/comments" Target="comments.xml"/><Relationship Id="rId41" Type="http://schemas.openxmlformats.org/officeDocument/2006/relationships/image" Target="media/image32.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81A05-4B3F-4BB5-B2A5-2375A9CCA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Pages>
  <Words>28129</Words>
  <Characters>160341</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8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27</cp:revision>
  <dcterms:created xsi:type="dcterms:W3CDTF">2024-07-29T17:59:00Z</dcterms:created>
  <dcterms:modified xsi:type="dcterms:W3CDTF">2024-07-3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jM0WIX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